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B8D50" w14:textId="4F3B7149" w:rsidR="00A85944" w:rsidRPr="00C30329" w:rsidRDefault="00A85944" w:rsidP="00FC4686">
      <w:pPr>
        <w:pStyle w:val="Title"/>
      </w:pPr>
      <w:r w:rsidRPr="00C30329">
        <w:t>SVEUČILIŠTE JOSIPA JURJA STROSSMAYERA U OSIJEKU</w:t>
      </w:r>
    </w:p>
    <w:p w14:paraId="07F91FA4" w14:textId="3675CDC5" w:rsidR="00A85944" w:rsidRPr="00C30329" w:rsidRDefault="00A85944" w:rsidP="00FC4686">
      <w:pPr>
        <w:pStyle w:val="Title"/>
      </w:pPr>
      <w:r w:rsidRPr="00C30329">
        <w:t>FAKULTET ELEKTROTEHNIKE, RAČUNARSTVA I</w:t>
      </w:r>
    </w:p>
    <w:p w14:paraId="671240B4" w14:textId="00650F35" w:rsidR="0083143C" w:rsidRPr="00C30329" w:rsidRDefault="00A85944" w:rsidP="00FC4686">
      <w:pPr>
        <w:pStyle w:val="Title"/>
      </w:pPr>
      <w:r w:rsidRPr="00C30329">
        <w:t>INFORMACIJSKIH TEHNOLOGIJA</w:t>
      </w:r>
      <w:r w:rsidR="00431A85" w:rsidRPr="00C30329">
        <w:t xml:space="preserve"> </w:t>
      </w:r>
      <w:r w:rsidR="00883E5E" w:rsidRPr="00C30329">
        <w:t>OSIJEK</w:t>
      </w:r>
    </w:p>
    <w:p w14:paraId="6FCE0D4F" w14:textId="77777777" w:rsidR="0017790D" w:rsidRPr="00C30329" w:rsidRDefault="0017790D" w:rsidP="0017790D">
      <w:pPr>
        <w:spacing w:after="358" w:line="259" w:lineRule="auto"/>
        <w:ind w:right="98"/>
      </w:pPr>
    </w:p>
    <w:p w14:paraId="7724B2C6" w14:textId="6A12D6F9" w:rsidR="0083143C" w:rsidRPr="00C30329" w:rsidRDefault="0017790D" w:rsidP="0017790D">
      <w:pPr>
        <w:spacing w:after="358" w:line="259" w:lineRule="auto"/>
        <w:ind w:right="98"/>
        <w:jc w:val="center"/>
      </w:pPr>
      <w:r w:rsidRPr="00C30329">
        <w:rPr>
          <w:rFonts w:eastAsia="Times New Roman"/>
          <w:b/>
          <w:sz w:val="28"/>
        </w:rPr>
        <w:t>Sveučilišni diplomski studij</w:t>
      </w:r>
    </w:p>
    <w:p w14:paraId="55EB426D" w14:textId="77777777" w:rsidR="00037F75" w:rsidRPr="00C30329" w:rsidRDefault="00037F75" w:rsidP="00E97F7B"/>
    <w:p w14:paraId="3D602A09" w14:textId="77777777" w:rsidR="00037F75" w:rsidRPr="00C30329" w:rsidRDefault="00037F75" w:rsidP="00E97F7B"/>
    <w:p w14:paraId="2D397E54" w14:textId="77777777" w:rsidR="0083143C" w:rsidRPr="00C30329" w:rsidRDefault="0083143C" w:rsidP="00E97F7B"/>
    <w:p w14:paraId="11B014F1" w14:textId="77777777" w:rsidR="0083143C" w:rsidRPr="00C30329" w:rsidRDefault="0083143C" w:rsidP="00E97F7B"/>
    <w:p w14:paraId="2B200C69" w14:textId="77777777" w:rsidR="0083143C" w:rsidRPr="00C30329" w:rsidRDefault="0083143C" w:rsidP="00E97F7B"/>
    <w:p w14:paraId="3B946289" w14:textId="7A90EF24" w:rsidR="0017790D" w:rsidRPr="00C30329" w:rsidRDefault="0017790D" w:rsidP="0017790D">
      <w:pPr>
        <w:spacing w:after="72" w:line="259" w:lineRule="auto"/>
        <w:ind w:left="289"/>
        <w:jc w:val="center"/>
        <w:rPr>
          <w:rFonts w:eastAsia="Times New Roman"/>
          <w:b/>
          <w:sz w:val="36"/>
        </w:rPr>
      </w:pPr>
      <w:r w:rsidRPr="00C30329">
        <w:rPr>
          <w:b/>
          <w:sz w:val="36"/>
        </w:rPr>
        <w:t>ANALIZA MOGUĆNOSTI VIŠEPLATFORMSKOG NATIVNOG RAZVOJA MOBILNIH APLIKACIJA</w:t>
      </w:r>
      <w:r w:rsidRPr="00C30329">
        <w:rPr>
          <w:rFonts w:eastAsia="Times New Roman"/>
          <w:b/>
          <w:sz w:val="36"/>
        </w:rPr>
        <w:t xml:space="preserve"> </w:t>
      </w:r>
    </w:p>
    <w:p w14:paraId="253343F9" w14:textId="77777777" w:rsidR="0017790D" w:rsidRPr="00C30329" w:rsidRDefault="0017790D" w:rsidP="0017790D">
      <w:pPr>
        <w:spacing w:after="72" w:line="259" w:lineRule="auto"/>
        <w:ind w:left="289"/>
        <w:jc w:val="center"/>
      </w:pPr>
    </w:p>
    <w:p w14:paraId="2B22A8F2" w14:textId="4047CC2B" w:rsidR="0083143C" w:rsidRPr="00C30329" w:rsidRDefault="00E97F7B" w:rsidP="00FC4686">
      <w:pPr>
        <w:pStyle w:val="Title"/>
      </w:pPr>
      <w:r w:rsidRPr="00C30329">
        <w:t>Diplomski rad</w:t>
      </w:r>
    </w:p>
    <w:p w14:paraId="6BB8156B" w14:textId="77777777" w:rsidR="0083143C" w:rsidRPr="00C30329" w:rsidRDefault="0083143C" w:rsidP="00E97F7B"/>
    <w:p w14:paraId="6552823E" w14:textId="77777777" w:rsidR="005A532A" w:rsidRPr="00C30329" w:rsidRDefault="005A532A" w:rsidP="00E97F7B"/>
    <w:p w14:paraId="295B742B" w14:textId="77777777" w:rsidR="005A532A" w:rsidRPr="00C30329" w:rsidRDefault="005A532A" w:rsidP="00E97F7B"/>
    <w:p w14:paraId="348461D3" w14:textId="39ACC7DB" w:rsidR="005A532A" w:rsidRPr="00C30329" w:rsidRDefault="0017790D" w:rsidP="00FC4686">
      <w:pPr>
        <w:pStyle w:val="Subtitle"/>
      </w:pPr>
      <w:r w:rsidRPr="00C30329">
        <w:t>Ivan Štajcer</w:t>
      </w:r>
    </w:p>
    <w:p w14:paraId="55A9AB13" w14:textId="25D844C8" w:rsidR="005A532A" w:rsidRPr="00C30329" w:rsidRDefault="005A532A" w:rsidP="00E97F7B"/>
    <w:p w14:paraId="74D3782E" w14:textId="6FB68082" w:rsidR="00A85944" w:rsidRPr="00C30329" w:rsidRDefault="00A85944" w:rsidP="00E97F7B"/>
    <w:p w14:paraId="476CE88C" w14:textId="38221D4C" w:rsidR="00A85944" w:rsidRPr="00C30329" w:rsidRDefault="00A85944" w:rsidP="00E97F7B"/>
    <w:p w14:paraId="0FCACFAB" w14:textId="728D8B8A" w:rsidR="00A85944" w:rsidRPr="00C30329" w:rsidRDefault="00A85944" w:rsidP="00E97F7B"/>
    <w:p w14:paraId="19E011F9" w14:textId="77777777" w:rsidR="00A85944" w:rsidRPr="00C30329" w:rsidRDefault="00A85944" w:rsidP="00E97F7B"/>
    <w:p w14:paraId="6914E66B" w14:textId="652A2DA2" w:rsidR="005A532A" w:rsidRPr="00C30329" w:rsidRDefault="00A85944" w:rsidP="00FC4686">
      <w:pPr>
        <w:pStyle w:val="Title"/>
      </w:pPr>
      <w:r w:rsidRPr="00C30329">
        <w:t xml:space="preserve">Osijek, </w:t>
      </w:r>
      <w:r w:rsidR="0017790D" w:rsidRPr="00C30329">
        <w:t>2022.</w:t>
      </w:r>
    </w:p>
    <w:p w14:paraId="5378E7FD" w14:textId="1FF0BF02" w:rsidR="00431A85" w:rsidRPr="00655C64" w:rsidRDefault="00431A85" w:rsidP="00655C64">
      <w:pPr>
        <w:pStyle w:val="Heading1"/>
        <w:numPr>
          <w:ilvl w:val="0"/>
          <w:numId w:val="0"/>
        </w:numPr>
        <w:ind w:left="357" w:hanging="357"/>
      </w:pPr>
      <w:bookmarkStart w:id="0" w:name="OLE_LINK61"/>
      <w:bookmarkStart w:id="1" w:name="OLE_LINK62"/>
      <w:r w:rsidRPr="00655C64">
        <w:lastRenderedPageBreak/>
        <w:t>SADRŽAJ</w:t>
      </w:r>
    </w:p>
    <w:p w14:paraId="66DC6CAC" w14:textId="0C8FDAE9" w:rsidR="00655C64" w:rsidRDefault="00373C3B">
      <w:pPr>
        <w:pStyle w:val="TOC1"/>
        <w:tabs>
          <w:tab w:val="right" w:leader="dot" w:pos="9344"/>
        </w:tabs>
        <w:rPr>
          <w:rFonts w:asciiTheme="minorHAnsi" w:eastAsiaTheme="minorEastAsia" w:hAnsiTheme="minorHAnsi" w:cstheme="minorBidi"/>
          <w:b w:val="0"/>
          <w:bCs w:val="0"/>
          <w:iCs w:val="0"/>
          <w:noProof/>
          <w:color w:val="auto"/>
          <w:lang w:val="en-HR" w:eastAsia="en-GB"/>
        </w:rPr>
      </w:pPr>
      <w:r w:rsidRPr="00C30329">
        <w:rPr>
          <w:rFonts w:asciiTheme="minorHAnsi" w:hAnsiTheme="minorHAnsi"/>
          <w:b w:val="0"/>
          <w:bCs w:val="0"/>
          <w:i/>
          <w:iCs w:val="0"/>
        </w:rPr>
        <w:fldChar w:fldCharType="begin"/>
      </w:r>
      <w:r w:rsidRPr="00C30329">
        <w:rPr>
          <w:rFonts w:asciiTheme="minorHAnsi" w:hAnsiTheme="minorHAnsi"/>
          <w:b w:val="0"/>
          <w:bCs w:val="0"/>
          <w:i/>
          <w:iCs w:val="0"/>
        </w:rPr>
        <w:instrText xml:space="preserve"> TOC \o "1-</w:instrText>
      </w:r>
      <w:r w:rsidR="003C1056" w:rsidRPr="00C30329">
        <w:rPr>
          <w:rFonts w:asciiTheme="minorHAnsi" w:hAnsiTheme="minorHAnsi"/>
          <w:b w:val="0"/>
          <w:bCs w:val="0"/>
          <w:i/>
          <w:iCs w:val="0"/>
        </w:rPr>
        <w:instrText>4</w:instrText>
      </w:r>
      <w:r w:rsidRPr="00C30329">
        <w:rPr>
          <w:rFonts w:asciiTheme="minorHAnsi" w:hAnsiTheme="minorHAnsi"/>
          <w:b w:val="0"/>
          <w:bCs w:val="0"/>
          <w:i/>
          <w:iCs w:val="0"/>
        </w:rPr>
        <w:instrText xml:space="preserve">" \h \z \u </w:instrText>
      </w:r>
      <w:r w:rsidRPr="00C30329">
        <w:rPr>
          <w:rFonts w:asciiTheme="minorHAnsi" w:hAnsiTheme="minorHAnsi"/>
          <w:b w:val="0"/>
          <w:bCs w:val="0"/>
          <w:i/>
          <w:iCs w:val="0"/>
        </w:rPr>
        <w:fldChar w:fldCharType="separate"/>
      </w:r>
      <w:hyperlink w:anchor="_Toc113288416" w:history="1">
        <w:r w:rsidR="00655C64" w:rsidRPr="00725A5C">
          <w:rPr>
            <w:rStyle w:val="Hyperlink"/>
            <w:noProof/>
          </w:rPr>
          <w:t>1. UVOD</w:t>
        </w:r>
        <w:r w:rsidR="00655C64">
          <w:rPr>
            <w:noProof/>
            <w:webHidden/>
          </w:rPr>
          <w:tab/>
        </w:r>
        <w:r w:rsidR="00655C64">
          <w:rPr>
            <w:noProof/>
            <w:webHidden/>
          </w:rPr>
          <w:fldChar w:fldCharType="begin"/>
        </w:r>
        <w:r w:rsidR="00655C64">
          <w:rPr>
            <w:noProof/>
            <w:webHidden/>
          </w:rPr>
          <w:instrText xml:space="preserve"> PAGEREF _Toc113288416 \h </w:instrText>
        </w:r>
        <w:r w:rsidR="00655C64">
          <w:rPr>
            <w:noProof/>
            <w:webHidden/>
          </w:rPr>
        </w:r>
        <w:r w:rsidR="00655C64">
          <w:rPr>
            <w:noProof/>
            <w:webHidden/>
          </w:rPr>
          <w:fldChar w:fldCharType="separate"/>
        </w:r>
        <w:r w:rsidR="00655C64">
          <w:rPr>
            <w:noProof/>
            <w:webHidden/>
          </w:rPr>
          <w:t>1</w:t>
        </w:r>
        <w:r w:rsidR="00655C64">
          <w:rPr>
            <w:noProof/>
            <w:webHidden/>
          </w:rPr>
          <w:fldChar w:fldCharType="end"/>
        </w:r>
      </w:hyperlink>
    </w:p>
    <w:p w14:paraId="3141F86C" w14:textId="367C8D5A" w:rsidR="00655C6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3288417" w:history="1">
        <w:r w:rsidR="00655C64" w:rsidRPr="00725A5C">
          <w:rPr>
            <w:rStyle w:val="Hyperlink"/>
            <w:noProof/>
          </w:rPr>
          <w:t>2. PRIKAZ STANJA U PODRUČJU I IZAZOVI U RAZVOJU MOBILNIH APLIKACIJA</w:t>
        </w:r>
        <w:r w:rsidR="00655C64">
          <w:rPr>
            <w:noProof/>
            <w:webHidden/>
          </w:rPr>
          <w:tab/>
        </w:r>
        <w:r w:rsidR="00655C64">
          <w:rPr>
            <w:noProof/>
            <w:webHidden/>
          </w:rPr>
          <w:fldChar w:fldCharType="begin"/>
        </w:r>
        <w:r w:rsidR="00655C64">
          <w:rPr>
            <w:noProof/>
            <w:webHidden/>
          </w:rPr>
          <w:instrText xml:space="preserve"> PAGEREF _Toc113288417 \h </w:instrText>
        </w:r>
        <w:r w:rsidR="00655C64">
          <w:rPr>
            <w:noProof/>
            <w:webHidden/>
          </w:rPr>
        </w:r>
        <w:r w:rsidR="00655C64">
          <w:rPr>
            <w:noProof/>
            <w:webHidden/>
          </w:rPr>
          <w:fldChar w:fldCharType="separate"/>
        </w:r>
        <w:r w:rsidR="00655C64">
          <w:rPr>
            <w:noProof/>
            <w:webHidden/>
          </w:rPr>
          <w:t>2</w:t>
        </w:r>
        <w:r w:rsidR="00655C64">
          <w:rPr>
            <w:noProof/>
            <w:webHidden/>
          </w:rPr>
          <w:fldChar w:fldCharType="end"/>
        </w:r>
      </w:hyperlink>
    </w:p>
    <w:p w14:paraId="4AE41D54" w14:textId="6DAD4322"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18" w:history="1">
        <w:r w:rsidR="00655C64" w:rsidRPr="00725A5C">
          <w:rPr>
            <w:rStyle w:val="Hyperlink"/>
            <w:noProof/>
          </w:rPr>
          <w:t>2.1. Izazovi u razvoju mobilnih aplikacije</w:t>
        </w:r>
        <w:r w:rsidR="00655C64">
          <w:rPr>
            <w:noProof/>
            <w:webHidden/>
          </w:rPr>
          <w:tab/>
        </w:r>
        <w:r w:rsidR="00655C64">
          <w:rPr>
            <w:noProof/>
            <w:webHidden/>
          </w:rPr>
          <w:fldChar w:fldCharType="begin"/>
        </w:r>
        <w:r w:rsidR="00655C64">
          <w:rPr>
            <w:noProof/>
            <w:webHidden/>
          </w:rPr>
          <w:instrText xml:space="preserve"> PAGEREF _Toc113288418 \h </w:instrText>
        </w:r>
        <w:r w:rsidR="00655C64">
          <w:rPr>
            <w:noProof/>
            <w:webHidden/>
          </w:rPr>
        </w:r>
        <w:r w:rsidR="00655C64">
          <w:rPr>
            <w:noProof/>
            <w:webHidden/>
          </w:rPr>
          <w:fldChar w:fldCharType="separate"/>
        </w:r>
        <w:r w:rsidR="00655C64">
          <w:rPr>
            <w:noProof/>
            <w:webHidden/>
          </w:rPr>
          <w:t>2</w:t>
        </w:r>
        <w:r w:rsidR="00655C64">
          <w:rPr>
            <w:noProof/>
            <w:webHidden/>
          </w:rPr>
          <w:fldChar w:fldCharType="end"/>
        </w:r>
      </w:hyperlink>
    </w:p>
    <w:p w14:paraId="2C45EE0B" w14:textId="0792A68C"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19" w:history="1">
        <w:r w:rsidR="00655C64" w:rsidRPr="00725A5C">
          <w:rPr>
            <w:rStyle w:val="Hyperlink"/>
            <w:noProof/>
          </w:rPr>
          <w:t>2.2. Trenutno stanje razvoja mobilnih aplikacija</w:t>
        </w:r>
        <w:r w:rsidR="00655C64">
          <w:rPr>
            <w:noProof/>
            <w:webHidden/>
          </w:rPr>
          <w:tab/>
        </w:r>
        <w:r w:rsidR="00655C64">
          <w:rPr>
            <w:noProof/>
            <w:webHidden/>
          </w:rPr>
          <w:fldChar w:fldCharType="begin"/>
        </w:r>
        <w:r w:rsidR="00655C64">
          <w:rPr>
            <w:noProof/>
            <w:webHidden/>
          </w:rPr>
          <w:instrText xml:space="preserve"> PAGEREF _Toc113288419 \h </w:instrText>
        </w:r>
        <w:r w:rsidR="00655C64">
          <w:rPr>
            <w:noProof/>
            <w:webHidden/>
          </w:rPr>
        </w:r>
        <w:r w:rsidR="00655C64">
          <w:rPr>
            <w:noProof/>
            <w:webHidden/>
          </w:rPr>
          <w:fldChar w:fldCharType="separate"/>
        </w:r>
        <w:r w:rsidR="00655C64">
          <w:rPr>
            <w:noProof/>
            <w:webHidden/>
          </w:rPr>
          <w:t>3</w:t>
        </w:r>
        <w:r w:rsidR="00655C64">
          <w:rPr>
            <w:noProof/>
            <w:webHidden/>
          </w:rPr>
          <w:fldChar w:fldCharType="end"/>
        </w:r>
      </w:hyperlink>
    </w:p>
    <w:p w14:paraId="11C9DD43" w14:textId="359D3FEA"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20" w:history="1">
        <w:r w:rsidR="00655C64" w:rsidRPr="00725A5C">
          <w:rPr>
            <w:rStyle w:val="Hyperlink"/>
            <w:noProof/>
          </w:rPr>
          <w:t>2.1. Primjeri aplikacija napravljenih u Flutteru</w:t>
        </w:r>
        <w:r w:rsidR="00655C64">
          <w:rPr>
            <w:noProof/>
            <w:webHidden/>
          </w:rPr>
          <w:tab/>
        </w:r>
        <w:r w:rsidR="00655C64">
          <w:rPr>
            <w:noProof/>
            <w:webHidden/>
          </w:rPr>
          <w:fldChar w:fldCharType="begin"/>
        </w:r>
        <w:r w:rsidR="00655C64">
          <w:rPr>
            <w:noProof/>
            <w:webHidden/>
          </w:rPr>
          <w:instrText xml:space="preserve"> PAGEREF _Toc113288420 \h </w:instrText>
        </w:r>
        <w:r w:rsidR="00655C64">
          <w:rPr>
            <w:noProof/>
            <w:webHidden/>
          </w:rPr>
        </w:r>
        <w:r w:rsidR="00655C64">
          <w:rPr>
            <w:noProof/>
            <w:webHidden/>
          </w:rPr>
          <w:fldChar w:fldCharType="separate"/>
        </w:r>
        <w:r w:rsidR="00655C64">
          <w:rPr>
            <w:noProof/>
            <w:webHidden/>
          </w:rPr>
          <w:t>3</w:t>
        </w:r>
        <w:r w:rsidR="00655C64">
          <w:rPr>
            <w:noProof/>
            <w:webHidden/>
          </w:rPr>
          <w:fldChar w:fldCharType="end"/>
        </w:r>
      </w:hyperlink>
    </w:p>
    <w:p w14:paraId="083A0ED6" w14:textId="5A24EC9F"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21" w:history="1">
        <w:r w:rsidR="00655C64" w:rsidRPr="00725A5C">
          <w:rPr>
            <w:rStyle w:val="Hyperlink"/>
            <w:noProof/>
          </w:rPr>
          <w:t xml:space="preserve">2.2. Primjeri aplikacija napravljenih u </w:t>
        </w:r>
        <w:r w:rsidR="00655C64" w:rsidRPr="00725A5C">
          <w:rPr>
            <w:rStyle w:val="Hyperlink"/>
            <w:i/>
            <w:iCs/>
            <w:noProof/>
          </w:rPr>
          <w:t>SwiftUI</w:t>
        </w:r>
        <w:r w:rsidR="00655C64">
          <w:rPr>
            <w:noProof/>
            <w:webHidden/>
          </w:rPr>
          <w:tab/>
        </w:r>
        <w:r w:rsidR="00655C64">
          <w:rPr>
            <w:noProof/>
            <w:webHidden/>
          </w:rPr>
          <w:fldChar w:fldCharType="begin"/>
        </w:r>
        <w:r w:rsidR="00655C64">
          <w:rPr>
            <w:noProof/>
            <w:webHidden/>
          </w:rPr>
          <w:instrText xml:space="preserve"> PAGEREF _Toc113288421 \h </w:instrText>
        </w:r>
        <w:r w:rsidR="00655C64">
          <w:rPr>
            <w:noProof/>
            <w:webHidden/>
          </w:rPr>
        </w:r>
        <w:r w:rsidR="00655C64">
          <w:rPr>
            <w:noProof/>
            <w:webHidden/>
          </w:rPr>
          <w:fldChar w:fldCharType="separate"/>
        </w:r>
        <w:r w:rsidR="00655C64">
          <w:rPr>
            <w:noProof/>
            <w:webHidden/>
          </w:rPr>
          <w:t>3</w:t>
        </w:r>
        <w:r w:rsidR="00655C64">
          <w:rPr>
            <w:noProof/>
            <w:webHidden/>
          </w:rPr>
          <w:fldChar w:fldCharType="end"/>
        </w:r>
      </w:hyperlink>
    </w:p>
    <w:p w14:paraId="3657E3C3" w14:textId="64108534" w:rsidR="00655C6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3288422" w:history="1">
        <w:r w:rsidR="00655C64" w:rsidRPr="00725A5C">
          <w:rPr>
            <w:rStyle w:val="Hyperlink"/>
            <w:noProof/>
          </w:rPr>
          <w:t>3. MODEL I GRAĐA MOBILNE APLIKACIJE</w:t>
        </w:r>
        <w:r w:rsidR="00655C64">
          <w:rPr>
            <w:noProof/>
            <w:webHidden/>
          </w:rPr>
          <w:tab/>
        </w:r>
        <w:r w:rsidR="00655C64">
          <w:rPr>
            <w:noProof/>
            <w:webHidden/>
          </w:rPr>
          <w:fldChar w:fldCharType="begin"/>
        </w:r>
        <w:r w:rsidR="00655C64">
          <w:rPr>
            <w:noProof/>
            <w:webHidden/>
          </w:rPr>
          <w:instrText xml:space="preserve"> PAGEREF _Toc113288422 \h </w:instrText>
        </w:r>
        <w:r w:rsidR="00655C64">
          <w:rPr>
            <w:noProof/>
            <w:webHidden/>
          </w:rPr>
        </w:r>
        <w:r w:rsidR="00655C64">
          <w:rPr>
            <w:noProof/>
            <w:webHidden/>
          </w:rPr>
          <w:fldChar w:fldCharType="separate"/>
        </w:r>
        <w:r w:rsidR="00655C64">
          <w:rPr>
            <w:noProof/>
            <w:webHidden/>
          </w:rPr>
          <w:t>4</w:t>
        </w:r>
        <w:r w:rsidR="00655C64">
          <w:rPr>
            <w:noProof/>
            <w:webHidden/>
          </w:rPr>
          <w:fldChar w:fldCharType="end"/>
        </w:r>
      </w:hyperlink>
    </w:p>
    <w:p w14:paraId="64C97645" w14:textId="106B69BE"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23" w:history="1">
        <w:r w:rsidR="00655C64" w:rsidRPr="00725A5C">
          <w:rPr>
            <w:rStyle w:val="Hyperlink"/>
            <w:noProof/>
          </w:rPr>
          <w:t>3.1. Funkcijski i nefunkcijski zahtjevi na aplikaciji</w:t>
        </w:r>
        <w:r w:rsidR="00655C64">
          <w:rPr>
            <w:noProof/>
            <w:webHidden/>
          </w:rPr>
          <w:tab/>
        </w:r>
        <w:r w:rsidR="00655C64">
          <w:rPr>
            <w:noProof/>
            <w:webHidden/>
          </w:rPr>
          <w:fldChar w:fldCharType="begin"/>
        </w:r>
        <w:r w:rsidR="00655C64">
          <w:rPr>
            <w:noProof/>
            <w:webHidden/>
          </w:rPr>
          <w:instrText xml:space="preserve"> PAGEREF _Toc113288423 \h </w:instrText>
        </w:r>
        <w:r w:rsidR="00655C64">
          <w:rPr>
            <w:noProof/>
            <w:webHidden/>
          </w:rPr>
        </w:r>
        <w:r w:rsidR="00655C64">
          <w:rPr>
            <w:noProof/>
            <w:webHidden/>
          </w:rPr>
          <w:fldChar w:fldCharType="separate"/>
        </w:r>
        <w:r w:rsidR="00655C64">
          <w:rPr>
            <w:noProof/>
            <w:webHidden/>
          </w:rPr>
          <w:t>4</w:t>
        </w:r>
        <w:r w:rsidR="00655C64">
          <w:rPr>
            <w:noProof/>
            <w:webHidden/>
          </w:rPr>
          <w:fldChar w:fldCharType="end"/>
        </w:r>
      </w:hyperlink>
    </w:p>
    <w:p w14:paraId="1FCB2B61" w14:textId="529E6D60"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24" w:history="1">
        <w:r w:rsidR="00655C64" w:rsidRPr="00725A5C">
          <w:rPr>
            <w:rStyle w:val="Hyperlink"/>
            <w:noProof/>
          </w:rPr>
          <w:t>3.1.1. Funkcijski zahtjevi</w:t>
        </w:r>
        <w:r w:rsidR="00655C64">
          <w:rPr>
            <w:noProof/>
            <w:webHidden/>
          </w:rPr>
          <w:tab/>
        </w:r>
        <w:r w:rsidR="00655C64">
          <w:rPr>
            <w:noProof/>
            <w:webHidden/>
          </w:rPr>
          <w:fldChar w:fldCharType="begin"/>
        </w:r>
        <w:r w:rsidR="00655C64">
          <w:rPr>
            <w:noProof/>
            <w:webHidden/>
          </w:rPr>
          <w:instrText xml:space="preserve"> PAGEREF _Toc113288424 \h </w:instrText>
        </w:r>
        <w:r w:rsidR="00655C64">
          <w:rPr>
            <w:noProof/>
            <w:webHidden/>
          </w:rPr>
        </w:r>
        <w:r w:rsidR="00655C64">
          <w:rPr>
            <w:noProof/>
            <w:webHidden/>
          </w:rPr>
          <w:fldChar w:fldCharType="separate"/>
        </w:r>
        <w:r w:rsidR="00655C64">
          <w:rPr>
            <w:noProof/>
            <w:webHidden/>
          </w:rPr>
          <w:t>4</w:t>
        </w:r>
        <w:r w:rsidR="00655C64">
          <w:rPr>
            <w:noProof/>
            <w:webHidden/>
          </w:rPr>
          <w:fldChar w:fldCharType="end"/>
        </w:r>
      </w:hyperlink>
    </w:p>
    <w:p w14:paraId="504BFACF" w14:textId="06C1D8D8"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25" w:history="1">
        <w:r w:rsidR="00655C64" w:rsidRPr="00725A5C">
          <w:rPr>
            <w:rStyle w:val="Hyperlink"/>
            <w:noProof/>
          </w:rPr>
          <w:t>3.1.2. Nefunkcijski zahtjevi</w:t>
        </w:r>
        <w:r w:rsidR="00655C64">
          <w:rPr>
            <w:noProof/>
            <w:webHidden/>
          </w:rPr>
          <w:tab/>
        </w:r>
        <w:r w:rsidR="00655C64">
          <w:rPr>
            <w:noProof/>
            <w:webHidden/>
          </w:rPr>
          <w:fldChar w:fldCharType="begin"/>
        </w:r>
        <w:r w:rsidR="00655C64">
          <w:rPr>
            <w:noProof/>
            <w:webHidden/>
          </w:rPr>
          <w:instrText xml:space="preserve"> PAGEREF _Toc113288425 \h </w:instrText>
        </w:r>
        <w:r w:rsidR="00655C64">
          <w:rPr>
            <w:noProof/>
            <w:webHidden/>
          </w:rPr>
        </w:r>
        <w:r w:rsidR="00655C64">
          <w:rPr>
            <w:noProof/>
            <w:webHidden/>
          </w:rPr>
          <w:fldChar w:fldCharType="separate"/>
        </w:r>
        <w:r w:rsidR="00655C64">
          <w:rPr>
            <w:noProof/>
            <w:webHidden/>
          </w:rPr>
          <w:t>4</w:t>
        </w:r>
        <w:r w:rsidR="00655C64">
          <w:rPr>
            <w:noProof/>
            <w:webHidden/>
          </w:rPr>
          <w:fldChar w:fldCharType="end"/>
        </w:r>
      </w:hyperlink>
    </w:p>
    <w:p w14:paraId="0DE1B77C" w14:textId="490FB18A"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26" w:history="1">
        <w:r w:rsidR="00655C64" w:rsidRPr="00725A5C">
          <w:rPr>
            <w:rStyle w:val="Hyperlink"/>
            <w:noProof/>
          </w:rPr>
          <w:t>3.2. Građa mobilne aplikacije</w:t>
        </w:r>
        <w:r w:rsidR="00655C64">
          <w:rPr>
            <w:noProof/>
            <w:webHidden/>
          </w:rPr>
          <w:tab/>
        </w:r>
        <w:r w:rsidR="00655C64">
          <w:rPr>
            <w:noProof/>
            <w:webHidden/>
          </w:rPr>
          <w:fldChar w:fldCharType="begin"/>
        </w:r>
        <w:r w:rsidR="00655C64">
          <w:rPr>
            <w:noProof/>
            <w:webHidden/>
          </w:rPr>
          <w:instrText xml:space="preserve"> PAGEREF _Toc113288426 \h </w:instrText>
        </w:r>
        <w:r w:rsidR="00655C64">
          <w:rPr>
            <w:noProof/>
            <w:webHidden/>
          </w:rPr>
        </w:r>
        <w:r w:rsidR="00655C64">
          <w:rPr>
            <w:noProof/>
            <w:webHidden/>
          </w:rPr>
          <w:fldChar w:fldCharType="separate"/>
        </w:r>
        <w:r w:rsidR="00655C64">
          <w:rPr>
            <w:noProof/>
            <w:webHidden/>
          </w:rPr>
          <w:t>5</w:t>
        </w:r>
        <w:r w:rsidR="00655C64">
          <w:rPr>
            <w:noProof/>
            <w:webHidden/>
          </w:rPr>
          <w:fldChar w:fldCharType="end"/>
        </w:r>
      </w:hyperlink>
    </w:p>
    <w:p w14:paraId="2748D32F" w14:textId="44FBBA32"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27" w:history="1">
        <w:r w:rsidR="00655C64" w:rsidRPr="00725A5C">
          <w:rPr>
            <w:rStyle w:val="Hyperlink"/>
            <w:noProof/>
          </w:rPr>
          <w:t>3.3. Testiranje u višeplatformskom razvoju mobilnih aplikacija</w:t>
        </w:r>
        <w:r w:rsidR="00655C64">
          <w:rPr>
            <w:noProof/>
            <w:webHidden/>
          </w:rPr>
          <w:tab/>
        </w:r>
        <w:r w:rsidR="00655C64">
          <w:rPr>
            <w:noProof/>
            <w:webHidden/>
          </w:rPr>
          <w:fldChar w:fldCharType="begin"/>
        </w:r>
        <w:r w:rsidR="00655C64">
          <w:rPr>
            <w:noProof/>
            <w:webHidden/>
          </w:rPr>
          <w:instrText xml:space="preserve"> PAGEREF _Toc113288427 \h </w:instrText>
        </w:r>
        <w:r w:rsidR="00655C64">
          <w:rPr>
            <w:noProof/>
            <w:webHidden/>
          </w:rPr>
        </w:r>
        <w:r w:rsidR="00655C64">
          <w:rPr>
            <w:noProof/>
            <w:webHidden/>
          </w:rPr>
          <w:fldChar w:fldCharType="separate"/>
        </w:r>
        <w:r w:rsidR="00655C64">
          <w:rPr>
            <w:noProof/>
            <w:webHidden/>
          </w:rPr>
          <w:t>6</w:t>
        </w:r>
        <w:r w:rsidR="00655C64">
          <w:rPr>
            <w:noProof/>
            <w:webHidden/>
          </w:rPr>
          <w:fldChar w:fldCharType="end"/>
        </w:r>
      </w:hyperlink>
    </w:p>
    <w:p w14:paraId="2FDA8253" w14:textId="5F841245"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28" w:history="1">
        <w:r w:rsidR="00655C64" w:rsidRPr="00725A5C">
          <w:rPr>
            <w:rStyle w:val="Hyperlink"/>
            <w:noProof/>
          </w:rPr>
          <w:t>3.3.1. Testno okruženje</w:t>
        </w:r>
        <w:r w:rsidR="00655C64">
          <w:rPr>
            <w:noProof/>
            <w:webHidden/>
          </w:rPr>
          <w:tab/>
        </w:r>
        <w:r w:rsidR="00655C64">
          <w:rPr>
            <w:noProof/>
            <w:webHidden/>
          </w:rPr>
          <w:fldChar w:fldCharType="begin"/>
        </w:r>
        <w:r w:rsidR="00655C64">
          <w:rPr>
            <w:noProof/>
            <w:webHidden/>
          </w:rPr>
          <w:instrText xml:space="preserve"> PAGEREF _Toc113288428 \h </w:instrText>
        </w:r>
        <w:r w:rsidR="00655C64">
          <w:rPr>
            <w:noProof/>
            <w:webHidden/>
          </w:rPr>
        </w:r>
        <w:r w:rsidR="00655C64">
          <w:rPr>
            <w:noProof/>
            <w:webHidden/>
          </w:rPr>
          <w:fldChar w:fldCharType="separate"/>
        </w:r>
        <w:r w:rsidR="00655C64">
          <w:rPr>
            <w:noProof/>
            <w:webHidden/>
          </w:rPr>
          <w:t>6</w:t>
        </w:r>
        <w:r w:rsidR="00655C64">
          <w:rPr>
            <w:noProof/>
            <w:webHidden/>
          </w:rPr>
          <w:fldChar w:fldCharType="end"/>
        </w:r>
      </w:hyperlink>
    </w:p>
    <w:p w14:paraId="6CC6723B" w14:textId="085D3A1E"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29" w:history="1">
        <w:r w:rsidR="00655C64" w:rsidRPr="00725A5C">
          <w:rPr>
            <w:rStyle w:val="Hyperlink"/>
            <w:noProof/>
          </w:rPr>
          <w:t>3.3.2. Testni slučajevi</w:t>
        </w:r>
        <w:r w:rsidR="00655C64">
          <w:rPr>
            <w:noProof/>
            <w:webHidden/>
          </w:rPr>
          <w:tab/>
        </w:r>
        <w:r w:rsidR="00655C64">
          <w:rPr>
            <w:noProof/>
            <w:webHidden/>
          </w:rPr>
          <w:fldChar w:fldCharType="begin"/>
        </w:r>
        <w:r w:rsidR="00655C64">
          <w:rPr>
            <w:noProof/>
            <w:webHidden/>
          </w:rPr>
          <w:instrText xml:space="preserve"> PAGEREF _Toc113288429 \h </w:instrText>
        </w:r>
        <w:r w:rsidR="00655C64">
          <w:rPr>
            <w:noProof/>
            <w:webHidden/>
          </w:rPr>
        </w:r>
        <w:r w:rsidR="00655C64">
          <w:rPr>
            <w:noProof/>
            <w:webHidden/>
          </w:rPr>
          <w:fldChar w:fldCharType="separate"/>
        </w:r>
        <w:r w:rsidR="00655C64">
          <w:rPr>
            <w:noProof/>
            <w:webHidden/>
          </w:rPr>
          <w:t>6</w:t>
        </w:r>
        <w:r w:rsidR="00655C64">
          <w:rPr>
            <w:noProof/>
            <w:webHidden/>
          </w:rPr>
          <w:fldChar w:fldCharType="end"/>
        </w:r>
      </w:hyperlink>
    </w:p>
    <w:p w14:paraId="25D53ED1" w14:textId="75C24A3B" w:rsidR="00655C6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3288435" w:history="1">
        <w:r w:rsidR="00655C64" w:rsidRPr="00725A5C">
          <w:rPr>
            <w:rStyle w:val="Hyperlink"/>
            <w:noProof/>
          </w:rPr>
          <w:t>4. PROGRAMSKO RJEŠENJE NATIVNE I VIŠEPLATFORMSKE APLIKACIJE</w:t>
        </w:r>
        <w:r w:rsidR="00655C64">
          <w:rPr>
            <w:noProof/>
            <w:webHidden/>
          </w:rPr>
          <w:tab/>
        </w:r>
        <w:r w:rsidR="00655C64">
          <w:rPr>
            <w:noProof/>
            <w:webHidden/>
          </w:rPr>
          <w:fldChar w:fldCharType="begin"/>
        </w:r>
        <w:r w:rsidR="00655C64">
          <w:rPr>
            <w:noProof/>
            <w:webHidden/>
          </w:rPr>
          <w:instrText xml:space="preserve"> PAGEREF _Toc113288435 \h </w:instrText>
        </w:r>
        <w:r w:rsidR="00655C64">
          <w:rPr>
            <w:noProof/>
            <w:webHidden/>
          </w:rPr>
        </w:r>
        <w:r w:rsidR="00655C64">
          <w:rPr>
            <w:noProof/>
            <w:webHidden/>
          </w:rPr>
          <w:fldChar w:fldCharType="separate"/>
        </w:r>
        <w:r w:rsidR="00655C64">
          <w:rPr>
            <w:noProof/>
            <w:webHidden/>
          </w:rPr>
          <w:t>8</w:t>
        </w:r>
        <w:r w:rsidR="00655C64">
          <w:rPr>
            <w:noProof/>
            <w:webHidden/>
          </w:rPr>
          <w:fldChar w:fldCharType="end"/>
        </w:r>
      </w:hyperlink>
    </w:p>
    <w:p w14:paraId="00D78F60" w14:textId="753B174C"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36" w:history="1">
        <w:r w:rsidR="00655C64" w:rsidRPr="00725A5C">
          <w:rPr>
            <w:rStyle w:val="Hyperlink"/>
            <w:noProof/>
          </w:rPr>
          <w:t>4.1. Korištene tehnologije, alati i jezici</w:t>
        </w:r>
        <w:r w:rsidR="00655C64">
          <w:rPr>
            <w:noProof/>
            <w:webHidden/>
          </w:rPr>
          <w:tab/>
        </w:r>
        <w:r w:rsidR="00655C64">
          <w:rPr>
            <w:noProof/>
            <w:webHidden/>
          </w:rPr>
          <w:fldChar w:fldCharType="begin"/>
        </w:r>
        <w:r w:rsidR="00655C64">
          <w:rPr>
            <w:noProof/>
            <w:webHidden/>
          </w:rPr>
          <w:instrText xml:space="preserve"> PAGEREF _Toc113288436 \h </w:instrText>
        </w:r>
        <w:r w:rsidR="00655C64">
          <w:rPr>
            <w:noProof/>
            <w:webHidden/>
          </w:rPr>
        </w:r>
        <w:r w:rsidR="00655C64">
          <w:rPr>
            <w:noProof/>
            <w:webHidden/>
          </w:rPr>
          <w:fldChar w:fldCharType="separate"/>
        </w:r>
        <w:r w:rsidR="00655C64">
          <w:rPr>
            <w:noProof/>
            <w:webHidden/>
          </w:rPr>
          <w:t>8</w:t>
        </w:r>
        <w:r w:rsidR="00655C64">
          <w:rPr>
            <w:noProof/>
            <w:webHidden/>
          </w:rPr>
          <w:fldChar w:fldCharType="end"/>
        </w:r>
      </w:hyperlink>
    </w:p>
    <w:p w14:paraId="68A4193C" w14:textId="3E76D49F"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37" w:history="1">
        <w:r w:rsidR="00655C64" w:rsidRPr="00725A5C">
          <w:rPr>
            <w:rStyle w:val="Hyperlink"/>
            <w:noProof/>
          </w:rPr>
          <w:t>4.1.1. Flutter</w:t>
        </w:r>
        <w:r w:rsidR="00655C64">
          <w:rPr>
            <w:noProof/>
            <w:webHidden/>
          </w:rPr>
          <w:tab/>
        </w:r>
        <w:r w:rsidR="00655C64">
          <w:rPr>
            <w:noProof/>
            <w:webHidden/>
          </w:rPr>
          <w:fldChar w:fldCharType="begin"/>
        </w:r>
        <w:r w:rsidR="00655C64">
          <w:rPr>
            <w:noProof/>
            <w:webHidden/>
          </w:rPr>
          <w:instrText xml:space="preserve"> PAGEREF _Toc113288437 \h </w:instrText>
        </w:r>
        <w:r w:rsidR="00655C64">
          <w:rPr>
            <w:noProof/>
            <w:webHidden/>
          </w:rPr>
        </w:r>
        <w:r w:rsidR="00655C64">
          <w:rPr>
            <w:noProof/>
            <w:webHidden/>
          </w:rPr>
          <w:fldChar w:fldCharType="separate"/>
        </w:r>
        <w:r w:rsidR="00655C64">
          <w:rPr>
            <w:noProof/>
            <w:webHidden/>
          </w:rPr>
          <w:t>8</w:t>
        </w:r>
        <w:r w:rsidR="00655C64">
          <w:rPr>
            <w:noProof/>
            <w:webHidden/>
          </w:rPr>
          <w:fldChar w:fldCharType="end"/>
        </w:r>
      </w:hyperlink>
    </w:p>
    <w:p w14:paraId="291B8AA5" w14:textId="0D6EC313"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43" w:history="1">
        <w:r w:rsidR="00655C64" w:rsidRPr="00725A5C">
          <w:rPr>
            <w:rStyle w:val="Hyperlink"/>
            <w:noProof/>
          </w:rPr>
          <w:t>4.1.2. SwiftUI</w:t>
        </w:r>
        <w:r w:rsidR="00655C64">
          <w:rPr>
            <w:noProof/>
            <w:webHidden/>
          </w:rPr>
          <w:tab/>
        </w:r>
        <w:r w:rsidR="00655C64">
          <w:rPr>
            <w:noProof/>
            <w:webHidden/>
          </w:rPr>
          <w:fldChar w:fldCharType="begin"/>
        </w:r>
        <w:r w:rsidR="00655C64">
          <w:rPr>
            <w:noProof/>
            <w:webHidden/>
          </w:rPr>
          <w:instrText xml:space="preserve"> PAGEREF _Toc113288443 \h </w:instrText>
        </w:r>
        <w:r w:rsidR="00655C64">
          <w:rPr>
            <w:noProof/>
            <w:webHidden/>
          </w:rPr>
        </w:r>
        <w:r w:rsidR="00655C64">
          <w:rPr>
            <w:noProof/>
            <w:webHidden/>
          </w:rPr>
          <w:fldChar w:fldCharType="separate"/>
        </w:r>
        <w:r w:rsidR="00655C64">
          <w:rPr>
            <w:noProof/>
            <w:webHidden/>
          </w:rPr>
          <w:t>14</w:t>
        </w:r>
        <w:r w:rsidR="00655C64">
          <w:rPr>
            <w:noProof/>
            <w:webHidden/>
          </w:rPr>
          <w:fldChar w:fldCharType="end"/>
        </w:r>
      </w:hyperlink>
    </w:p>
    <w:p w14:paraId="6E7392F3" w14:textId="323B1D0D"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48" w:history="1">
        <w:r w:rsidR="00655C64" w:rsidRPr="00725A5C">
          <w:rPr>
            <w:rStyle w:val="Hyperlink"/>
            <w:noProof/>
          </w:rPr>
          <w:t>4.2. Implementacija u Flutteru</w:t>
        </w:r>
        <w:r w:rsidR="00655C64">
          <w:rPr>
            <w:noProof/>
            <w:webHidden/>
          </w:rPr>
          <w:tab/>
        </w:r>
        <w:r w:rsidR="00655C64">
          <w:rPr>
            <w:noProof/>
            <w:webHidden/>
          </w:rPr>
          <w:fldChar w:fldCharType="begin"/>
        </w:r>
        <w:r w:rsidR="00655C64">
          <w:rPr>
            <w:noProof/>
            <w:webHidden/>
          </w:rPr>
          <w:instrText xml:space="preserve"> PAGEREF _Toc113288448 \h </w:instrText>
        </w:r>
        <w:r w:rsidR="00655C64">
          <w:rPr>
            <w:noProof/>
            <w:webHidden/>
          </w:rPr>
        </w:r>
        <w:r w:rsidR="00655C64">
          <w:rPr>
            <w:noProof/>
            <w:webHidden/>
          </w:rPr>
          <w:fldChar w:fldCharType="separate"/>
        </w:r>
        <w:r w:rsidR="00655C64">
          <w:rPr>
            <w:noProof/>
            <w:webHidden/>
          </w:rPr>
          <w:t>18</w:t>
        </w:r>
        <w:r w:rsidR="00655C64">
          <w:rPr>
            <w:noProof/>
            <w:webHidden/>
          </w:rPr>
          <w:fldChar w:fldCharType="end"/>
        </w:r>
      </w:hyperlink>
    </w:p>
    <w:p w14:paraId="62D971C8" w14:textId="7E44E36D"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49" w:history="1">
        <w:r w:rsidR="00655C64" w:rsidRPr="00725A5C">
          <w:rPr>
            <w:rStyle w:val="Hyperlink"/>
            <w:noProof/>
          </w:rPr>
          <w:t>4.2.1. Arhitektura Flutter aplikacije</w:t>
        </w:r>
        <w:r w:rsidR="00655C64">
          <w:rPr>
            <w:noProof/>
            <w:webHidden/>
          </w:rPr>
          <w:tab/>
        </w:r>
        <w:r w:rsidR="00655C64">
          <w:rPr>
            <w:noProof/>
            <w:webHidden/>
          </w:rPr>
          <w:fldChar w:fldCharType="begin"/>
        </w:r>
        <w:r w:rsidR="00655C64">
          <w:rPr>
            <w:noProof/>
            <w:webHidden/>
          </w:rPr>
          <w:instrText xml:space="preserve"> PAGEREF _Toc113288449 \h </w:instrText>
        </w:r>
        <w:r w:rsidR="00655C64">
          <w:rPr>
            <w:noProof/>
            <w:webHidden/>
          </w:rPr>
        </w:r>
        <w:r w:rsidR="00655C64">
          <w:rPr>
            <w:noProof/>
            <w:webHidden/>
          </w:rPr>
          <w:fldChar w:fldCharType="separate"/>
        </w:r>
        <w:r w:rsidR="00655C64">
          <w:rPr>
            <w:noProof/>
            <w:webHidden/>
          </w:rPr>
          <w:t>18</w:t>
        </w:r>
        <w:r w:rsidR="00655C64">
          <w:rPr>
            <w:noProof/>
            <w:webHidden/>
          </w:rPr>
          <w:fldChar w:fldCharType="end"/>
        </w:r>
      </w:hyperlink>
    </w:p>
    <w:p w14:paraId="4AEEE916" w14:textId="6667A602"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50" w:history="1">
        <w:r w:rsidR="00655C64" w:rsidRPr="00725A5C">
          <w:rPr>
            <w:rStyle w:val="Hyperlink"/>
            <w:noProof/>
          </w:rPr>
          <w:t>4.2.2. Upravljanje stanjima unutar Flutter aplikacije</w:t>
        </w:r>
        <w:r w:rsidR="00655C64">
          <w:rPr>
            <w:noProof/>
            <w:webHidden/>
          </w:rPr>
          <w:tab/>
        </w:r>
        <w:r w:rsidR="00655C64">
          <w:rPr>
            <w:noProof/>
            <w:webHidden/>
          </w:rPr>
          <w:fldChar w:fldCharType="begin"/>
        </w:r>
        <w:r w:rsidR="00655C64">
          <w:rPr>
            <w:noProof/>
            <w:webHidden/>
          </w:rPr>
          <w:instrText xml:space="preserve"> PAGEREF _Toc113288450 \h </w:instrText>
        </w:r>
        <w:r w:rsidR="00655C64">
          <w:rPr>
            <w:noProof/>
            <w:webHidden/>
          </w:rPr>
        </w:r>
        <w:r w:rsidR="00655C64">
          <w:rPr>
            <w:noProof/>
            <w:webHidden/>
          </w:rPr>
          <w:fldChar w:fldCharType="separate"/>
        </w:r>
        <w:r w:rsidR="00655C64">
          <w:rPr>
            <w:noProof/>
            <w:webHidden/>
          </w:rPr>
          <w:t>22</w:t>
        </w:r>
        <w:r w:rsidR="00655C64">
          <w:rPr>
            <w:noProof/>
            <w:webHidden/>
          </w:rPr>
          <w:fldChar w:fldCharType="end"/>
        </w:r>
      </w:hyperlink>
    </w:p>
    <w:p w14:paraId="4A70CC41" w14:textId="52825BA7"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51" w:history="1">
        <w:r w:rsidR="00655C64" w:rsidRPr="00725A5C">
          <w:rPr>
            <w:rStyle w:val="Hyperlink"/>
            <w:noProof/>
          </w:rPr>
          <w:t>4.2.3. Beskonačna lista slika u Flutteru</w:t>
        </w:r>
        <w:r w:rsidR="00655C64">
          <w:rPr>
            <w:noProof/>
            <w:webHidden/>
          </w:rPr>
          <w:tab/>
        </w:r>
        <w:r w:rsidR="00655C64">
          <w:rPr>
            <w:noProof/>
            <w:webHidden/>
          </w:rPr>
          <w:fldChar w:fldCharType="begin"/>
        </w:r>
        <w:r w:rsidR="00655C64">
          <w:rPr>
            <w:noProof/>
            <w:webHidden/>
          </w:rPr>
          <w:instrText xml:space="preserve"> PAGEREF _Toc113288451 \h </w:instrText>
        </w:r>
        <w:r w:rsidR="00655C64">
          <w:rPr>
            <w:noProof/>
            <w:webHidden/>
          </w:rPr>
        </w:r>
        <w:r w:rsidR="00655C64">
          <w:rPr>
            <w:noProof/>
            <w:webHidden/>
          </w:rPr>
          <w:fldChar w:fldCharType="separate"/>
        </w:r>
        <w:r w:rsidR="00655C64">
          <w:rPr>
            <w:noProof/>
            <w:webHidden/>
          </w:rPr>
          <w:t>23</w:t>
        </w:r>
        <w:r w:rsidR="00655C64">
          <w:rPr>
            <w:noProof/>
            <w:webHidden/>
          </w:rPr>
          <w:fldChar w:fldCharType="end"/>
        </w:r>
      </w:hyperlink>
    </w:p>
    <w:p w14:paraId="6458BC97" w14:textId="3EF069F3"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52" w:history="1">
        <w:r w:rsidR="00655C64" w:rsidRPr="00725A5C">
          <w:rPr>
            <w:rStyle w:val="Hyperlink"/>
            <w:noProof/>
          </w:rPr>
          <w:t>4.2.4. Filtriranje i spremanje slike u Flutteru</w:t>
        </w:r>
        <w:r w:rsidR="00655C64">
          <w:rPr>
            <w:noProof/>
            <w:webHidden/>
          </w:rPr>
          <w:tab/>
        </w:r>
        <w:r w:rsidR="00655C64">
          <w:rPr>
            <w:noProof/>
            <w:webHidden/>
          </w:rPr>
          <w:fldChar w:fldCharType="begin"/>
        </w:r>
        <w:r w:rsidR="00655C64">
          <w:rPr>
            <w:noProof/>
            <w:webHidden/>
          </w:rPr>
          <w:instrText xml:space="preserve"> PAGEREF _Toc113288452 \h </w:instrText>
        </w:r>
        <w:r w:rsidR="00655C64">
          <w:rPr>
            <w:noProof/>
            <w:webHidden/>
          </w:rPr>
        </w:r>
        <w:r w:rsidR="00655C64">
          <w:rPr>
            <w:noProof/>
            <w:webHidden/>
          </w:rPr>
          <w:fldChar w:fldCharType="separate"/>
        </w:r>
        <w:r w:rsidR="00655C64">
          <w:rPr>
            <w:noProof/>
            <w:webHidden/>
          </w:rPr>
          <w:t>25</w:t>
        </w:r>
        <w:r w:rsidR="00655C64">
          <w:rPr>
            <w:noProof/>
            <w:webHidden/>
          </w:rPr>
          <w:fldChar w:fldCharType="end"/>
        </w:r>
      </w:hyperlink>
    </w:p>
    <w:p w14:paraId="3B47EB09" w14:textId="2D7D5DD3"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53" w:history="1">
        <w:r w:rsidR="00655C64" w:rsidRPr="00725A5C">
          <w:rPr>
            <w:rStyle w:val="Hyperlink"/>
            <w:noProof/>
          </w:rPr>
          <w:t>4.3. Implementacija u SwiftUI</w:t>
        </w:r>
        <w:r w:rsidR="00655C64">
          <w:rPr>
            <w:noProof/>
            <w:webHidden/>
          </w:rPr>
          <w:tab/>
        </w:r>
        <w:r w:rsidR="00655C64">
          <w:rPr>
            <w:noProof/>
            <w:webHidden/>
          </w:rPr>
          <w:fldChar w:fldCharType="begin"/>
        </w:r>
        <w:r w:rsidR="00655C64">
          <w:rPr>
            <w:noProof/>
            <w:webHidden/>
          </w:rPr>
          <w:instrText xml:space="preserve"> PAGEREF _Toc113288453 \h </w:instrText>
        </w:r>
        <w:r w:rsidR="00655C64">
          <w:rPr>
            <w:noProof/>
            <w:webHidden/>
          </w:rPr>
        </w:r>
        <w:r w:rsidR="00655C64">
          <w:rPr>
            <w:noProof/>
            <w:webHidden/>
          </w:rPr>
          <w:fldChar w:fldCharType="separate"/>
        </w:r>
        <w:r w:rsidR="00655C64">
          <w:rPr>
            <w:noProof/>
            <w:webHidden/>
          </w:rPr>
          <w:t>27</w:t>
        </w:r>
        <w:r w:rsidR="00655C64">
          <w:rPr>
            <w:noProof/>
            <w:webHidden/>
          </w:rPr>
          <w:fldChar w:fldCharType="end"/>
        </w:r>
      </w:hyperlink>
    </w:p>
    <w:p w14:paraId="51108D9D" w14:textId="2A253704"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54" w:history="1">
        <w:r w:rsidR="00655C64" w:rsidRPr="00725A5C">
          <w:rPr>
            <w:rStyle w:val="Hyperlink"/>
            <w:noProof/>
          </w:rPr>
          <w:t>4.3.1. Arhitektura SwiftUI aplikacije</w:t>
        </w:r>
        <w:r w:rsidR="00655C64">
          <w:rPr>
            <w:noProof/>
            <w:webHidden/>
          </w:rPr>
          <w:tab/>
        </w:r>
        <w:r w:rsidR="00655C64">
          <w:rPr>
            <w:noProof/>
            <w:webHidden/>
          </w:rPr>
          <w:fldChar w:fldCharType="begin"/>
        </w:r>
        <w:r w:rsidR="00655C64">
          <w:rPr>
            <w:noProof/>
            <w:webHidden/>
          </w:rPr>
          <w:instrText xml:space="preserve"> PAGEREF _Toc113288454 \h </w:instrText>
        </w:r>
        <w:r w:rsidR="00655C64">
          <w:rPr>
            <w:noProof/>
            <w:webHidden/>
          </w:rPr>
        </w:r>
        <w:r w:rsidR="00655C64">
          <w:rPr>
            <w:noProof/>
            <w:webHidden/>
          </w:rPr>
          <w:fldChar w:fldCharType="separate"/>
        </w:r>
        <w:r w:rsidR="00655C64">
          <w:rPr>
            <w:noProof/>
            <w:webHidden/>
          </w:rPr>
          <w:t>27</w:t>
        </w:r>
        <w:r w:rsidR="00655C64">
          <w:rPr>
            <w:noProof/>
            <w:webHidden/>
          </w:rPr>
          <w:fldChar w:fldCharType="end"/>
        </w:r>
      </w:hyperlink>
    </w:p>
    <w:p w14:paraId="0315959B" w14:textId="235BB212"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55" w:history="1">
        <w:r w:rsidR="00655C64" w:rsidRPr="00725A5C">
          <w:rPr>
            <w:rStyle w:val="Hyperlink"/>
            <w:noProof/>
          </w:rPr>
          <w:t>4.3.2. Upravljanje stanjima unutar SwiftUI aplikacije</w:t>
        </w:r>
        <w:r w:rsidR="00655C64">
          <w:rPr>
            <w:noProof/>
            <w:webHidden/>
          </w:rPr>
          <w:tab/>
        </w:r>
        <w:r w:rsidR="00655C64">
          <w:rPr>
            <w:noProof/>
            <w:webHidden/>
          </w:rPr>
          <w:fldChar w:fldCharType="begin"/>
        </w:r>
        <w:r w:rsidR="00655C64">
          <w:rPr>
            <w:noProof/>
            <w:webHidden/>
          </w:rPr>
          <w:instrText xml:space="preserve"> PAGEREF _Toc113288455 \h </w:instrText>
        </w:r>
        <w:r w:rsidR="00655C64">
          <w:rPr>
            <w:noProof/>
            <w:webHidden/>
          </w:rPr>
        </w:r>
        <w:r w:rsidR="00655C64">
          <w:rPr>
            <w:noProof/>
            <w:webHidden/>
          </w:rPr>
          <w:fldChar w:fldCharType="separate"/>
        </w:r>
        <w:r w:rsidR="00655C64">
          <w:rPr>
            <w:noProof/>
            <w:webHidden/>
          </w:rPr>
          <w:t>28</w:t>
        </w:r>
        <w:r w:rsidR="00655C64">
          <w:rPr>
            <w:noProof/>
            <w:webHidden/>
          </w:rPr>
          <w:fldChar w:fldCharType="end"/>
        </w:r>
      </w:hyperlink>
    </w:p>
    <w:p w14:paraId="6E191F6A" w14:textId="046391D4"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56" w:history="1">
        <w:r w:rsidR="00655C64" w:rsidRPr="00725A5C">
          <w:rPr>
            <w:rStyle w:val="Hyperlink"/>
            <w:noProof/>
          </w:rPr>
          <w:t>4.3.1. Beskonačna lista slika u SwiftUI</w:t>
        </w:r>
        <w:r w:rsidR="00655C64">
          <w:rPr>
            <w:noProof/>
            <w:webHidden/>
          </w:rPr>
          <w:tab/>
        </w:r>
        <w:r w:rsidR="00655C64">
          <w:rPr>
            <w:noProof/>
            <w:webHidden/>
          </w:rPr>
          <w:fldChar w:fldCharType="begin"/>
        </w:r>
        <w:r w:rsidR="00655C64">
          <w:rPr>
            <w:noProof/>
            <w:webHidden/>
          </w:rPr>
          <w:instrText xml:space="preserve"> PAGEREF _Toc113288456 \h </w:instrText>
        </w:r>
        <w:r w:rsidR="00655C64">
          <w:rPr>
            <w:noProof/>
            <w:webHidden/>
          </w:rPr>
        </w:r>
        <w:r w:rsidR="00655C64">
          <w:rPr>
            <w:noProof/>
            <w:webHidden/>
          </w:rPr>
          <w:fldChar w:fldCharType="separate"/>
        </w:r>
        <w:r w:rsidR="00655C64">
          <w:rPr>
            <w:noProof/>
            <w:webHidden/>
          </w:rPr>
          <w:t>29</w:t>
        </w:r>
        <w:r w:rsidR="00655C64">
          <w:rPr>
            <w:noProof/>
            <w:webHidden/>
          </w:rPr>
          <w:fldChar w:fldCharType="end"/>
        </w:r>
      </w:hyperlink>
    </w:p>
    <w:p w14:paraId="54D729FC" w14:textId="498EF64C"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57" w:history="1">
        <w:r w:rsidR="00655C64" w:rsidRPr="00725A5C">
          <w:rPr>
            <w:rStyle w:val="Hyperlink"/>
            <w:noProof/>
          </w:rPr>
          <w:t>4.3.1. Filtriranje i spremanje slike u SwiftUI</w:t>
        </w:r>
        <w:r w:rsidR="00655C64">
          <w:rPr>
            <w:noProof/>
            <w:webHidden/>
          </w:rPr>
          <w:tab/>
        </w:r>
        <w:r w:rsidR="00655C64">
          <w:rPr>
            <w:noProof/>
            <w:webHidden/>
          </w:rPr>
          <w:fldChar w:fldCharType="begin"/>
        </w:r>
        <w:r w:rsidR="00655C64">
          <w:rPr>
            <w:noProof/>
            <w:webHidden/>
          </w:rPr>
          <w:instrText xml:space="preserve"> PAGEREF _Toc113288457 \h </w:instrText>
        </w:r>
        <w:r w:rsidR="00655C64">
          <w:rPr>
            <w:noProof/>
            <w:webHidden/>
          </w:rPr>
        </w:r>
        <w:r w:rsidR="00655C64">
          <w:rPr>
            <w:noProof/>
            <w:webHidden/>
          </w:rPr>
          <w:fldChar w:fldCharType="separate"/>
        </w:r>
        <w:r w:rsidR="00655C64">
          <w:rPr>
            <w:noProof/>
            <w:webHidden/>
          </w:rPr>
          <w:t>32</w:t>
        </w:r>
        <w:r w:rsidR="00655C64">
          <w:rPr>
            <w:noProof/>
            <w:webHidden/>
          </w:rPr>
          <w:fldChar w:fldCharType="end"/>
        </w:r>
      </w:hyperlink>
    </w:p>
    <w:p w14:paraId="5D72787E" w14:textId="679A2415" w:rsidR="00655C6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3288458" w:history="1">
        <w:r w:rsidR="00655C64" w:rsidRPr="00725A5C">
          <w:rPr>
            <w:rStyle w:val="Hyperlink"/>
            <w:noProof/>
          </w:rPr>
          <w:t>5. TESTIRANJE I ANALIZA PROGRAMSKOG RJEŠENJA</w:t>
        </w:r>
        <w:r w:rsidR="00655C64">
          <w:rPr>
            <w:noProof/>
            <w:webHidden/>
          </w:rPr>
          <w:tab/>
        </w:r>
        <w:r w:rsidR="00655C64">
          <w:rPr>
            <w:noProof/>
            <w:webHidden/>
          </w:rPr>
          <w:fldChar w:fldCharType="begin"/>
        </w:r>
        <w:r w:rsidR="00655C64">
          <w:rPr>
            <w:noProof/>
            <w:webHidden/>
          </w:rPr>
          <w:instrText xml:space="preserve"> PAGEREF _Toc113288458 \h </w:instrText>
        </w:r>
        <w:r w:rsidR="00655C64">
          <w:rPr>
            <w:noProof/>
            <w:webHidden/>
          </w:rPr>
        </w:r>
        <w:r w:rsidR="00655C64">
          <w:rPr>
            <w:noProof/>
            <w:webHidden/>
          </w:rPr>
          <w:fldChar w:fldCharType="separate"/>
        </w:r>
        <w:r w:rsidR="00655C64">
          <w:rPr>
            <w:noProof/>
            <w:webHidden/>
          </w:rPr>
          <w:t>35</w:t>
        </w:r>
        <w:r w:rsidR="00655C64">
          <w:rPr>
            <w:noProof/>
            <w:webHidden/>
          </w:rPr>
          <w:fldChar w:fldCharType="end"/>
        </w:r>
      </w:hyperlink>
    </w:p>
    <w:p w14:paraId="0B8572B6" w14:textId="25646CB3"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59" w:history="1">
        <w:r w:rsidR="00655C64" w:rsidRPr="00725A5C">
          <w:rPr>
            <w:rStyle w:val="Hyperlink"/>
            <w:noProof/>
          </w:rPr>
          <w:t>5.1. Testiranje</w:t>
        </w:r>
        <w:r w:rsidR="00655C64">
          <w:rPr>
            <w:noProof/>
            <w:webHidden/>
          </w:rPr>
          <w:tab/>
        </w:r>
        <w:r w:rsidR="00655C64">
          <w:rPr>
            <w:noProof/>
            <w:webHidden/>
          </w:rPr>
          <w:fldChar w:fldCharType="begin"/>
        </w:r>
        <w:r w:rsidR="00655C64">
          <w:rPr>
            <w:noProof/>
            <w:webHidden/>
          </w:rPr>
          <w:instrText xml:space="preserve"> PAGEREF _Toc113288459 \h </w:instrText>
        </w:r>
        <w:r w:rsidR="00655C64">
          <w:rPr>
            <w:noProof/>
            <w:webHidden/>
          </w:rPr>
        </w:r>
        <w:r w:rsidR="00655C64">
          <w:rPr>
            <w:noProof/>
            <w:webHidden/>
          </w:rPr>
          <w:fldChar w:fldCharType="separate"/>
        </w:r>
        <w:r w:rsidR="00655C64">
          <w:rPr>
            <w:noProof/>
            <w:webHidden/>
          </w:rPr>
          <w:t>35</w:t>
        </w:r>
        <w:r w:rsidR="00655C64">
          <w:rPr>
            <w:noProof/>
            <w:webHidden/>
          </w:rPr>
          <w:fldChar w:fldCharType="end"/>
        </w:r>
      </w:hyperlink>
    </w:p>
    <w:p w14:paraId="198E6A0A" w14:textId="50C81234"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60" w:history="1">
        <w:r w:rsidR="00655C64" w:rsidRPr="00725A5C">
          <w:rPr>
            <w:rStyle w:val="Hyperlink"/>
            <w:noProof/>
          </w:rPr>
          <w:t>5.1.1. Vremena odziva</w:t>
        </w:r>
        <w:r w:rsidR="00655C64">
          <w:rPr>
            <w:noProof/>
            <w:webHidden/>
          </w:rPr>
          <w:tab/>
        </w:r>
        <w:r w:rsidR="00655C64">
          <w:rPr>
            <w:noProof/>
            <w:webHidden/>
          </w:rPr>
          <w:fldChar w:fldCharType="begin"/>
        </w:r>
        <w:r w:rsidR="00655C64">
          <w:rPr>
            <w:noProof/>
            <w:webHidden/>
          </w:rPr>
          <w:instrText xml:space="preserve"> PAGEREF _Toc113288460 \h </w:instrText>
        </w:r>
        <w:r w:rsidR="00655C64">
          <w:rPr>
            <w:noProof/>
            <w:webHidden/>
          </w:rPr>
        </w:r>
        <w:r w:rsidR="00655C64">
          <w:rPr>
            <w:noProof/>
            <w:webHidden/>
          </w:rPr>
          <w:fldChar w:fldCharType="separate"/>
        </w:r>
        <w:r w:rsidR="00655C64">
          <w:rPr>
            <w:noProof/>
            <w:webHidden/>
          </w:rPr>
          <w:t>35</w:t>
        </w:r>
        <w:r w:rsidR="00655C64">
          <w:rPr>
            <w:noProof/>
            <w:webHidden/>
          </w:rPr>
          <w:fldChar w:fldCharType="end"/>
        </w:r>
      </w:hyperlink>
    </w:p>
    <w:p w14:paraId="0786C4C6" w14:textId="0C7ACB4A"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61" w:history="1">
        <w:r w:rsidR="00655C64" w:rsidRPr="00725A5C">
          <w:rPr>
            <w:rStyle w:val="Hyperlink"/>
            <w:noProof/>
          </w:rPr>
          <w:t>5.1.2. Postotak korištenja procesora i mrežni promet</w:t>
        </w:r>
        <w:r w:rsidR="00655C64">
          <w:rPr>
            <w:noProof/>
            <w:webHidden/>
          </w:rPr>
          <w:tab/>
        </w:r>
        <w:r w:rsidR="00655C64">
          <w:rPr>
            <w:noProof/>
            <w:webHidden/>
          </w:rPr>
          <w:fldChar w:fldCharType="begin"/>
        </w:r>
        <w:r w:rsidR="00655C64">
          <w:rPr>
            <w:noProof/>
            <w:webHidden/>
          </w:rPr>
          <w:instrText xml:space="preserve"> PAGEREF _Toc113288461 \h </w:instrText>
        </w:r>
        <w:r w:rsidR="00655C64">
          <w:rPr>
            <w:noProof/>
            <w:webHidden/>
          </w:rPr>
        </w:r>
        <w:r w:rsidR="00655C64">
          <w:rPr>
            <w:noProof/>
            <w:webHidden/>
          </w:rPr>
          <w:fldChar w:fldCharType="separate"/>
        </w:r>
        <w:r w:rsidR="00655C64">
          <w:rPr>
            <w:noProof/>
            <w:webHidden/>
          </w:rPr>
          <w:t>40</w:t>
        </w:r>
        <w:r w:rsidR="00655C64">
          <w:rPr>
            <w:noProof/>
            <w:webHidden/>
          </w:rPr>
          <w:fldChar w:fldCharType="end"/>
        </w:r>
      </w:hyperlink>
    </w:p>
    <w:p w14:paraId="583789D0" w14:textId="76ACA41A" w:rsidR="00655C64" w:rsidRDefault="00000000">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3288462" w:history="1">
        <w:r w:rsidR="00655C64" w:rsidRPr="00725A5C">
          <w:rPr>
            <w:rStyle w:val="Hyperlink"/>
            <w:noProof/>
          </w:rPr>
          <w:t>5.1.3. Zauzeće memorije</w:t>
        </w:r>
        <w:r w:rsidR="00655C64">
          <w:rPr>
            <w:noProof/>
            <w:webHidden/>
          </w:rPr>
          <w:tab/>
        </w:r>
        <w:r w:rsidR="00655C64">
          <w:rPr>
            <w:noProof/>
            <w:webHidden/>
          </w:rPr>
          <w:fldChar w:fldCharType="begin"/>
        </w:r>
        <w:r w:rsidR="00655C64">
          <w:rPr>
            <w:noProof/>
            <w:webHidden/>
          </w:rPr>
          <w:instrText xml:space="preserve"> PAGEREF _Toc113288462 \h </w:instrText>
        </w:r>
        <w:r w:rsidR="00655C64">
          <w:rPr>
            <w:noProof/>
            <w:webHidden/>
          </w:rPr>
        </w:r>
        <w:r w:rsidR="00655C64">
          <w:rPr>
            <w:noProof/>
            <w:webHidden/>
          </w:rPr>
          <w:fldChar w:fldCharType="separate"/>
        </w:r>
        <w:r w:rsidR="00655C64">
          <w:rPr>
            <w:noProof/>
            <w:webHidden/>
          </w:rPr>
          <w:t>46</w:t>
        </w:r>
        <w:r w:rsidR="00655C64">
          <w:rPr>
            <w:noProof/>
            <w:webHidden/>
          </w:rPr>
          <w:fldChar w:fldCharType="end"/>
        </w:r>
      </w:hyperlink>
    </w:p>
    <w:p w14:paraId="65AEDF01" w14:textId="7E402716"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63" w:history="1">
        <w:r w:rsidR="00655C64" w:rsidRPr="00725A5C">
          <w:rPr>
            <w:rStyle w:val="Hyperlink"/>
            <w:noProof/>
          </w:rPr>
          <w:t>5.2. Veličina aplikacija</w:t>
        </w:r>
        <w:r w:rsidR="00655C64">
          <w:rPr>
            <w:noProof/>
            <w:webHidden/>
          </w:rPr>
          <w:tab/>
        </w:r>
        <w:r w:rsidR="00655C64">
          <w:rPr>
            <w:noProof/>
            <w:webHidden/>
          </w:rPr>
          <w:fldChar w:fldCharType="begin"/>
        </w:r>
        <w:r w:rsidR="00655C64">
          <w:rPr>
            <w:noProof/>
            <w:webHidden/>
          </w:rPr>
          <w:instrText xml:space="preserve"> PAGEREF _Toc113288463 \h </w:instrText>
        </w:r>
        <w:r w:rsidR="00655C64">
          <w:rPr>
            <w:noProof/>
            <w:webHidden/>
          </w:rPr>
        </w:r>
        <w:r w:rsidR="00655C64">
          <w:rPr>
            <w:noProof/>
            <w:webHidden/>
          </w:rPr>
          <w:fldChar w:fldCharType="separate"/>
        </w:r>
        <w:r w:rsidR="00655C64">
          <w:rPr>
            <w:noProof/>
            <w:webHidden/>
          </w:rPr>
          <w:t>47</w:t>
        </w:r>
        <w:r w:rsidR="00655C64">
          <w:rPr>
            <w:noProof/>
            <w:webHidden/>
          </w:rPr>
          <w:fldChar w:fldCharType="end"/>
        </w:r>
      </w:hyperlink>
    </w:p>
    <w:p w14:paraId="00AE1F88" w14:textId="65D5B473"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64" w:history="1">
        <w:r w:rsidR="00655C64" w:rsidRPr="00725A5C">
          <w:rPr>
            <w:rStyle w:val="Hyperlink"/>
            <w:noProof/>
          </w:rPr>
          <w:t>5.3. Analiza rezultata testiranja performansi</w:t>
        </w:r>
        <w:r w:rsidR="00655C64">
          <w:rPr>
            <w:noProof/>
            <w:webHidden/>
          </w:rPr>
          <w:tab/>
        </w:r>
        <w:r w:rsidR="00655C64">
          <w:rPr>
            <w:noProof/>
            <w:webHidden/>
          </w:rPr>
          <w:fldChar w:fldCharType="begin"/>
        </w:r>
        <w:r w:rsidR="00655C64">
          <w:rPr>
            <w:noProof/>
            <w:webHidden/>
          </w:rPr>
          <w:instrText xml:space="preserve"> PAGEREF _Toc113288464 \h </w:instrText>
        </w:r>
        <w:r w:rsidR="00655C64">
          <w:rPr>
            <w:noProof/>
            <w:webHidden/>
          </w:rPr>
        </w:r>
        <w:r w:rsidR="00655C64">
          <w:rPr>
            <w:noProof/>
            <w:webHidden/>
          </w:rPr>
          <w:fldChar w:fldCharType="separate"/>
        </w:r>
        <w:r w:rsidR="00655C64">
          <w:rPr>
            <w:noProof/>
            <w:webHidden/>
          </w:rPr>
          <w:t>48</w:t>
        </w:r>
        <w:r w:rsidR="00655C64">
          <w:rPr>
            <w:noProof/>
            <w:webHidden/>
          </w:rPr>
          <w:fldChar w:fldCharType="end"/>
        </w:r>
      </w:hyperlink>
    </w:p>
    <w:p w14:paraId="32FC42AE" w14:textId="096E40A5" w:rsidR="00655C64" w:rsidRDefault="00000000">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3288465" w:history="1">
        <w:r w:rsidR="00655C64" w:rsidRPr="00725A5C">
          <w:rPr>
            <w:rStyle w:val="Hyperlink"/>
            <w:noProof/>
          </w:rPr>
          <w:t>5.4. Analiza implementacije i korisničkog iskustva</w:t>
        </w:r>
        <w:r w:rsidR="00655C64">
          <w:rPr>
            <w:noProof/>
            <w:webHidden/>
          </w:rPr>
          <w:tab/>
        </w:r>
        <w:r w:rsidR="00655C64">
          <w:rPr>
            <w:noProof/>
            <w:webHidden/>
          </w:rPr>
          <w:fldChar w:fldCharType="begin"/>
        </w:r>
        <w:r w:rsidR="00655C64">
          <w:rPr>
            <w:noProof/>
            <w:webHidden/>
          </w:rPr>
          <w:instrText xml:space="preserve"> PAGEREF _Toc113288465 \h </w:instrText>
        </w:r>
        <w:r w:rsidR="00655C64">
          <w:rPr>
            <w:noProof/>
            <w:webHidden/>
          </w:rPr>
        </w:r>
        <w:r w:rsidR="00655C64">
          <w:rPr>
            <w:noProof/>
            <w:webHidden/>
          </w:rPr>
          <w:fldChar w:fldCharType="separate"/>
        </w:r>
        <w:r w:rsidR="00655C64">
          <w:rPr>
            <w:noProof/>
            <w:webHidden/>
          </w:rPr>
          <w:t>49</w:t>
        </w:r>
        <w:r w:rsidR="00655C64">
          <w:rPr>
            <w:noProof/>
            <w:webHidden/>
          </w:rPr>
          <w:fldChar w:fldCharType="end"/>
        </w:r>
      </w:hyperlink>
    </w:p>
    <w:p w14:paraId="1296CF60" w14:textId="6745DF1C" w:rsidR="00655C6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3288466" w:history="1">
        <w:r w:rsidR="00655C64" w:rsidRPr="00725A5C">
          <w:rPr>
            <w:rStyle w:val="Hyperlink"/>
            <w:noProof/>
          </w:rPr>
          <w:t>6. ZAKLJUČAK</w:t>
        </w:r>
        <w:r w:rsidR="00655C64">
          <w:rPr>
            <w:noProof/>
            <w:webHidden/>
          </w:rPr>
          <w:tab/>
        </w:r>
        <w:r w:rsidR="00655C64">
          <w:rPr>
            <w:noProof/>
            <w:webHidden/>
          </w:rPr>
          <w:fldChar w:fldCharType="begin"/>
        </w:r>
        <w:r w:rsidR="00655C64">
          <w:rPr>
            <w:noProof/>
            <w:webHidden/>
          </w:rPr>
          <w:instrText xml:space="preserve"> PAGEREF _Toc113288466 \h </w:instrText>
        </w:r>
        <w:r w:rsidR="00655C64">
          <w:rPr>
            <w:noProof/>
            <w:webHidden/>
          </w:rPr>
        </w:r>
        <w:r w:rsidR="00655C64">
          <w:rPr>
            <w:noProof/>
            <w:webHidden/>
          </w:rPr>
          <w:fldChar w:fldCharType="separate"/>
        </w:r>
        <w:r w:rsidR="00655C64">
          <w:rPr>
            <w:noProof/>
            <w:webHidden/>
          </w:rPr>
          <w:t>52</w:t>
        </w:r>
        <w:r w:rsidR="00655C64">
          <w:rPr>
            <w:noProof/>
            <w:webHidden/>
          </w:rPr>
          <w:fldChar w:fldCharType="end"/>
        </w:r>
      </w:hyperlink>
    </w:p>
    <w:p w14:paraId="3E9E63C3" w14:textId="0B576025" w:rsidR="00655C6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3288467" w:history="1">
        <w:r w:rsidR="00655C64" w:rsidRPr="00725A5C">
          <w:rPr>
            <w:rStyle w:val="Hyperlink"/>
            <w:noProof/>
          </w:rPr>
          <w:t>LITERATURA</w:t>
        </w:r>
        <w:r w:rsidR="00655C64">
          <w:rPr>
            <w:noProof/>
            <w:webHidden/>
          </w:rPr>
          <w:tab/>
        </w:r>
        <w:r w:rsidR="00655C64">
          <w:rPr>
            <w:noProof/>
            <w:webHidden/>
          </w:rPr>
          <w:fldChar w:fldCharType="begin"/>
        </w:r>
        <w:r w:rsidR="00655C64">
          <w:rPr>
            <w:noProof/>
            <w:webHidden/>
          </w:rPr>
          <w:instrText xml:space="preserve"> PAGEREF _Toc113288467 \h </w:instrText>
        </w:r>
        <w:r w:rsidR="00655C64">
          <w:rPr>
            <w:noProof/>
            <w:webHidden/>
          </w:rPr>
        </w:r>
        <w:r w:rsidR="00655C64">
          <w:rPr>
            <w:noProof/>
            <w:webHidden/>
          </w:rPr>
          <w:fldChar w:fldCharType="separate"/>
        </w:r>
        <w:r w:rsidR="00655C64">
          <w:rPr>
            <w:noProof/>
            <w:webHidden/>
          </w:rPr>
          <w:t>53</w:t>
        </w:r>
        <w:r w:rsidR="00655C64">
          <w:rPr>
            <w:noProof/>
            <w:webHidden/>
          </w:rPr>
          <w:fldChar w:fldCharType="end"/>
        </w:r>
      </w:hyperlink>
    </w:p>
    <w:p w14:paraId="5D6615C7" w14:textId="470B9B6D" w:rsidR="00655C6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3288468" w:history="1">
        <w:r w:rsidR="00655C64" w:rsidRPr="00725A5C">
          <w:rPr>
            <w:rStyle w:val="Hyperlink"/>
            <w:noProof/>
          </w:rPr>
          <w:t>SAŽETAK</w:t>
        </w:r>
        <w:r w:rsidR="00655C64">
          <w:rPr>
            <w:noProof/>
            <w:webHidden/>
          </w:rPr>
          <w:tab/>
        </w:r>
        <w:r w:rsidR="00655C64">
          <w:rPr>
            <w:noProof/>
            <w:webHidden/>
          </w:rPr>
          <w:fldChar w:fldCharType="begin"/>
        </w:r>
        <w:r w:rsidR="00655C64">
          <w:rPr>
            <w:noProof/>
            <w:webHidden/>
          </w:rPr>
          <w:instrText xml:space="preserve"> PAGEREF _Toc113288468 \h </w:instrText>
        </w:r>
        <w:r w:rsidR="00655C64">
          <w:rPr>
            <w:noProof/>
            <w:webHidden/>
          </w:rPr>
        </w:r>
        <w:r w:rsidR="00655C64">
          <w:rPr>
            <w:noProof/>
            <w:webHidden/>
          </w:rPr>
          <w:fldChar w:fldCharType="separate"/>
        </w:r>
        <w:r w:rsidR="00655C64">
          <w:rPr>
            <w:noProof/>
            <w:webHidden/>
          </w:rPr>
          <w:t>56</w:t>
        </w:r>
        <w:r w:rsidR="00655C64">
          <w:rPr>
            <w:noProof/>
            <w:webHidden/>
          </w:rPr>
          <w:fldChar w:fldCharType="end"/>
        </w:r>
      </w:hyperlink>
    </w:p>
    <w:p w14:paraId="305E6509" w14:textId="4B7E35EF" w:rsidR="00655C6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3288469" w:history="1">
        <w:r w:rsidR="00655C64" w:rsidRPr="00725A5C">
          <w:rPr>
            <w:rStyle w:val="Hyperlink"/>
            <w:noProof/>
          </w:rPr>
          <w:t>ABSTRACT</w:t>
        </w:r>
        <w:r w:rsidR="00655C64">
          <w:rPr>
            <w:noProof/>
            <w:webHidden/>
          </w:rPr>
          <w:tab/>
        </w:r>
        <w:r w:rsidR="00655C64">
          <w:rPr>
            <w:noProof/>
            <w:webHidden/>
          </w:rPr>
          <w:fldChar w:fldCharType="begin"/>
        </w:r>
        <w:r w:rsidR="00655C64">
          <w:rPr>
            <w:noProof/>
            <w:webHidden/>
          </w:rPr>
          <w:instrText xml:space="preserve"> PAGEREF _Toc113288469 \h </w:instrText>
        </w:r>
        <w:r w:rsidR="00655C64">
          <w:rPr>
            <w:noProof/>
            <w:webHidden/>
          </w:rPr>
        </w:r>
        <w:r w:rsidR="00655C64">
          <w:rPr>
            <w:noProof/>
            <w:webHidden/>
          </w:rPr>
          <w:fldChar w:fldCharType="separate"/>
        </w:r>
        <w:r w:rsidR="00655C64">
          <w:rPr>
            <w:noProof/>
            <w:webHidden/>
          </w:rPr>
          <w:t>57</w:t>
        </w:r>
        <w:r w:rsidR="00655C64">
          <w:rPr>
            <w:noProof/>
            <w:webHidden/>
          </w:rPr>
          <w:fldChar w:fldCharType="end"/>
        </w:r>
      </w:hyperlink>
    </w:p>
    <w:p w14:paraId="3056D9C5" w14:textId="10B9DCED" w:rsidR="00655C6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3288470" w:history="1">
        <w:r w:rsidR="00655C64" w:rsidRPr="00725A5C">
          <w:rPr>
            <w:rStyle w:val="Hyperlink"/>
            <w:noProof/>
          </w:rPr>
          <w:t>ŽIVOTOPIS</w:t>
        </w:r>
        <w:r w:rsidR="00655C64">
          <w:rPr>
            <w:noProof/>
            <w:webHidden/>
          </w:rPr>
          <w:tab/>
        </w:r>
        <w:r w:rsidR="00655C64">
          <w:rPr>
            <w:noProof/>
            <w:webHidden/>
          </w:rPr>
          <w:fldChar w:fldCharType="begin"/>
        </w:r>
        <w:r w:rsidR="00655C64">
          <w:rPr>
            <w:noProof/>
            <w:webHidden/>
          </w:rPr>
          <w:instrText xml:space="preserve"> PAGEREF _Toc113288470 \h </w:instrText>
        </w:r>
        <w:r w:rsidR="00655C64">
          <w:rPr>
            <w:noProof/>
            <w:webHidden/>
          </w:rPr>
        </w:r>
        <w:r w:rsidR="00655C64">
          <w:rPr>
            <w:noProof/>
            <w:webHidden/>
          </w:rPr>
          <w:fldChar w:fldCharType="separate"/>
        </w:r>
        <w:r w:rsidR="00655C64">
          <w:rPr>
            <w:noProof/>
            <w:webHidden/>
          </w:rPr>
          <w:t>58</w:t>
        </w:r>
        <w:r w:rsidR="00655C64">
          <w:rPr>
            <w:noProof/>
            <w:webHidden/>
          </w:rPr>
          <w:fldChar w:fldCharType="end"/>
        </w:r>
      </w:hyperlink>
    </w:p>
    <w:p w14:paraId="0EED29B2" w14:textId="6A26BC84" w:rsidR="00655C64" w:rsidRDefault="00000000">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3288471" w:history="1">
        <w:r w:rsidR="00655C64" w:rsidRPr="00725A5C">
          <w:rPr>
            <w:rStyle w:val="Hyperlink"/>
            <w:noProof/>
          </w:rPr>
          <w:t>PRILOZI</w:t>
        </w:r>
        <w:r w:rsidR="00655C64">
          <w:rPr>
            <w:noProof/>
            <w:webHidden/>
          </w:rPr>
          <w:tab/>
        </w:r>
        <w:r w:rsidR="00655C64">
          <w:rPr>
            <w:noProof/>
            <w:webHidden/>
          </w:rPr>
          <w:fldChar w:fldCharType="begin"/>
        </w:r>
        <w:r w:rsidR="00655C64">
          <w:rPr>
            <w:noProof/>
            <w:webHidden/>
          </w:rPr>
          <w:instrText xml:space="preserve"> PAGEREF _Toc113288471 \h </w:instrText>
        </w:r>
        <w:r w:rsidR="00655C64">
          <w:rPr>
            <w:noProof/>
            <w:webHidden/>
          </w:rPr>
        </w:r>
        <w:r w:rsidR="00655C64">
          <w:rPr>
            <w:noProof/>
            <w:webHidden/>
          </w:rPr>
          <w:fldChar w:fldCharType="separate"/>
        </w:r>
        <w:r w:rsidR="00655C64">
          <w:rPr>
            <w:noProof/>
            <w:webHidden/>
          </w:rPr>
          <w:t>59</w:t>
        </w:r>
        <w:r w:rsidR="00655C64">
          <w:rPr>
            <w:noProof/>
            <w:webHidden/>
          </w:rPr>
          <w:fldChar w:fldCharType="end"/>
        </w:r>
      </w:hyperlink>
    </w:p>
    <w:p w14:paraId="7399199F" w14:textId="299E4655" w:rsidR="00431A85" w:rsidRPr="00C30329" w:rsidRDefault="00373C3B" w:rsidP="004C231A">
      <w:r w:rsidRPr="00C30329">
        <w:rPr>
          <w:rFonts w:asciiTheme="minorHAnsi" w:hAnsiTheme="minorHAnsi" w:cstheme="minorHAnsi"/>
          <w:b/>
          <w:bCs/>
          <w:i/>
          <w:iCs/>
          <w:color w:val="000000" w:themeColor="text1"/>
          <w:szCs w:val="24"/>
        </w:rPr>
        <w:fldChar w:fldCharType="end"/>
      </w:r>
    </w:p>
    <w:p w14:paraId="61D89400" w14:textId="77777777" w:rsidR="005A532A" w:rsidRPr="00C30329" w:rsidRDefault="005A532A" w:rsidP="00AF338D">
      <w:pPr>
        <w:sectPr w:rsidR="005A532A" w:rsidRPr="00C30329" w:rsidSect="00C762FB">
          <w:pgSz w:w="11906" w:h="16838"/>
          <w:pgMar w:top="1418" w:right="1134" w:bottom="1418" w:left="1418" w:header="709" w:footer="1094" w:gutter="0"/>
          <w:cols w:space="708"/>
          <w:docGrid w:linePitch="360"/>
        </w:sectPr>
      </w:pPr>
    </w:p>
    <w:p w14:paraId="4CB2AAE0" w14:textId="2011378A" w:rsidR="009D53E2" w:rsidRDefault="00431A85" w:rsidP="00CE4BDD">
      <w:pPr>
        <w:pStyle w:val="Heading1"/>
      </w:pPr>
      <w:bookmarkStart w:id="2" w:name="_Toc113288416"/>
      <w:bookmarkEnd w:id="0"/>
      <w:bookmarkEnd w:id="1"/>
      <w:r w:rsidRPr="00C30329">
        <w:lastRenderedPageBreak/>
        <w:t>UVOD</w:t>
      </w:r>
      <w:bookmarkEnd w:id="2"/>
    </w:p>
    <w:p w14:paraId="25D9FF81" w14:textId="75C33BBC" w:rsidR="00A354FF" w:rsidRDefault="001175F2" w:rsidP="0021167A">
      <w:bookmarkStart w:id="3" w:name="OLE_LINK68"/>
      <w:bookmarkStart w:id="4" w:name="OLE_LINK69"/>
      <w:r w:rsidRPr="00C30329">
        <w:t xml:space="preserve">Ovaj rad bavi </w:t>
      </w:r>
      <w:r>
        <w:t xml:space="preserve">se </w:t>
      </w:r>
      <w:r w:rsidRPr="00C30329">
        <w:t xml:space="preserve">usporedbom izrade mobilne iOS aplikacije koristeći noviju višeplatformsku tehnologiju Flutter te </w:t>
      </w:r>
      <w:r w:rsidR="001F609C">
        <w:t>izradom</w:t>
      </w:r>
      <w:r w:rsidRPr="00C30329">
        <w:t xml:space="preserve"> identične mobilne aplikacije koristeći najnoviji nativni pristup izrade iOS aplikacija,</w:t>
      </w:r>
      <w:r w:rsidR="00A42EB6">
        <w:t xml:space="preserve"> </w:t>
      </w:r>
      <w:r w:rsidR="001F609C">
        <w:t>odnosno</w:t>
      </w:r>
      <w:r w:rsidRPr="00C30329">
        <w:t xml:space="preserve"> </w:t>
      </w:r>
      <w:r w:rsidRPr="00C30329">
        <w:rPr>
          <w:i/>
          <w:iCs/>
        </w:rPr>
        <w:t>SwiftUI</w:t>
      </w:r>
      <w:r w:rsidRPr="00C30329">
        <w:t>. Cilj ovog rada je što bolje usporediti</w:t>
      </w:r>
      <w:r>
        <w:t xml:space="preserve"> performanse višeplatformske i nativne aplikacije te njihov krajnji utjecaj na korisnika, u svrhu boljeg vrednovanja odabira pristupa pri izradi mobilnih aplikacija.</w:t>
      </w:r>
      <w:r w:rsidR="006D4398">
        <w:t xml:space="preserve"> Na temelju prikladno od</w:t>
      </w:r>
      <w:r w:rsidR="00A354FF">
        <w:t>abranih radova testnih mobilnih aplikacija</w:t>
      </w:r>
      <w:r w:rsidR="00BD14CD">
        <w:t>, za ostvareno nativno i višeplatformsko programsko rješenje</w:t>
      </w:r>
      <w:r w:rsidR="00A354FF">
        <w:t xml:space="preserve"> provest će se testiranje performansi i </w:t>
      </w:r>
      <w:r w:rsidR="00BD14CD">
        <w:t>osvrnuti</w:t>
      </w:r>
      <w:r w:rsidR="00A354FF">
        <w:t xml:space="preserve"> </w:t>
      </w:r>
      <w:r w:rsidR="00BD14CD">
        <w:t xml:space="preserve">se na </w:t>
      </w:r>
      <w:r w:rsidR="00A354FF">
        <w:t>rezultat</w:t>
      </w:r>
      <w:r w:rsidR="00BD14CD">
        <w:t>e</w:t>
      </w:r>
      <w:r w:rsidR="00A354FF">
        <w:t xml:space="preserve"> dobiven</w:t>
      </w:r>
      <w:r w:rsidR="00BD14CD">
        <w:t>e</w:t>
      </w:r>
      <w:r w:rsidR="00A354FF">
        <w:t xml:space="preserve"> u drugim radovima. U</w:t>
      </w:r>
      <w:r w:rsidR="00A354FF" w:rsidRPr="00C30329">
        <w:t>sporedit</w:t>
      </w:r>
      <w:r w:rsidR="00A354FF">
        <w:t xml:space="preserve"> će se dobiveni rezultati performansi višeplatformske i nativne aplikacije </w:t>
      </w:r>
      <w:r w:rsidR="00BD14CD">
        <w:t>i</w:t>
      </w:r>
      <w:r w:rsidR="00A354FF">
        <w:t xml:space="preserve"> analizirati njihov utjecaj na korisnika i na odabir prikladnog pristupa od strane programera.</w:t>
      </w:r>
    </w:p>
    <w:p w14:paraId="6EFA1060" w14:textId="65206624" w:rsidR="001175F2" w:rsidRPr="00C30329" w:rsidRDefault="001175F2" w:rsidP="001175F2">
      <w:r>
        <w:t xml:space="preserve">U drugom poglavlju govori se o problemima pri izradi mobilnih aplikacija sa stajališta programera, klijenta i korisnika, dan je pregled trenutnog stanja mobilnih aplikacija te primjer napravljenih višeplatformskih i nativnih mobilnih aplikacija. Treće poglavlje opisuje funkcijske i nefunkcijske zahtjeve aplikacije, daje prikaz građe aplikacije te opis testnog okruženja i parametara testiranja. </w:t>
      </w:r>
      <w:r w:rsidRPr="00C30329">
        <w:t xml:space="preserve">U </w:t>
      </w:r>
      <w:r>
        <w:t>četvrtom</w:t>
      </w:r>
      <w:r w:rsidRPr="00C30329">
        <w:t xml:space="preserve"> poglavlju će se opisati korištene tehnologije pri izradi aplikacij</w:t>
      </w:r>
      <w:r w:rsidR="00DA0B5E">
        <w:t>a</w:t>
      </w:r>
      <w:r w:rsidR="00336727">
        <w:t xml:space="preserve"> i implementacije nativne i višeplatformske aplikacije</w:t>
      </w:r>
      <w:r w:rsidR="00DA0B5E">
        <w:t>.</w:t>
      </w:r>
      <w:r w:rsidR="00A42EB6">
        <w:t xml:space="preserve"> </w:t>
      </w:r>
      <w:r>
        <w:t>U petom</w:t>
      </w:r>
      <w:r w:rsidRPr="00C30329">
        <w:t xml:space="preserve"> poglavlj</w:t>
      </w:r>
      <w:r>
        <w:t>u</w:t>
      </w:r>
      <w:r w:rsidRPr="00C30329">
        <w:t xml:space="preserve"> dat</w:t>
      </w:r>
      <w:r>
        <w:t xml:space="preserve"> će se</w:t>
      </w:r>
      <w:r w:rsidRPr="00C30329">
        <w:t xml:space="preserve"> pregled</w:t>
      </w:r>
      <w:r w:rsidR="00A42EB6">
        <w:t xml:space="preserve"> rezultata testiranja, </w:t>
      </w:r>
      <w:r w:rsidR="00336727">
        <w:t xml:space="preserve">analiza rezultata </w:t>
      </w:r>
      <w:r w:rsidR="00A42EB6">
        <w:t>i korisničkog iskustva</w:t>
      </w:r>
      <w:r w:rsidRPr="00C30329">
        <w:t>.</w:t>
      </w:r>
    </w:p>
    <w:bookmarkEnd w:id="3"/>
    <w:bookmarkEnd w:id="4"/>
    <w:p w14:paraId="399B729E" w14:textId="43B2314A" w:rsidR="0084226B" w:rsidRPr="00C30329" w:rsidRDefault="0084226B" w:rsidP="00AF338D"/>
    <w:p w14:paraId="64BCCAAA" w14:textId="0275DB11" w:rsidR="00DA0B5E" w:rsidRDefault="00DA0B5E" w:rsidP="00AF338D"/>
    <w:p w14:paraId="7E61DB89" w14:textId="0B30181A" w:rsidR="00DA0B5E" w:rsidRDefault="00DA0B5E" w:rsidP="00AF338D"/>
    <w:p w14:paraId="4F195544" w14:textId="1D240918" w:rsidR="00DA0B5E" w:rsidRDefault="00DA0B5E" w:rsidP="00AF338D"/>
    <w:p w14:paraId="51408053" w14:textId="791FCD5C" w:rsidR="00DA0B5E" w:rsidRDefault="00DA0B5E" w:rsidP="00AF338D"/>
    <w:p w14:paraId="54164339" w14:textId="77777777" w:rsidR="00DA0B5E" w:rsidRPr="00C30329" w:rsidRDefault="00DA0B5E" w:rsidP="00AF338D"/>
    <w:p w14:paraId="18B44A34" w14:textId="648A0A07" w:rsidR="00090F94" w:rsidRPr="00C30329" w:rsidRDefault="00090F94" w:rsidP="00AF338D"/>
    <w:p w14:paraId="1EAF889C" w14:textId="1CD26620" w:rsidR="00090F94" w:rsidRPr="00C30329" w:rsidRDefault="00090F94" w:rsidP="00AF338D"/>
    <w:p w14:paraId="076C7114" w14:textId="5EF42836" w:rsidR="00C871B9" w:rsidRPr="00C30329" w:rsidRDefault="00267C6A" w:rsidP="00C871B9">
      <w:pPr>
        <w:pStyle w:val="Heading1"/>
      </w:pPr>
      <w:bookmarkStart w:id="5" w:name="_Toc113288417"/>
      <w:r>
        <w:lastRenderedPageBreak/>
        <w:t>PRIKAZ STANJA U PODRUČJU I IZAZOVI U RAZVOJU MOBILNIH APLIKACIJA</w:t>
      </w:r>
      <w:bookmarkEnd w:id="5"/>
    </w:p>
    <w:p w14:paraId="779A54C7" w14:textId="1EC3EEC5" w:rsidR="00C871B9" w:rsidRPr="00C30329" w:rsidRDefault="00FC2E42" w:rsidP="00C871B9">
      <w:pPr>
        <w:pStyle w:val="Heading2"/>
      </w:pPr>
      <w:bookmarkStart w:id="6" w:name="_Toc113288418"/>
      <w:r w:rsidRPr="00C30329">
        <w:t>Izazovi u razvoju</w:t>
      </w:r>
      <w:r w:rsidR="00224C5E">
        <w:t xml:space="preserve"> mobilnih</w:t>
      </w:r>
      <w:r w:rsidRPr="00C30329">
        <w:t xml:space="preserve"> aplikacije</w:t>
      </w:r>
      <w:bookmarkEnd w:id="6"/>
    </w:p>
    <w:p w14:paraId="6ADD858F" w14:textId="75045771" w:rsidR="0089108A" w:rsidRDefault="00BD20B1" w:rsidP="007242BE">
      <w:r>
        <w:t>Tijekom</w:t>
      </w:r>
      <w:r w:rsidR="007242BE">
        <w:t xml:space="preserve"> stvaranja mobilnih aplikacij</w:t>
      </w:r>
      <w:r w:rsidR="00437CE3">
        <w:t>a</w:t>
      </w:r>
      <w:r w:rsidR="007242BE">
        <w:t xml:space="preserve"> postoje brojni izazovi koji se razlikuju od aplikacije do aplikacije radi zahtijeva same </w:t>
      </w:r>
      <w:r w:rsidR="00382FCD">
        <w:t>poslovne</w:t>
      </w:r>
      <w:r w:rsidR="00D56435">
        <w:t xml:space="preserve"> </w:t>
      </w:r>
      <w:r w:rsidR="007242BE">
        <w:t xml:space="preserve">logike </w:t>
      </w:r>
      <w:r w:rsidR="00D56435">
        <w:t xml:space="preserve">pojedine </w:t>
      </w:r>
      <w:r w:rsidR="007242BE">
        <w:t xml:space="preserve">aplikacije. Zahtjevi pri izradi mobilnih aplikacija </w:t>
      </w:r>
      <w:r w:rsidR="00D56435">
        <w:t xml:space="preserve">ne </w:t>
      </w:r>
      <w:r w:rsidR="007242BE">
        <w:t>proizlaze samo iz potrebne funkcionalnosti koje aplikacija treba izvodit</w:t>
      </w:r>
      <w:r w:rsidR="00D56435">
        <w:t>,</w:t>
      </w:r>
      <w:r w:rsidR="007242BE">
        <w:t xml:space="preserve"> </w:t>
      </w:r>
      <w:r w:rsidR="00D56435">
        <w:t>p</w:t>
      </w:r>
      <w:r w:rsidR="007242BE">
        <w:t xml:space="preserve">otrebno je implementirati ono što je korisniku najvažnije. </w:t>
      </w:r>
    </w:p>
    <w:p w14:paraId="231B650E" w14:textId="2C51CB78" w:rsidR="007242BE" w:rsidRDefault="007242BE" w:rsidP="007242BE">
      <w:r>
        <w:t>Osim problema koj</w:t>
      </w:r>
      <w:r w:rsidR="00382750">
        <w:t>i</w:t>
      </w:r>
      <w:r>
        <w:t xml:space="preserve"> aplikacija rješava, korisnici žele imati ugodan izgled aplikacije s lijepim animacijama, dobrim korisničkim iskustvom te intuitivnim korištenjem aplikacije. Također, korisnik očekuje dobre performanse aplikacije u pogledu da ona vizualno ne zastajkuje te da ako obavlja neke proračune, obavlja ih što brže, po mogućnosti odmah. Korisniku je više bitno korisničko iskustvo te problem koji rješava aplikacija nego kako je ona napravljena </w:t>
      </w:r>
      <w:r w:rsidR="001D7648">
        <w:t>[1]</w:t>
      </w:r>
      <w:r>
        <w:t>.</w:t>
      </w:r>
    </w:p>
    <w:p w14:paraId="6D00826E" w14:textId="3C245E20" w:rsidR="007242BE" w:rsidRDefault="007242BE" w:rsidP="007242BE">
      <w:r>
        <w:t xml:space="preserve">Kako se funkcionalnosti povećavaju, sve je teže održati ove kriterije i zadovoljiti korisnika u svim pogledima. No, treba držati na umu da to korisnika ne bi trebalo ni zanimati te da je na kraju posao tima koji radi na proizvodu implementirati zadane funkcionalnosti i ispuniti očekivanja. Na koncu, ako se neki proizvod predstavlja kao dobro rješenje, onda se toga treba i držati u svakom aspektu. </w:t>
      </w:r>
    </w:p>
    <w:p w14:paraId="4798A694" w14:textId="0B4B74BB" w:rsidR="007242BE" w:rsidRDefault="007242BE" w:rsidP="007242BE">
      <w:r>
        <w:t xml:space="preserve">Programer kao član tog tima, ima bitnu ulogu. Dizajner može napraviti </w:t>
      </w:r>
      <w:r w:rsidR="00D5644C">
        <w:t>izvrsno</w:t>
      </w:r>
      <w:r>
        <w:t xml:space="preserve"> korisničko sučelje s dobrim animacijama i vrlo intuitivnim korisničkim iskustvom. Klijent može napraviti funkcionalnosti koje pomažu svim korisnicima i mogu biti potpuno uvjereni da će korisnici biti oduševljeni s rješenjem problema kojeg aplikacija rješava. No, ako programer to ne može spojiti </w:t>
      </w:r>
      <w:r w:rsidR="00D5644C">
        <w:t xml:space="preserve">u zamišljenu </w:t>
      </w:r>
      <w:r>
        <w:t xml:space="preserve">cjelinu, ne može implementirati neke animacije </w:t>
      </w:r>
      <w:r w:rsidR="00D5644C">
        <w:t xml:space="preserve">za </w:t>
      </w:r>
      <w:r>
        <w:t xml:space="preserve">koje </w:t>
      </w:r>
      <w:r w:rsidR="00D5644C">
        <w:t xml:space="preserve">se </w:t>
      </w:r>
      <w:r>
        <w:t xml:space="preserve">zahtijeva da se obave programski ili njegov algoritam ne može ispuniti očekivanja brzine </w:t>
      </w:r>
      <w:r w:rsidR="00D5644C">
        <w:t>izračuna</w:t>
      </w:r>
      <w:r>
        <w:t xml:space="preserve">, korisnici neće biti zadovoljni s proizvodom. </w:t>
      </w:r>
    </w:p>
    <w:p w14:paraId="463B55E8" w14:textId="423D065B" w:rsidR="007242BE" w:rsidRDefault="007242BE" w:rsidP="007242BE">
      <w:r>
        <w:t xml:space="preserve">Osim vještina i koordiniranja tima pri izradi proizvoda, potrebno je prije svega izabrati alat </w:t>
      </w:r>
      <w:r w:rsidR="00D5644C">
        <w:t xml:space="preserve">za </w:t>
      </w:r>
      <w:r>
        <w:t>izrad</w:t>
      </w:r>
      <w:r w:rsidR="00D5644C">
        <w:t>u</w:t>
      </w:r>
      <w:r>
        <w:t xml:space="preserve"> mobilne aplikacije. Ako se radi o aplikaciji za samo jednu platformu, ima smisla raditi nativnu aplikaciju u</w:t>
      </w:r>
      <w:r w:rsidR="00D5644C">
        <w:t xml:space="preserve"> programskom jeziku</w:t>
      </w:r>
      <w:r>
        <w:t xml:space="preserve"> Swift za iOS ili Kotlin za An</w:t>
      </w:r>
      <w:r w:rsidR="0089108A">
        <w:t>d</w:t>
      </w:r>
      <w:r>
        <w:t xml:space="preserve">roid. </w:t>
      </w:r>
      <w:r w:rsidR="00D5644C">
        <w:t>A</w:t>
      </w:r>
      <w:r>
        <w:t xml:space="preserve">ko aplikacija treba biti </w:t>
      </w:r>
      <w:r w:rsidR="00D5644C">
        <w:t xml:space="preserve">pokretana </w:t>
      </w:r>
      <w:r>
        <w:t>na An</w:t>
      </w:r>
      <w:r w:rsidR="0089108A">
        <w:t>d</w:t>
      </w:r>
      <w:r>
        <w:t xml:space="preserve">roid i na iOS uređajima, moguća su dva izbora, </w:t>
      </w:r>
      <w:r w:rsidR="00D5644C">
        <w:t xml:space="preserve">a to su </w:t>
      </w:r>
      <w:r>
        <w:t>nativn</w:t>
      </w:r>
      <w:r w:rsidR="00D5644C">
        <w:t>i</w:t>
      </w:r>
      <w:r>
        <w:t xml:space="preserve"> razvoj ili višeplatformski razvoj. Nažalost, pri nativnom razvoju potrebne su dvije različite implementacije za istu aplikaciju. Ovaj problem rješavaju višeplatformsk</w:t>
      </w:r>
      <w:r w:rsidR="009E0B5E">
        <w:t>e</w:t>
      </w:r>
      <w:r>
        <w:t xml:space="preserve"> </w:t>
      </w:r>
      <w:r w:rsidR="009E0B5E">
        <w:t xml:space="preserve">razvojne okoline </w:t>
      </w:r>
      <w:r>
        <w:t xml:space="preserve">kao što je Flutter, koji omogućuje korištenje jedne implementacije aplikacije na više platformi. </w:t>
      </w:r>
    </w:p>
    <w:p w14:paraId="2D6D8023" w14:textId="2BA50CF2" w:rsidR="00593B69" w:rsidRPr="00C30329" w:rsidRDefault="007242BE" w:rsidP="00FC2E42">
      <w:r>
        <w:lastRenderedPageBreak/>
        <w:t xml:space="preserve">Pri višeplatformskom razvoju smanjuju se troškovi i vrijeme razvoja mobilne aplikacije te je potrebno manje ljudi angažirati za projekt. </w:t>
      </w:r>
      <w:r w:rsidR="009E0B5E">
        <w:t xml:space="preserve">Međutim, </w:t>
      </w:r>
      <w:r>
        <w:t xml:space="preserve">višeplatformski razvoj ima slabije performanse, povećanu veličinu aplikacije te ovisi o više vanjskih biblioteka. Pri donošenju odluke </w:t>
      </w:r>
      <w:r w:rsidR="009E0B5E">
        <w:t xml:space="preserve">za </w:t>
      </w:r>
      <w:r>
        <w:t xml:space="preserve">odabir nativnog ili višeplatformskog razvoja, potrebno je imati uvid u situacije u kojima je moguće koristiti višeplatformski pristup izrade mobilnih aplikacija, čime se smanjuju troškovi i vrijeme te </w:t>
      </w:r>
      <w:r w:rsidR="001A7621">
        <w:t xml:space="preserve">situacije </w:t>
      </w:r>
      <w:r>
        <w:t>gdje je nativni pristup s većim performansama bolji odabir.</w:t>
      </w:r>
    </w:p>
    <w:p w14:paraId="2F6397B3" w14:textId="508725FB" w:rsidR="00C871B9" w:rsidRPr="00C30329" w:rsidRDefault="00C871B9" w:rsidP="00C871B9">
      <w:pPr>
        <w:pStyle w:val="Heading2"/>
      </w:pPr>
      <w:bookmarkStart w:id="7" w:name="_Toc113288419"/>
      <w:r w:rsidRPr="00C30329">
        <w:t>Trenutno stanje razvoja mobilnih aplikacija</w:t>
      </w:r>
      <w:bookmarkEnd w:id="7"/>
    </w:p>
    <w:p w14:paraId="4A222A76" w14:textId="584EB7F5" w:rsidR="00F05072" w:rsidRPr="006323C3" w:rsidRDefault="00F05072" w:rsidP="00F05072">
      <w:pPr>
        <w:rPr>
          <w:color w:val="FF0000"/>
        </w:rPr>
      </w:pPr>
      <w:r>
        <w:t xml:space="preserve">Mobilne aplikacije </w:t>
      </w:r>
      <w:r w:rsidR="00CC3630">
        <w:t>konstantno se razvijaju</w:t>
      </w:r>
      <w:r>
        <w:t xml:space="preserve"> i potrebna je stalna inova</w:t>
      </w:r>
      <w:r w:rsidR="009E0B5E">
        <w:t>tivnost</w:t>
      </w:r>
      <w:r>
        <w:t xml:space="preserve">, novi pristupi pri izradi te bolja kvaliteta krajnjih proizvoda. Vrijeme provedeno na aplikacijama na mobilnim uređajima raste iz godine u godinu. Primijećen je stalni porast objavljivanja aplikacija na trgovinama, tako u 2021. godini je objavljeno preko </w:t>
      </w:r>
      <w:r w:rsidR="009E0B5E">
        <w:t>dva</w:t>
      </w:r>
      <w:r>
        <w:t xml:space="preserve"> milijuna aplikacija [</w:t>
      </w:r>
      <w:r w:rsidR="00F8064C">
        <w:t>2</w:t>
      </w:r>
      <w:r>
        <w:t xml:space="preserve">]. </w:t>
      </w:r>
    </w:p>
    <w:p w14:paraId="22B89185" w14:textId="2FE85D27" w:rsidR="00593B69" w:rsidRDefault="00F05072" w:rsidP="00FC2E42">
      <w:r>
        <w:t xml:space="preserve">Broj skidanja aplikacija s trgovina također raste, tako je do sada u prvoj četvrtini 2022. godine, ukupan broj skidanja dosegao iznos od 36.9 bilijuna. </w:t>
      </w:r>
      <w:r w:rsidR="009E0B5E">
        <w:t xml:space="preserve">To </w:t>
      </w:r>
      <w:r>
        <w:t>predstavlja povećanje za 1.4% na 2021. godinu</w:t>
      </w:r>
      <w:r w:rsidR="005F5CB3">
        <w:t xml:space="preserve"> </w:t>
      </w:r>
      <w:r>
        <w:t>[</w:t>
      </w:r>
      <w:r w:rsidR="005F5CB3">
        <w:t>3</w:t>
      </w:r>
      <w:r>
        <w:t xml:space="preserve">]. </w:t>
      </w:r>
    </w:p>
    <w:p w14:paraId="587C4CB7" w14:textId="3B5D81C2" w:rsidR="00F02F42" w:rsidRPr="00CA4FA2" w:rsidRDefault="00F02F42" w:rsidP="00336727">
      <w:pPr>
        <w:pStyle w:val="Heading2"/>
        <w:numPr>
          <w:ilvl w:val="1"/>
          <w:numId w:val="14"/>
        </w:numPr>
        <w:spacing w:line="240" w:lineRule="auto"/>
      </w:pPr>
      <w:bookmarkStart w:id="8" w:name="_Toc113288420"/>
      <w:r w:rsidRPr="00CA4FA2">
        <w:t xml:space="preserve">Primjeri aplikacija napravljenih u </w:t>
      </w:r>
      <w:r w:rsidRPr="008745B3">
        <w:t>Flutter</w:t>
      </w:r>
      <w:r>
        <w:t>u</w:t>
      </w:r>
      <w:bookmarkEnd w:id="8"/>
    </w:p>
    <w:p w14:paraId="44F3B438" w14:textId="01A0D78D" w:rsidR="00F02F42" w:rsidRDefault="00F02F42" w:rsidP="004210DA">
      <w:r>
        <w:t xml:space="preserve">Svake godine izlazi sve veći broj </w:t>
      </w:r>
      <w:r w:rsidR="009E0B5E">
        <w:t>izvrsno</w:t>
      </w:r>
      <w:r>
        <w:t xml:space="preserve"> napravljenih aplikacija. Dobar primjer aplikacije napravljene</w:t>
      </w:r>
      <w:r w:rsidR="00593B69">
        <w:t xml:space="preserve"> </w:t>
      </w:r>
      <w:r>
        <w:t>koristeći</w:t>
      </w:r>
      <w:r w:rsidR="00593B69">
        <w:t xml:space="preserve"> </w:t>
      </w:r>
      <w:r w:rsidRPr="00D3466A">
        <w:rPr>
          <w:i/>
          <w:iCs/>
        </w:rPr>
        <w:t>Flutter</w:t>
      </w:r>
      <w:r w:rsidR="00593B69">
        <w:t xml:space="preserve"> </w:t>
      </w:r>
      <w:r>
        <w:t>je</w:t>
      </w:r>
      <w:r w:rsidR="00593B69">
        <w:t xml:space="preserve"> </w:t>
      </w:r>
      <w:r w:rsidR="00A87760">
        <w:t xml:space="preserve">Aplikacija </w:t>
      </w:r>
      <w:r w:rsidRPr="004210DA">
        <w:rPr>
          <w:i/>
          <w:iCs/>
        </w:rPr>
        <w:t>Googl</w:t>
      </w:r>
      <w:r w:rsidR="009E0B5E" w:rsidRPr="004210DA">
        <w:rPr>
          <w:i/>
          <w:iCs/>
        </w:rPr>
        <w:t>e</w:t>
      </w:r>
      <w:r w:rsidR="00593B69" w:rsidRPr="004210DA">
        <w:rPr>
          <w:i/>
          <w:iCs/>
        </w:rPr>
        <w:t xml:space="preserve"> </w:t>
      </w:r>
      <w:r w:rsidRPr="004210DA">
        <w:rPr>
          <w:i/>
          <w:iCs/>
        </w:rPr>
        <w:t xml:space="preserve"> Ads</w:t>
      </w:r>
      <w:r w:rsidR="00593B69">
        <w:t xml:space="preserve"> </w:t>
      </w:r>
      <w:r w:rsidR="00A87760">
        <w:t xml:space="preserve"> od tvrtke Google</w:t>
      </w:r>
      <w:r w:rsidR="00F46605">
        <w:t xml:space="preserve"> [4]. </w:t>
      </w:r>
      <w:r>
        <w:t>Google Ads pomaže pratiti korisničke kampanje oglašavanja preko Google korisničkog računa.</w:t>
      </w:r>
    </w:p>
    <w:p w14:paraId="0209A995" w14:textId="09317F9F" w:rsidR="00F02F42" w:rsidRPr="00593B69" w:rsidRDefault="004210DA" w:rsidP="00593B69">
      <w:r>
        <w:t>Aplikacija</w:t>
      </w:r>
      <w:r>
        <w:rPr>
          <w:i/>
          <w:iCs/>
        </w:rPr>
        <w:t xml:space="preserve"> </w:t>
      </w:r>
      <w:r w:rsidR="00F02F42" w:rsidRPr="006323C3">
        <w:rPr>
          <w:i/>
          <w:iCs/>
        </w:rPr>
        <w:t>Reflectly</w:t>
      </w:r>
      <w:r w:rsidR="00F02F42">
        <w:t xml:space="preserve"> je još jedan primjer </w:t>
      </w:r>
      <w:r w:rsidR="00F46605">
        <w:t xml:space="preserve">aplikacije napravljene u </w:t>
      </w:r>
      <w:r w:rsidR="00F46605">
        <w:rPr>
          <w:i/>
          <w:iCs/>
        </w:rPr>
        <w:t>Flutteru</w:t>
      </w:r>
      <w:r w:rsidR="00F46605">
        <w:t xml:space="preserve"> [5]</w:t>
      </w:r>
      <w:r w:rsidR="00593B69">
        <w:t xml:space="preserve">. </w:t>
      </w:r>
      <w:r w:rsidR="00F02F42">
        <w:t xml:space="preserve">S visokom ocjenom od 4.6 na Apple Store trgovini, ova aplikacija napravljena koristeći </w:t>
      </w:r>
      <w:r w:rsidR="00F02F42" w:rsidRPr="006323C3">
        <w:rPr>
          <w:i/>
          <w:iCs/>
        </w:rPr>
        <w:t>Flutter</w:t>
      </w:r>
      <w:r w:rsidR="00F02F42">
        <w:t xml:space="preserve"> služi za pisanje nota, kratkih poruka te pruža korisniku priliku da podijeli kako se trenutno osjeća.</w:t>
      </w:r>
    </w:p>
    <w:p w14:paraId="47BB6EC7" w14:textId="77777777" w:rsidR="00F02F42" w:rsidRPr="00CA4FA2" w:rsidRDefault="00F02F42" w:rsidP="00336727">
      <w:pPr>
        <w:pStyle w:val="Heading2"/>
        <w:numPr>
          <w:ilvl w:val="1"/>
          <w:numId w:val="14"/>
        </w:numPr>
      </w:pPr>
      <w:bookmarkStart w:id="9" w:name="_Toc113288421"/>
      <w:r w:rsidRPr="00CA4FA2">
        <w:t xml:space="preserve">Primjeri aplikacija napravljenih u </w:t>
      </w:r>
      <w:r w:rsidRPr="00B4505E">
        <w:rPr>
          <w:i/>
          <w:iCs/>
        </w:rPr>
        <w:t>SwiftUI</w:t>
      </w:r>
      <w:bookmarkEnd w:id="9"/>
    </w:p>
    <w:p w14:paraId="01B2383E" w14:textId="3395581D" w:rsidR="00593B69" w:rsidRDefault="009E0B5E" w:rsidP="00F02F42">
      <w:r>
        <w:t>Aplikacija</w:t>
      </w:r>
      <w:r w:rsidRPr="00CA4FA2">
        <w:rPr>
          <w:i/>
          <w:iCs/>
        </w:rPr>
        <w:t xml:space="preserve"> </w:t>
      </w:r>
      <w:r w:rsidR="00F02F42" w:rsidRPr="00CA4FA2">
        <w:rPr>
          <w:i/>
          <w:iCs/>
        </w:rPr>
        <w:t>Weather</w:t>
      </w:r>
      <w:r w:rsidR="00F02F42">
        <w:t xml:space="preserve"> od </w:t>
      </w:r>
      <w:r>
        <w:t xml:space="preserve">tvrtke </w:t>
      </w:r>
      <w:r w:rsidR="00F02F42">
        <w:t xml:space="preserve">Apple u svojem novijem izdanju koristi </w:t>
      </w:r>
      <w:r w:rsidR="00F02F42" w:rsidRPr="00CA4FA2">
        <w:rPr>
          <w:i/>
          <w:iCs/>
        </w:rPr>
        <w:t>SwiftUI</w:t>
      </w:r>
      <w:r w:rsidR="00F02F42">
        <w:t xml:space="preserve"> pri izgradi kori</w:t>
      </w:r>
      <w:r w:rsidR="00D3466A">
        <w:t>s</w:t>
      </w:r>
      <w:r w:rsidR="00F02F42">
        <w:t>ničkog sučelja</w:t>
      </w:r>
      <w:r w:rsidR="00593B69">
        <w:t xml:space="preserve"> </w:t>
      </w:r>
      <w:r w:rsidR="00F46605">
        <w:t>[6].</w:t>
      </w:r>
      <w:r w:rsidR="002E1267">
        <w:t xml:space="preserve"> </w:t>
      </w:r>
      <w:r w:rsidR="00A87760">
        <w:t>Aplikacija</w:t>
      </w:r>
      <w:r w:rsidR="00F02F42">
        <w:t xml:space="preserve"> </w:t>
      </w:r>
      <w:r w:rsidR="00F02F42" w:rsidRPr="00CA4FA2">
        <w:rPr>
          <w:i/>
          <w:iCs/>
        </w:rPr>
        <w:t>Weather</w:t>
      </w:r>
      <w:r w:rsidR="00F02F42">
        <w:t xml:space="preserve"> </w:t>
      </w:r>
      <w:r w:rsidR="00A87760">
        <w:t>i</w:t>
      </w:r>
      <w:r w:rsidR="00F02F42">
        <w:t>ma ocjenu 3.2 na App Store trgovini te preko četiri tisuće recenzija.</w:t>
      </w:r>
    </w:p>
    <w:p w14:paraId="7A85167B" w14:textId="5496BCF3" w:rsidR="00640D3A" w:rsidRDefault="00A87760" w:rsidP="00FC2E42">
      <w:r>
        <w:t>Aplikacija</w:t>
      </w:r>
      <w:r>
        <w:rPr>
          <w:i/>
          <w:iCs/>
        </w:rPr>
        <w:t xml:space="preserve"> </w:t>
      </w:r>
      <w:r w:rsidR="00F02F42" w:rsidRPr="00CA4FA2">
        <w:rPr>
          <w:i/>
          <w:iCs/>
        </w:rPr>
        <w:t>Corona Virus Stats &amp; Advices</w:t>
      </w:r>
      <w:r w:rsidR="00F02F42">
        <w:t xml:space="preserve"> je </w:t>
      </w:r>
      <w:r w:rsidR="0000774D">
        <w:t xml:space="preserve">aplikacija napravljena koristeći </w:t>
      </w:r>
      <w:r w:rsidR="0000774D" w:rsidRPr="0000774D">
        <w:t>SwiftUI</w:t>
      </w:r>
      <w:r w:rsidR="0000774D">
        <w:t>, aplikacija</w:t>
      </w:r>
      <w:r w:rsidR="00F02F42">
        <w:t xml:space="preserve"> praćenje najnovijih podataka o statusu trenutne pandemije</w:t>
      </w:r>
      <w:r w:rsidR="0000774D">
        <w:t xml:space="preserve"> [7]</w:t>
      </w:r>
      <w:r w:rsidR="00F46605">
        <w:t xml:space="preserve">. </w:t>
      </w:r>
      <w:r w:rsidR="00F02F42">
        <w:t>Osim statistika, pruža korisniku korisne savjete o tome kako zaštiti svoje zdravlje</w:t>
      </w:r>
      <w:r w:rsidR="00593B69">
        <w:t>.</w:t>
      </w:r>
    </w:p>
    <w:p w14:paraId="3258E2D1" w14:textId="4462BEC1" w:rsidR="00512ADA" w:rsidRPr="00C30329" w:rsidRDefault="003E6F04" w:rsidP="00512ADA">
      <w:pPr>
        <w:pStyle w:val="Heading1"/>
      </w:pPr>
      <w:bookmarkStart w:id="10" w:name="_Toc113288422"/>
      <w:r>
        <w:lastRenderedPageBreak/>
        <w:t>MODEL I GRAĐA MOBILNE APLIKACIJE</w:t>
      </w:r>
      <w:bookmarkEnd w:id="10"/>
    </w:p>
    <w:p w14:paraId="33342E9D" w14:textId="3FA91716" w:rsidR="00512ADA" w:rsidRPr="00C30329" w:rsidRDefault="00512ADA" w:rsidP="00512ADA">
      <w:r w:rsidRPr="00C30329">
        <w:t xml:space="preserve">U ovom poglavlju </w:t>
      </w:r>
      <w:r w:rsidR="00063F1C">
        <w:t xml:space="preserve">dani </w:t>
      </w:r>
      <w:r w:rsidR="009E0B5E">
        <w:t xml:space="preserve">su </w:t>
      </w:r>
      <w:r w:rsidR="00063F1C">
        <w:t>funkcijski i ne</w:t>
      </w:r>
      <w:r w:rsidR="00D2446C">
        <w:t xml:space="preserve"> </w:t>
      </w:r>
      <w:r w:rsidR="00063F1C">
        <w:t>funkcijski zahtjevu aplikacije, pregled izgleda aplikacije te opis alata korištenih za testiranje</w:t>
      </w:r>
      <w:r w:rsidR="009E0B5E">
        <w:t xml:space="preserve"> aplikacija</w:t>
      </w:r>
      <w:r w:rsidRPr="00C30329">
        <w:t>.</w:t>
      </w:r>
    </w:p>
    <w:p w14:paraId="2367E811" w14:textId="072FB751" w:rsidR="00ED04EA" w:rsidRDefault="00FC2E42" w:rsidP="00ED04EA">
      <w:pPr>
        <w:pStyle w:val="Heading2"/>
      </w:pPr>
      <w:bookmarkStart w:id="11" w:name="_Toc113288423"/>
      <w:r w:rsidRPr="00C30329">
        <w:t>Funkcijski i nefunkcijski zahtjevi na aplikaciji</w:t>
      </w:r>
      <w:bookmarkEnd w:id="11"/>
    </w:p>
    <w:p w14:paraId="237B3948" w14:textId="54D69819" w:rsidR="00196184" w:rsidRDefault="00063F1C" w:rsidP="0054512C">
      <w:r>
        <w:t>Funkcijski zahtjevi mobilne aplikacije opisuju potrebne funkcionalnosti koje aplikacija treba implementirati te kakve radnje korisnik treba obaviti kako bi koristio aplikaciju. Nefunkcijski zahtjevu na aplikaciju opisuju</w:t>
      </w:r>
      <w:r w:rsidR="00196184">
        <w:t xml:space="preserve"> kakva svojst</w:t>
      </w:r>
      <w:r w:rsidR="00BA4632">
        <w:t>v</w:t>
      </w:r>
      <w:r w:rsidR="00196184">
        <w:t>a rješenja za implementiranje aplikacije imaju, kako će aplikacija raditi i zašto</w:t>
      </w:r>
      <w:r>
        <w:t xml:space="preserve"> </w:t>
      </w:r>
      <w:r w:rsidR="00E81422">
        <w:t>[8]</w:t>
      </w:r>
      <w:r>
        <w:t xml:space="preserve">. </w:t>
      </w:r>
    </w:p>
    <w:p w14:paraId="4F742FF5" w14:textId="395B85FB" w:rsidR="00196184" w:rsidRDefault="00196184" w:rsidP="00196184">
      <w:pPr>
        <w:pStyle w:val="Heading3"/>
      </w:pPr>
      <w:bookmarkStart w:id="12" w:name="_Toc113288424"/>
      <w:r>
        <w:t>Funkcijski zahtjevi</w:t>
      </w:r>
      <w:bookmarkEnd w:id="12"/>
    </w:p>
    <w:p w14:paraId="6516AFCC" w14:textId="75F57C2F" w:rsidR="004A3963" w:rsidRDefault="00196184" w:rsidP="00557A7E">
      <w:r>
        <w:t xml:space="preserve">Funkcijski zahtjevi uključuju zahtjeve </w:t>
      </w:r>
      <w:r w:rsidR="009E0B5E">
        <w:t xml:space="preserve">poslovne </w:t>
      </w:r>
      <w:r>
        <w:t>logike unutar aplikacije, korisničke zaht</w:t>
      </w:r>
      <w:r w:rsidR="00D43F7E">
        <w:t>j</w:t>
      </w:r>
      <w:r>
        <w:t xml:space="preserve">eve, administrativne zahtjeve, zahtjeve pri autorizaciji korisnika, vanjske zahtjeve aplikacije i slično. </w:t>
      </w:r>
      <w:r w:rsidR="00557A7E">
        <w:t>Funkcijski zahtjevu se dijele na slučajeve upotrebe, pri čemu se svaki slučaj dijeli na sudionike, funkcionalnost i cilj slučaja.</w:t>
      </w:r>
      <w:r>
        <w:t xml:space="preserve"> </w:t>
      </w:r>
      <w:r w:rsidR="00E81422">
        <w:t>[9]</w:t>
      </w:r>
      <w:r>
        <w:t xml:space="preserve">. </w:t>
      </w:r>
      <w:r w:rsidR="00557A7E">
        <w:t>Primjeri čestih funkcijski zahtijeva mobilnih aplikacija su prijava i odjava korisnika iz aplikacije, uvid u stati</w:t>
      </w:r>
      <w:r w:rsidR="004D4F54">
        <w:t>stiku korištenja aplikacije i grešaka,</w:t>
      </w:r>
      <w:r w:rsidR="00D2446C">
        <w:t xml:space="preserve"> listanje kroz brojne elemente na prikazu,</w:t>
      </w:r>
      <w:r w:rsidR="004D4F54">
        <w:t xml:space="preserve"> plaćanje putem interneta i virtualne košarice, navigacija, prikaz slika, </w:t>
      </w:r>
      <w:r w:rsidR="006B42B0">
        <w:t>lokalno spremanje podataka, rad s formama i slično</w:t>
      </w:r>
      <w:r w:rsidR="00162892">
        <w:t xml:space="preserve"> </w:t>
      </w:r>
      <w:r w:rsidR="00E81422">
        <w:t>[10]</w:t>
      </w:r>
      <w:r w:rsidR="006B42B0">
        <w:t>.</w:t>
      </w:r>
    </w:p>
    <w:p w14:paraId="0397B36C" w14:textId="30B3033F" w:rsidR="006B42B0" w:rsidRDefault="006B42B0" w:rsidP="006B42B0">
      <w:r>
        <w:t xml:space="preserve">Uzimajući u obzir najčešće funkcijske zahtjeve, implementirana aplikacija treba </w:t>
      </w:r>
      <w:r w:rsidR="009E0B5E">
        <w:t>omogućiti sljedeće</w:t>
      </w:r>
      <w:r>
        <w:t>:</w:t>
      </w:r>
    </w:p>
    <w:p w14:paraId="5475DD35" w14:textId="61DA0879" w:rsidR="006B42B0" w:rsidRDefault="006B42B0" w:rsidP="00336727">
      <w:pPr>
        <w:pStyle w:val="ListParagraph"/>
        <w:numPr>
          <w:ilvl w:val="0"/>
          <w:numId w:val="12"/>
        </w:numPr>
      </w:pPr>
      <w:r>
        <w:t xml:space="preserve">Korisnik </w:t>
      </w:r>
      <w:r w:rsidR="00D2446C">
        <w:t>ima pregled kvalitetnih slika pomoću liste</w:t>
      </w:r>
      <w:r w:rsidR="009E0B5E">
        <w:t>, te može</w:t>
      </w:r>
      <w:r>
        <w:t xml:space="preserve"> listati kroz listu slika kako bi mogao odabrati sliku koja mu se sviđa</w:t>
      </w:r>
      <w:r w:rsidR="00D2446C">
        <w:t>.</w:t>
      </w:r>
    </w:p>
    <w:p w14:paraId="289CD9A3" w14:textId="5E904B05" w:rsidR="006B42B0" w:rsidRDefault="006B42B0" w:rsidP="00336727">
      <w:pPr>
        <w:pStyle w:val="ListParagraph"/>
        <w:numPr>
          <w:ilvl w:val="0"/>
          <w:numId w:val="12"/>
        </w:numPr>
      </w:pPr>
      <w:r>
        <w:t xml:space="preserve">Korisnik </w:t>
      </w:r>
      <w:r w:rsidR="00D2446C">
        <w:t xml:space="preserve">može, klikom na sliku, navigirati na prikaz detalja slike te vidjeti nešto više </w:t>
      </w:r>
      <w:r w:rsidR="009E0B5E">
        <w:t>na</w:t>
      </w:r>
      <w:r w:rsidR="00D2446C">
        <w:t xml:space="preserve"> slici.</w:t>
      </w:r>
    </w:p>
    <w:p w14:paraId="23C1D1AF" w14:textId="609AF56D" w:rsidR="00D2446C" w:rsidRDefault="00D2446C" w:rsidP="00336727">
      <w:pPr>
        <w:pStyle w:val="ListParagraph"/>
        <w:numPr>
          <w:ilvl w:val="0"/>
          <w:numId w:val="12"/>
        </w:numPr>
      </w:pPr>
      <w:r>
        <w:t>Korisnik može primijeniti filt</w:t>
      </w:r>
      <w:r w:rsidR="001163C4">
        <w:t>e</w:t>
      </w:r>
      <w:r>
        <w:t>r na sli</w:t>
      </w:r>
      <w:r w:rsidR="00BA4632">
        <w:t>ku</w:t>
      </w:r>
      <w:r>
        <w:t xml:space="preserve">, kako bi promijenio sliku prema </w:t>
      </w:r>
      <w:r w:rsidR="009E0B5E">
        <w:t xml:space="preserve">svojoj </w:t>
      </w:r>
      <w:r>
        <w:t>želji.</w:t>
      </w:r>
    </w:p>
    <w:p w14:paraId="17465B6A" w14:textId="33C6450B" w:rsidR="004A3963" w:rsidRDefault="00D2446C" w:rsidP="00336727">
      <w:pPr>
        <w:pStyle w:val="ListParagraph"/>
        <w:numPr>
          <w:ilvl w:val="0"/>
          <w:numId w:val="12"/>
        </w:numPr>
      </w:pPr>
      <w:r>
        <w:t>Korisnik može spremiti filtriranu sliku u galeriju na mobilnom uređaju kako bi je sačuvao.</w:t>
      </w:r>
    </w:p>
    <w:p w14:paraId="4E31861D" w14:textId="77777777" w:rsidR="004A3963" w:rsidRDefault="004A3963" w:rsidP="004A3963"/>
    <w:p w14:paraId="11EF7EEE" w14:textId="12B03CDD" w:rsidR="00D2446C" w:rsidRDefault="00D2446C" w:rsidP="00D2446C">
      <w:pPr>
        <w:pStyle w:val="Heading3"/>
      </w:pPr>
      <w:bookmarkStart w:id="13" w:name="_Toc113288425"/>
      <w:r>
        <w:t>Nefunkcijski zahtjevi</w:t>
      </w:r>
      <w:bookmarkEnd w:id="13"/>
    </w:p>
    <w:p w14:paraId="6F9F1BCB" w14:textId="34E1D3E1" w:rsidR="00D2446C" w:rsidRDefault="004A3963" w:rsidP="00D2446C">
      <w:r>
        <w:t>Primjeri nefunkcijskih</w:t>
      </w:r>
      <w:r w:rsidR="003A78B7">
        <w:t xml:space="preserve"> zahtjev</w:t>
      </w:r>
      <w:r>
        <w:t>a</w:t>
      </w:r>
      <w:r w:rsidR="003A78B7">
        <w:t xml:space="preserve"> mobilnih aplikacija uključuju performanse u pogledu vremena trajanja izvršenja nekog procesa, pokretanja aplikacije, korištenje memorije, veličina aplikacije i </w:t>
      </w:r>
      <w:r w:rsidR="003A78B7">
        <w:lastRenderedPageBreak/>
        <w:t xml:space="preserve">slično. </w:t>
      </w:r>
      <w:r w:rsidR="002307DA">
        <w:t>Nefunkcijski zahtjevi u</w:t>
      </w:r>
      <w:r w:rsidR="003A78B7">
        <w:t xml:space="preserve">ključuju skalabilnost, kao mogućnost </w:t>
      </w:r>
      <w:r>
        <w:t xml:space="preserve">primanja više korisnika ili rada sa više podataka. </w:t>
      </w:r>
      <w:r w:rsidR="002307DA">
        <w:t>Uključuju p</w:t>
      </w:r>
      <w:r>
        <w:t>ouzdanost</w:t>
      </w:r>
      <w:r w:rsidR="006C05E2">
        <w:t>,</w:t>
      </w:r>
      <w:r>
        <w:t xml:space="preserve"> kao zahtijeva da </w:t>
      </w:r>
      <w:r w:rsidR="009E0B5E">
        <w:t xml:space="preserve">se </w:t>
      </w:r>
      <w:r w:rsidR="006C05E2">
        <w:t xml:space="preserve">sa </w:t>
      </w:r>
      <w:r>
        <w:t>svakim korištenjem aplikacije dobije isti rezultat pri određenim radnjama. Nefunkcijski zah</w:t>
      </w:r>
      <w:r w:rsidR="004120A5">
        <w:t>t</w:t>
      </w:r>
      <w:r>
        <w:t>jevi</w:t>
      </w:r>
      <w:r w:rsidR="006C05E2">
        <w:t xml:space="preserve"> također</w:t>
      </w:r>
      <w:r>
        <w:t xml:space="preserve"> uključuj</w:t>
      </w:r>
      <w:r w:rsidR="006C05E2">
        <w:t>u</w:t>
      </w:r>
      <w:r>
        <w:t xml:space="preserve"> </w:t>
      </w:r>
      <w:r w:rsidR="009E0B5E">
        <w:t xml:space="preserve">brzi odziv </w:t>
      </w:r>
      <w:r>
        <w:t>povratn</w:t>
      </w:r>
      <w:r w:rsidR="009E0B5E">
        <w:t>ih</w:t>
      </w:r>
      <w:r>
        <w:t xml:space="preserve"> informacij</w:t>
      </w:r>
      <w:r w:rsidR="009E0B5E">
        <w:t>a</w:t>
      </w:r>
      <w:r>
        <w:t xml:space="preserve"> </w:t>
      </w:r>
      <w:r w:rsidR="009E0B5E">
        <w:t xml:space="preserve">prema </w:t>
      </w:r>
      <w:r>
        <w:t xml:space="preserve">korisniku </w:t>
      </w:r>
      <w:r w:rsidR="00E81422">
        <w:t>[10]</w:t>
      </w:r>
      <w:r w:rsidR="00162892">
        <w:t>.</w:t>
      </w:r>
      <w:r>
        <w:t xml:space="preserve"> </w:t>
      </w:r>
    </w:p>
    <w:p w14:paraId="6092FCDD" w14:textId="14DAE331" w:rsidR="004A3963" w:rsidRDefault="00195E14" w:rsidP="00D2446C">
      <w:r>
        <w:t>S obzirom</w:t>
      </w:r>
      <w:r w:rsidR="00FB1FD9">
        <w:t xml:space="preserve"> na česte nefunkcijske zahtjeve mobilnih aplikacija, implementirana aplikacija bi trebala zadovoljiti:</w:t>
      </w:r>
    </w:p>
    <w:p w14:paraId="515364A4" w14:textId="49489544" w:rsidR="00FB1FD9" w:rsidRDefault="00FB1FD9" w:rsidP="00336727">
      <w:pPr>
        <w:pStyle w:val="ListParagraph"/>
        <w:numPr>
          <w:ilvl w:val="0"/>
          <w:numId w:val="13"/>
        </w:numPr>
      </w:pPr>
      <w:r>
        <w:t xml:space="preserve">Kada korisnik otvori aplikaciju treba vidjeti prikaz slika na </w:t>
      </w:r>
      <w:r w:rsidR="00F244CB">
        <w:t>zaslon</w:t>
      </w:r>
      <w:r>
        <w:t>u unutar pet sekundi</w:t>
      </w:r>
    </w:p>
    <w:p w14:paraId="7BEBD65B" w14:textId="4CD119DA" w:rsidR="00195E14" w:rsidRDefault="00195E14" w:rsidP="00336727">
      <w:pPr>
        <w:pStyle w:val="ListParagraph"/>
        <w:numPr>
          <w:ilvl w:val="0"/>
          <w:numId w:val="13"/>
        </w:numPr>
      </w:pPr>
      <w:r>
        <w:t xml:space="preserve">Aplikacija mora prikazati svaku promjenu na </w:t>
      </w:r>
      <w:r w:rsidR="00F244CB">
        <w:t>zaslon</w:t>
      </w:r>
      <w:r>
        <w:t>u bez vidnog zastajkivanja</w:t>
      </w:r>
    </w:p>
    <w:p w14:paraId="4473A98F" w14:textId="128FA19A" w:rsidR="00FB1FD9" w:rsidRDefault="00FB1FD9" w:rsidP="00336727">
      <w:pPr>
        <w:pStyle w:val="ListParagraph"/>
        <w:numPr>
          <w:ilvl w:val="0"/>
          <w:numId w:val="13"/>
        </w:numPr>
      </w:pPr>
      <w:r>
        <w:t xml:space="preserve">Aplikacija mora izgledati funkcionalno na uređajima različitih veličina </w:t>
      </w:r>
      <w:r w:rsidR="00F244CB">
        <w:t>zaslon</w:t>
      </w:r>
      <w:r>
        <w:t>a</w:t>
      </w:r>
    </w:p>
    <w:p w14:paraId="758F6F4E" w14:textId="46C11F24" w:rsidR="00FB1FD9" w:rsidRDefault="00195E14" w:rsidP="00336727">
      <w:pPr>
        <w:pStyle w:val="ListParagraph"/>
        <w:numPr>
          <w:ilvl w:val="0"/>
          <w:numId w:val="13"/>
        </w:numPr>
      </w:pPr>
      <w:r>
        <w:t>Kada korisnik spremi filtriranu sliku na uređaj</w:t>
      </w:r>
      <w:r w:rsidR="009E0B5E">
        <w:t>,</w:t>
      </w:r>
      <w:r>
        <w:t xml:space="preserve"> mora dobiti povratu informaciju o uspješnom spremanju slike</w:t>
      </w:r>
      <w:r w:rsidR="00FB1FD9">
        <w:t xml:space="preserve"> </w:t>
      </w:r>
    </w:p>
    <w:p w14:paraId="0E2DAA09" w14:textId="28B45344" w:rsidR="00195E14" w:rsidRDefault="00195E14" w:rsidP="00336727">
      <w:pPr>
        <w:pStyle w:val="ListParagraph"/>
        <w:numPr>
          <w:ilvl w:val="0"/>
          <w:numId w:val="13"/>
        </w:numPr>
      </w:pPr>
      <w:r>
        <w:t>Aplikacija mora obaviti spremanje filtrirane slike na uređaj unutar tri sekunde</w:t>
      </w:r>
    </w:p>
    <w:p w14:paraId="5E7CD740" w14:textId="3F8796FA" w:rsidR="009B0570" w:rsidRDefault="00195E14" w:rsidP="00336727">
      <w:pPr>
        <w:pStyle w:val="ListParagraph"/>
        <w:numPr>
          <w:ilvl w:val="0"/>
          <w:numId w:val="13"/>
        </w:numPr>
      </w:pPr>
      <w:r>
        <w:t>Kada korisnik klikne na sliku u listi slika, aplikacija uvijek mora navigirat</w:t>
      </w:r>
      <w:r w:rsidR="00B57E13">
        <w:t>i</w:t>
      </w:r>
      <w:r>
        <w:t xml:space="preserve"> na prikaz detalja slike koju je korisnik pritisnuo</w:t>
      </w:r>
    </w:p>
    <w:p w14:paraId="10370047" w14:textId="28EB30F2" w:rsidR="003E6F04" w:rsidRDefault="003E6F04" w:rsidP="003E6F04">
      <w:pPr>
        <w:pStyle w:val="Heading2"/>
      </w:pPr>
      <w:bookmarkStart w:id="14" w:name="_Toc113288426"/>
      <w:r>
        <w:t>Građa mobilne aplikacije</w:t>
      </w:r>
      <w:bookmarkEnd w:id="14"/>
    </w:p>
    <w:p w14:paraId="6F67AE1D" w14:textId="0E05E21C" w:rsidR="003E06CA" w:rsidRDefault="003E06CA" w:rsidP="003E06CA">
      <w:r>
        <w:t>Implementirana mobilna aplikacija sastoji se od početnog zaslona koji prikazuje beskonačnu listu slika dohvaćenih s poslužitelja (</w:t>
      </w:r>
      <w:hyperlink r:id="rId8" w:history="1">
        <w:r w:rsidRPr="00044425">
          <w:rPr>
            <w:rStyle w:val="Hyperlink"/>
          </w:rPr>
          <w:t>https://unsplash.com/</w:t>
        </w:r>
      </w:hyperlink>
      <w:r>
        <w:t xml:space="preserve">) i zaslon prikaza detalja slike. Prikaz </w:t>
      </w:r>
      <w:r w:rsidR="009E0B5E">
        <w:t xml:space="preserve">okoline rada i </w:t>
      </w:r>
      <w:r>
        <w:t xml:space="preserve">građe izrađene aplikacije je vidljiv na slici </w:t>
      </w:r>
      <w:r w:rsidR="00593B69">
        <w:t>3</w:t>
      </w:r>
      <w:r>
        <w:t>.</w:t>
      </w:r>
      <w:r w:rsidR="00593B69">
        <w:t>1</w:t>
      </w:r>
      <w:r>
        <w:t xml:space="preserve">. </w:t>
      </w:r>
    </w:p>
    <w:p w14:paraId="778F88D1" w14:textId="77777777" w:rsidR="003E06CA" w:rsidRDefault="003E06CA" w:rsidP="003E06CA">
      <w:pPr>
        <w:jc w:val="center"/>
      </w:pPr>
      <w:r>
        <w:rPr>
          <w:noProof/>
          <w:lang w:eastAsia="hr-HR"/>
        </w:rPr>
        <w:drawing>
          <wp:inline distT="0" distB="0" distL="0" distR="0" wp14:anchorId="27499093" wp14:editId="295865A9">
            <wp:extent cx="3355146" cy="3157870"/>
            <wp:effectExtent l="0" t="0" r="0" b="444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05742" cy="3205491"/>
                    </a:xfrm>
                    <a:prstGeom prst="rect">
                      <a:avLst/>
                    </a:prstGeom>
                  </pic:spPr>
                </pic:pic>
              </a:graphicData>
            </a:graphic>
          </wp:inline>
        </w:drawing>
      </w:r>
    </w:p>
    <w:p w14:paraId="50BBCD25" w14:textId="03E15E48" w:rsidR="003E06CA" w:rsidRPr="003E06CA" w:rsidRDefault="003E06CA" w:rsidP="003E06CA">
      <w:pPr>
        <w:jc w:val="center"/>
        <w:rPr>
          <w:i/>
          <w:iCs/>
          <w:sz w:val="20"/>
          <w:szCs w:val="20"/>
        </w:rPr>
      </w:pPr>
      <w:r w:rsidRPr="009970A6">
        <w:rPr>
          <w:sz w:val="20"/>
          <w:szCs w:val="20"/>
        </w:rPr>
        <w:t xml:space="preserve">Sl. </w:t>
      </w:r>
      <w:r w:rsidR="00593B69">
        <w:rPr>
          <w:sz w:val="20"/>
          <w:szCs w:val="20"/>
        </w:rPr>
        <w:t>3</w:t>
      </w:r>
      <w:r w:rsidRPr="009970A6">
        <w:rPr>
          <w:sz w:val="20"/>
          <w:szCs w:val="20"/>
        </w:rPr>
        <w:t>.</w:t>
      </w:r>
      <w:r w:rsidR="00593B69">
        <w:rPr>
          <w:sz w:val="20"/>
          <w:szCs w:val="20"/>
        </w:rPr>
        <w:t>1</w:t>
      </w:r>
      <w:r w:rsidRPr="009970A6">
        <w:rPr>
          <w:sz w:val="20"/>
          <w:szCs w:val="20"/>
        </w:rPr>
        <w:t xml:space="preserve">. </w:t>
      </w:r>
      <w:r>
        <w:rPr>
          <w:sz w:val="20"/>
          <w:szCs w:val="20"/>
        </w:rPr>
        <w:t>Građa implementirane mobilne aplikacije</w:t>
      </w:r>
    </w:p>
    <w:p w14:paraId="2DE390FE" w14:textId="59F178C2" w:rsidR="003E06CA" w:rsidRDefault="003E06CA" w:rsidP="003E06CA">
      <w:r>
        <w:lastRenderedPageBreak/>
        <w:t>Pojedinačni element unutar liste prikazuje sliku dobivenu s</w:t>
      </w:r>
      <w:r w:rsidR="009E0B5E">
        <w:t xml:space="preserve"> poslužitelja</w:t>
      </w:r>
      <w:r>
        <w:t>, broj pozitivnih reakcija korisnika na sliku te korisničko ime autora slike. Klikom na sliku unutar liste, aplikacije prikazuje stranicu s detaljima slike koju je korisnik  pritisnuo.</w:t>
      </w:r>
    </w:p>
    <w:p w14:paraId="5F44CE12" w14:textId="57F106C5" w:rsidR="003E06CA" w:rsidRPr="00C30329" w:rsidRDefault="003E06CA" w:rsidP="00D650EC">
      <w:r>
        <w:t xml:space="preserve">Na zaslonu detalja slike prikazana je </w:t>
      </w:r>
      <w:r w:rsidR="00783312">
        <w:t xml:space="preserve">prethodno </w:t>
      </w:r>
      <w:r>
        <w:t>pritisnuta slika s informacija vezanim za sliku, kao što su broj pozitivnih reakcija korisnika na sliku, profilna slika autora slike, korisničko ime autora slike te tekstualni opis slike od strane autora slike. Prikazan je gumb pomoću kojeg korisnik primjenjuje filter na odabranu sliku te se filtrirana slika prikazuje na mjestu or</w:t>
      </w:r>
      <w:r w:rsidR="00661ED2">
        <w:t>i</w:t>
      </w:r>
      <w:r>
        <w:t>ginalne slike. Na zaslonu</w:t>
      </w:r>
      <w:r w:rsidR="009E0B5E">
        <w:t xml:space="preserve"> je</w:t>
      </w:r>
      <w:r>
        <w:t xml:space="preserve"> također  prikazan gumb pomoću kojeg korisnik može spremiti filtriranu sliku u galeriju slika na mobilnom uređaju.</w:t>
      </w:r>
    </w:p>
    <w:p w14:paraId="5764742D" w14:textId="44BD1EB5" w:rsidR="00512ADA" w:rsidRDefault="006E4716" w:rsidP="00743BBA">
      <w:pPr>
        <w:pStyle w:val="Heading2"/>
      </w:pPr>
      <w:bookmarkStart w:id="15" w:name="_Toc113288427"/>
      <w:r w:rsidRPr="00C30329">
        <w:t>Testiranje</w:t>
      </w:r>
      <w:r w:rsidR="007A6A96" w:rsidRPr="00C30329">
        <w:t xml:space="preserve"> u višeplatformskom razvoju mobilnih aplikacija</w:t>
      </w:r>
      <w:bookmarkEnd w:id="15"/>
    </w:p>
    <w:p w14:paraId="264FDDCC" w14:textId="4779C33A" w:rsidR="00B73D81" w:rsidRPr="00B73D81" w:rsidRDefault="00B73D81" w:rsidP="00B73D81">
      <w:pPr>
        <w:pStyle w:val="Heading3"/>
      </w:pPr>
      <w:bookmarkStart w:id="16" w:name="_Toc113288428"/>
      <w:r>
        <w:t>Testno okruženje</w:t>
      </w:r>
      <w:bookmarkEnd w:id="16"/>
    </w:p>
    <w:p w14:paraId="32D1F77A" w14:textId="39924F83" w:rsidR="0099044D" w:rsidRDefault="001C27CE" w:rsidP="00FF27E1">
      <w:r>
        <w:t xml:space="preserve">Testiranje je obavljeno koristeći iste alate za testiranje višeplatformske i nativne aplikacije, kako bi </w:t>
      </w:r>
      <w:r w:rsidR="009E0B5E">
        <w:t>se dobili vjerodostojni rezultati</w:t>
      </w:r>
      <w:r w:rsidR="00EF730B">
        <w:t>. Za testiranje</w:t>
      </w:r>
      <w:r w:rsidR="00BC26AB">
        <w:t xml:space="preserve"> korišteni su testni alati </w:t>
      </w:r>
      <w:r w:rsidR="00BC26AB">
        <w:rPr>
          <w:i/>
          <w:iCs/>
        </w:rPr>
        <w:t xml:space="preserve">XCode </w:t>
      </w:r>
      <w:r w:rsidR="0012369A">
        <w:t>razvojnog</w:t>
      </w:r>
      <w:r w:rsidR="00BC26AB">
        <w:t xml:space="preserve"> okruženja</w:t>
      </w:r>
      <w:r w:rsidR="00EF730B">
        <w:t xml:space="preserve">, kao i u </w:t>
      </w:r>
      <w:r w:rsidR="00FC3D6C">
        <w:t>[11]</w:t>
      </w:r>
      <w:r w:rsidR="00840F08">
        <w:t xml:space="preserve"> te</w:t>
      </w:r>
      <w:r w:rsidR="00EF730B">
        <w:t xml:space="preserve"> alat Apptim. Apptim je alat za mjerenje performansi mobilnih aplikacija </w:t>
      </w:r>
      <w:r w:rsidR="00A915D7">
        <w:t xml:space="preserve">koji omogućava </w:t>
      </w:r>
      <w:r w:rsidR="0012369A">
        <w:t>vrednovanje</w:t>
      </w:r>
      <w:r w:rsidR="00A915D7">
        <w:t xml:space="preserve"> performansi i korisničkog iskustva mobilnih aplikacija </w:t>
      </w:r>
      <w:r w:rsidR="00FC3D6C">
        <w:t>[12]</w:t>
      </w:r>
      <w:r w:rsidR="00A915D7">
        <w:t xml:space="preserve">. </w:t>
      </w:r>
      <w:r w:rsidR="00EF730B">
        <w:t xml:space="preserve">Apptim interno koristi </w:t>
      </w:r>
      <w:r w:rsidR="0012369A">
        <w:t xml:space="preserve">teste alate </w:t>
      </w:r>
      <w:r w:rsidR="0012369A">
        <w:rPr>
          <w:i/>
          <w:iCs/>
        </w:rPr>
        <w:t>XCode</w:t>
      </w:r>
      <w:r w:rsidR="0012369A">
        <w:t xml:space="preserve"> razvojnog okruženja</w:t>
      </w:r>
      <w:r w:rsidR="00EF730B">
        <w:t>, s tim da pruža dobro korisničko sučelje.</w:t>
      </w:r>
      <w:r w:rsidR="00FF27E1">
        <w:t xml:space="preserve"> </w:t>
      </w:r>
    </w:p>
    <w:p w14:paraId="76BAEE9B" w14:textId="6FD2557A" w:rsidR="00FF27E1" w:rsidRDefault="00FF27E1" w:rsidP="00FF27E1">
      <w:r>
        <w:t xml:space="preserve">Testiranje je poželjno obaviti na što više mobilnih uređaja, kao što je napravljeno u </w:t>
      </w:r>
      <w:r w:rsidR="00FC3D6C">
        <w:t>[11]</w:t>
      </w:r>
      <w:r>
        <w:t xml:space="preserve"> i </w:t>
      </w:r>
      <w:r w:rsidR="003B3421">
        <w:t>[13]</w:t>
      </w:r>
      <w:r>
        <w:t xml:space="preserve">. Testiranje aplikacije se obavilo na dva mobilna uređaja </w:t>
      </w:r>
      <w:r w:rsidRPr="0095764D">
        <w:t>iPhone 12</w:t>
      </w:r>
      <w:r>
        <w:t xml:space="preserve"> i </w:t>
      </w:r>
      <w:r w:rsidRPr="0095764D">
        <w:t>iPhone 13 Pro Max</w:t>
      </w:r>
      <w:r>
        <w:t>, čije su specifikacije vidljive na tablici 3.1.</w:t>
      </w:r>
    </w:p>
    <w:p w14:paraId="40915C01" w14:textId="63B7ECAC" w:rsidR="00FF27E1" w:rsidRPr="0095764D" w:rsidRDefault="00FF27E1" w:rsidP="00FF27E1">
      <w:pPr>
        <w:jc w:val="center"/>
        <w:rPr>
          <w:sz w:val="20"/>
          <w:szCs w:val="20"/>
        </w:rPr>
      </w:pPr>
      <w:r w:rsidRPr="00C30329">
        <w:rPr>
          <w:sz w:val="20"/>
          <w:szCs w:val="20"/>
        </w:rPr>
        <w:t xml:space="preserve">Tablica </w:t>
      </w:r>
      <w:r>
        <w:rPr>
          <w:sz w:val="20"/>
          <w:szCs w:val="20"/>
        </w:rPr>
        <w:t>3</w:t>
      </w:r>
      <w:r w:rsidRPr="00C30329">
        <w:rPr>
          <w:sz w:val="20"/>
          <w:szCs w:val="20"/>
        </w:rPr>
        <w:t>.</w:t>
      </w:r>
      <w:r>
        <w:rPr>
          <w:sz w:val="20"/>
          <w:szCs w:val="20"/>
        </w:rPr>
        <w:t xml:space="preserve">1. </w:t>
      </w:r>
      <w:r w:rsidR="009E0B5E">
        <w:rPr>
          <w:sz w:val="20"/>
          <w:szCs w:val="20"/>
        </w:rPr>
        <w:t>Obilježja t</w:t>
      </w:r>
      <w:r>
        <w:rPr>
          <w:sz w:val="20"/>
          <w:szCs w:val="20"/>
        </w:rPr>
        <w:t>estni</w:t>
      </w:r>
      <w:r w:rsidR="009E0B5E">
        <w:rPr>
          <w:sz w:val="20"/>
          <w:szCs w:val="20"/>
        </w:rPr>
        <w:t>h</w:t>
      </w:r>
      <w:r>
        <w:rPr>
          <w:sz w:val="20"/>
          <w:szCs w:val="20"/>
        </w:rPr>
        <w:t xml:space="preserve"> uređaj</w:t>
      </w:r>
      <w:r w:rsidR="009E0B5E">
        <w:rPr>
          <w:sz w:val="20"/>
          <w:szCs w:val="20"/>
        </w:rPr>
        <w:t>a</w:t>
      </w:r>
    </w:p>
    <w:tbl>
      <w:tblPr>
        <w:tblStyle w:val="TableGrid"/>
        <w:tblW w:w="0" w:type="auto"/>
        <w:tblLook w:val="04A0" w:firstRow="1" w:lastRow="0" w:firstColumn="1" w:lastColumn="0" w:noHBand="0" w:noVBand="1"/>
      </w:tblPr>
      <w:tblGrid>
        <w:gridCol w:w="2944"/>
        <w:gridCol w:w="3200"/>
        <w:gridCol w:w="3200"/>
      </w:tblGrid>
      <w:tr w:rsidR="00FF27E1" w14:paraId="2B1A36F1" w14:textId="77777777" w:rsidTr="00A42EB6">
        <w:tc>
          <w:tcPr>
            <w:tcW w:w="2944" w:type="dxa"/>
          </w:tcPr>
          <w:p w14:paraId="238359D9" w14:textId="77777777" w:rsidR="00FF27E1" w:rsidRPr="0095764D" w:rsidRDefault="00FF27E1" w:rsidP="00443115">
            <w:pPr>
              <w:spacing w:line="240" w:lineRule="auto"/>
              <w:jc w:val="center"/>
            </w:pPr>
          </w:p>
        </w:tc>
        <w:tc>
          <w:tcPr>
            <w:tcW w:w="3200" w:type="dxa"/>
          </w:tcPr>
          <w:p w14:paraId="011A9840" w14:textId="77777777" w:rsidR="00FF27E1" w:rsidRDefault="00FF27E1" w:rsidP="00443115">
            <w:pPr>
              <w:spacing w:line="240" w:lineRule="auto"/>
              <w:jc w:val="center"/>
            </w:pPr>
            <w:r w:rsidRPr="0095764D">
              <w:t>iPhone 12</w:t>
            </w:r>
          </w:p>
        </w:tc>
        <w:tc>
          <w:tcPr>
            <w:tcW w:w="3200" w:type="dxa"/>
          </w:tcPr>
          <w:p w14:paraId="744F8E7D" w14:textId="77777777" w:rsidR="00FF27E1" w:rsidRDefault="00FF27E1" w:rsidP="00443115">
            <w:pPr>
              <w:spacing w:line="240" w:lineRule="auto"/>
              <w:jc w:val="center"/>
            </w:pPr>
            <w:r w:rsidRPr="0095764D">
              <w:t>iPhone 13 Pro Max</w:t>
            </w:r>
          </w:p>
        </w:tc>
      </w:tr>
      <w:tr w:rsidR="00FF27E1" w14:paraId="69502AF0" w14:textId="77777777" w:rsidTr="00A42EB6">
        <w:tc>
          <w:tcPr>
            <w:tcW w:w="2944" w:type="dxa"/>
          </w:tcPr>
          <w:p w14:paraId="27BA7F5D" w14:textId="77777777" w:rsidR="00FF27E1" w:rsidRDefault="00FF27E1" w:rsidP="00443115">
            <w:pPr>
              <w:spacing w:line="240" w:lineRule="auto"/>
              <w:jc w:val="center"/>
            </w:pPr>
            <w:r>
              <w:t>iOS verzija</w:t>
            </w:r>
          </w:p>
        </w:tc>
        <w:tc>
          <w:tcPr>
            <w:tcW w:w="3200" w:type="dxa"/>
          </w:tcPr>
          <w:p w14:paraId="38B4D506" w14:textId="77777777" w:rsidR="00FF27E1" w:rsidRDefault="00FF27E1" w:rsidP="00443115">
            <w:pPr>
              <w:spacing w:line="240" w:lineRule="auto"/>
              <w:jc w:val="center"/>
            </w:pPr>
            <w:r>
              <w:t>15.5</w:t>
            </w:r>
          </w:p>
        </w:tc>
        <w:tc>
          <w:tcPr>
            <w:tcW w:w="3200" w:type="dxa"/>
          </w:tcPr>
          <w:p w14:paraId="0C5D108A" w14:textId="77777777" w:rsidR="00FF27E1" w:rsidRDefault="00FF27E1" w:rsidP="00443115">
            <w:pPr>
              <w:spacing w:line="240" w:lineRule="auto"/>
              <w:jc w:val="center"/>
            </w:pPr>
            <w:r>
              <w:t>15.4</w:t>
            </w:r>
          </w:p>
        </w:tc>
      </w:tr>
      <w:tr w:rsidR="00FF27E1" w14:paraId="3257B34B" w14:textId="77777777" w:rsidTr="00A42EB6">
        <w:tc>
          <w:tcPr>
            <w:tcW w:w="2944" w:type="dxa"/>
          </w:tcPr>
          <w:p w14:paraId="438C2ADB" w14:textId="77777777" w:rsidR="00FF27E1" w:rsidRDefault="00FF27E1" w:rsidP="00443115">
            <w:pPr>
              <w:spacing w:line="240" w:lineRule="auto"/>
              <w:jc w:val="center"/>
            </w:pPr>
            <w:r>
              <w:t>model</w:t>
            </w:r>
          </w:p>
        </w:tc>
        <w:tc>
          <w:tcPr>
            <w:tcW w:w="3200" w:type="dxa"/>
          </w:tcPr>
          <w:p w14:paraId="7354DC16" w14:textId="77777777" w:rsidR="00FF27E1" w:rsidRDefault="00FF27E1" w:rsidP="00443115">
            <w:pPr>
              <w:spacing w:line="240" w:lineRule="auto"/>
              <w:jc w:val="center"/>
            </w:pPr>
            <w:r>
              <w:t>iPhone 13,12</w:t>
            </w:r>
          </w:p>
        </w:tc>
        <w:tc>
          <w:tcPr>
            <w:tcW w:w="3200" w:type="dxa"/>
          </w:tcPr>
          <w:p w14:paraId="198C319A" w14:textId="77777777" w:rsidR="00FF27E1" w:rsidRDefault="00FF27E1" w:rsidP="00443115">
            <w:pPr>
              <w:spacing w:line="240" w:lineRule="auto"/>
              <w:jc w:val="center"/>
            </w:pPr>
            <w:r>
              <w:t>iPhone 14,3</w:t>
            </w:r>
          </w:p>
        </w:tc>
      </w:tr>
      <w:tr w:rsidR="00FF27E1" w14:paraId="04E68AE6" w14:textId="77777777" w:rsidTr="00A42EB6">
        <w:tc>
          <w:tcPr>
            <w:tcW w:w="2944" w:type="dxa"/>
          </w:tcPr>
          <w:p w14:paraId="69860F9F" w14:textId="6BCC1133" w:rsidR="00FF27E1" w:rsidRDefault="00AD645F" w:rsidP="00443115">
            <w:pPr>
              <w:spacing w:line="240" w:lineRule="auto"/>
              <w:jc w:val="center"/>
            </w:pPr>
            <w:r>
              <w:t>Procesor</w:t>
            </w:r>
          </w:p>
        </w:tc>
        <w:tc>
          <w:tcPr>
            <w:tcW w:w="3200" w:type="dxa"/>
          </w:tcPr>
          <w:p w14:paraId="57123C9F" w14:textId="77777777" w:rsidR="00FF27E1" w:rsidRPr="00432D80" w:rsidRDefault="00FF27E1" w:rsidP="00443115">
            <w:pPr>
              <w:spacing w:line="240" w:lineRule="auto"/>
              <w:jc w:val="center"/>
            </w:pPr>
            <w:r w:rsidRPr="00432D80">
              <w:t>Apple A14 Bionic arm64e</w:t>
            </w:r>
          </w:p>
        </w:tc>
        <w:tc>
          <w:tcPr>
            <w:tcW w:w="3200" w:type="dxa"/>
          </w:tcPr>
          <w:p w14:paraId="71AC953F" w14:textId="77777777" w:rsidR="00FF27E1" w:rsidRPr="00432D80" w:rsidRDefault="00FF27E1" w:rsidP="00443115">
            <w:pPr>
              <w:spacing w:line="240" w:lineRule="auto"/>
            </w:pPr>
            <w:r w:rsidRPr="00432D80">
              <w:t>Apple A15 Bionic arm64e</w:t>
            </w:r>
          </w:p>
        </w:tc>
      </w:tr>
      <w:tr w:rsidR="00FF27E1" w14:paraId="62B46141" w14:textId="77777777" w:rsidTr="00A42EB6">
        <w:tc>
          <w:tcPr>
            <w:tcW w:w="2944" w:type="dxa"/>
          </w:tcPr>
          <w:p w14:paraId="1B6B5A85" w14:textId="77777777" w:rsidR="00FF27E1" w:rsidRDefault="00FF27E1" w:rsidP="00443115">
            <w:pPr>
              <w:spacing w:line="240" w:lineRule="auto"/>
              <w:jc w:val="center"/>
            </w:pPr>
            <w:r>
              <w:t>Broj jezgri</w:t>
            </w:r>
          </w:p>
        </w:tc>
        <w:tc>
          <w:tcPr>
            <w:tcW w:w="3200" w:type="dxa"/>
          </w:tcPr>
          <w:p w14:paraId="007C664E" w14:textId="77777777" w:rsidR="00FF27E1" w:rsidRDefault="00FF27E1" w:rsidP="00443115">
            <w:pPr>
              <w:spacing w:line="240" w:lineRule="auto"/>
              <w:jc w:val="center"/>
            </w:pPr>
            <w:r>
              <w:t>6</w:t>
            </w:r>
          </w:p>
        </w:tc>
        <w:tc>
          <w:tcPr>
            <w:tcW w:w="3200" w:type="dxa"/>
          </w:tcPr>
          <w:p w14:paraId="3F6D647A" w14:textId="77777777" w:rsidR="00FF27E1" w:rsidRDefault="00FF27E1" w:rsidP="00443115">
            <w:pPr>
              <w:spacing w:line="240" w:lineRule="auto"/>
              <w:jc w:val="center"/>
            </w:pPr>
            <w:r>
              <w:t>6</w:t>
            </w:r>
          </w:p>
        </w:tc>
      </w:tr>
      <w:tr w:rsidR="00FF27E1" w14:paraId="42247C3E" w14:textId="77777777" w:rsidTr="00A42EB6">
        <w:tc>
          <w:tcPr>
            <w:tcW w:w="2944" w:type="dxa"/>
          </w:tcPr>
          <w:p w14:paraId="3D03E41D" w14:textId="77777777" w:rsidR="00FF27E1" w:rsidRDefault="00FF27E1" w:rsidP="00443115">
            <w:pPr>
              <w:spacing w:line="240" w:lineRule="auto"/>
              <w:jc w:val="center"/>
            </w:pPr>
            <w:r>
              <w:t>RAM</w:t>
            </w:r>
          </w:p>
        </w:tc>
        <w:tc>
          <w:tcPr>
            <w:tcW w:w="3200" w:type="dxa"/>
          </w:tcPr>
          <w:p w14:paraId="5952FCC8" w14:textId="77777777" w:rsidR="00FF27E1" w:rsidRPr="00432D80" w:rsidRDefault="00FF27E1" w:rsidP="00443115">
            <w:pPr>
              <w:spacing w:line="240" w:lineRule="auto"/>
              <w:jc w:val="center"/>
            </w:pPr>
            <w:r w:rsidRPr="00432D80">
              <w:t>4GB DDR4</w:t>
            </w:r>
          </w:p>
        </w:tc>
        <w:tc>
          <w:tcPr>
            <w:tcW w:w="3200" w:type="dxa"/>
          </w:tcPr>
          <w:p w14:paraId="5FB87319" w14:textId="77777777" w:rsidR="00FF27E1" w:rsidRPr="00432D80" w:rsidRDefault="00FF27E1" w:rsidP="00443115">
            <w:pPr>
              <w:spacing w:line="240" w:lineRule="auto"/>
              <w:jc w:val="center"/>
            </w:pPr>
            <w:r w:rsidRPr="00432D80">
              <w:t>6GB DDR4</w:t>
            </w:r>
          </w:p>
        </w:tc>
      </w:tr>
      <w:tr w:rsidR="00FF27E1" w14:paraId="1F9C93DA" w14:textId="77777777" w:rsidTr="00A42EB6">
        <w:tc>
          <w:tcPr>
            <w:tcW w:w="2944" w:type="dxa"/>
          </w:tcPr>
          <w:p w14:paraId="0CBF4186" w14:textId="4DF3BEEA" w:rsidR="00FF27E1" w:rsidRDefault="00FF27E1" w:rsidP="00443115">
            <w:pPr>
              <w:spacing w:line="240" w:lineRule="auto"/>
              <w:jc w:val="center"/>
            </w:pPr>
            <w:r>
              <w:t xml:space="preserve">Rezolucija </w:t>
            </w:r>
            <w:r w:rsidR="00F244CB">
              <w:t>zaslon</w:t>
            </w:r>
            <w:r>
              <w:t>a</w:t>
            </w:r>
          </w:p>
        </w:tc>
        <w:tc>
          <w:tcPr>
            <w:tcW w:w="3200" w:type="dxa"/>
          </w:tcPr>
          <w:p w14:paraId="204173D8" w14:textId="77777777" w:rsidR="00FF27E1" w:rsidRPr="00432D80" w:rsidRDefault="00FF27E1" w:rsidP="00443115">
            <w:pPr>
              <w:spacing w:line="240" w:lineRule="auto"/>
              <w:jc w:val="center"/>
            </w:pPr>
            <w:r w:rsidRPr="00432D80">
              <w:t>1170x2532</w:t>
            </w:r>
          </w:p>
        </w:tc>
        <w:tc>
          <w:tcPr>
            <w:tcW w:w="3200" w:type="dxa"/>
          </w:tcPr>
          <w:p w14:paraId="0A05E7DC" w14:textId="77777777" w:rsidR="00FF27E1" w:rsidRPr="00432D80" w:rsidRDefault="00FF27E1" w:rsidP="00443115">
            <w:pPr>
              <w:spacing w:line="240" w:lineRule="auto"/>
              <w:jc w:val="center"/>
            </w:pPr>
            <w:r w:rsidRPr="00432D80">
              <w:t>1284x2778</w:t>
            </w:r>
          </w:p>
        </w:tc>
      </w:tr>
      <w:tr w:rsidR="00FF27E1" w14:paraId="1E11876E" w14:textId="77777777" w:rsidTr="00A42EB6">
        <w:tc>
          <w:tcPr>
            <w:tcW w:w="2944" w:type="dxa"/>
          </w:tcPr>
          <w:p w14:paraId="54E0DD1F" w14:textId="77777777" w:rsidR="00FF27E1" w:rsidRDefault="00FF27E1" w:rsidP="00443115">
            <w:pPr>
              <w:spacing w:line="240" w:lineRule="auto"/>
              <w:jc w:val="center"/>
            </w:pPr>
            <w:r>
              <w:t>Gustoća prikaza</w:t>
            </w:r>
          </w:p>
        </w:tc>
        <w:tc>
          <w:tcPr>
            <w:tcW w:w="3200" w:type="dxa"/>
          </w:tcPr>
          <w:p w14:paraId="518FE0AD" w14:textId="77777777" w:rsidR="00FF27E1" w:rsidRPr="00432D80" w:rsidRDefault="00FF27E1" w:rsidP="00443115">
            <w:pPr>
              <w:spacing w:line="240" w:lineRule="auto"/>
              <w:jc w:val="center"/>
            </w:pPr>
            <w:r>
              <w:t>460</w:t>
            </w:r>
          </w:p>
        </w:tc>
        <w:tc>
          <w:tcPr>
            <w:tcW w:w="3200" w:type="dxa"/>
          </w:tcPr>
          <w:p w14:paraId="17AB34B3" w14:textId="77777777" w:rsidR="00FF27E1" w:rsidRDefault="00FF27E1" w:rsidP="00443115">
            <w:pPr>
              <w:spacing w:line="240" w:lineRule="auto"/>
              <w:jc w:val="center"/>
            </w:pPr>
            <w:r>
              <w:t>458</w:t>
            </w:r>
          </w:p>
        </w:tc>
      </w:tr>
    </w:tbl>
    <w:p w14:paraId="2500A96C" w14:textId="77777777" w:rsidR="0095764D" w:rsidRDefault="0095764D" w:rsidP="00743BBA"/>
    <w:p w14:paraId="25A95BB4" w14:textId="7296FCE9" w:rsidR="00A915D7" w:rsidRDefault="00A915D7" w:rsidP="00A915D7">
      <w:pPr>
        <w:pStyle w:val="Heading3"/>
      </w:pPr>
      <w:bookmarkStart w:id="17" w:name="_Toc113288429"/>
      <w:r>
        <w:t>Testni slučajevi</w:t>
      </w:r>
      <w:bookmarkEnd w:id="17"/>
    </w:p>
    <w:p w14:paraId="2571750D" w14:textId="0B5E4EB4" w:rsidR="00FF27E1" w:rsidRDefault="004561A1" w:rsidP="00FF27E1">
      <w:r>
        <w:t>Testni slučajevi su provedeni</w:t>
      </w:r>
      <w:r w:rsidR="00FF27E1">
        <w:t xml:space="preserve"> </w:t>
      </w:r>
      <w:r w:rsidR="00D80749">
        <w:t>ciljajući</w:t>
      </w:r>
      <w:r w:rsidR="003925F8">
        <w:t xml:space="preserve"> bitne stavke s obzirom </w:t>
      </w:r>
      <w:r w:rsidR="00FF27E1">
        <w:t>na ograničene resurse na mobilnim uređajima, zahtjev</w:t>
      </w:r>
      <w:r w:rsidR="009E0B5E">
        <w:t>e</w:t>
      </w:r>
      <w:r w:rsidR="00FF27E1">
        <w:t xml:space="preserve"> mobilnih aplikacije te </w:t>
      </w:r>
      <w:r>
        <w:t>već proveden</w:t>
      </w:r>
      <w:r w:rsidR="009E0B5E">
        <w:t>e</w:t>
      </w:r>
      <w:r>
        <w:t xml:space="preserve"> </w:t>
      </w:r>
      <w:r w:rsidR="003925F8">
        <w:t>testov</w:t>
      </w:r>
      <w:r w:rsidR="009E0B5E">
        <w:t>e</w:t>
      </w:r>
      <w:r w:rsidR="003925F8">
        <w:t xml:space="preserve"> performansi mobilnih aplikacija.</w:t>
      </w:r>
    </w:p>
    <w:p w14:paraId="0D21E87A" w14:textId="34E621E2" w:rsidR="003925F8" w:rsidRDefault="00AD645F" w:rsidP="00336727">
      <w:pPr>
        <w:pStyle w:val="Heading4"/>
        <w:numPr>
          <w:ilvl w:val="3"/>
          <w:numId w:val="5"/>
        </w:numPr>
      </w:pPr>
      <w:bookmarkStart w:id="18" w:name="_Toc113187540"/>
      <w:r>
        <w:lastRenderedPageBreak/>
        <w:t xml:space="preserve"> </w:t>
      </w:r>
      <w:bookmarkStart w:id="19" w:name="_Toc113278141"/>
      <w:bookmarkStart w:id="20" w:name="_Toc113288430"/>
      <w:r w:rsidR="00086017">
        <w:t>Vrijeme odziva</w:t>
      </w:r>
      <w:bookmarkEnd w:id="18"/>
      <w:bookmarkEnd w:id="19"/>
      <w:bookmarkEnd w:id="20"/>
    </w:p>
    <w:p w14:paraId="4511990F" w14:textId="1979F184" w:rsidR="001C27CE" w:rsidRPr="00C30329" w:rsidRDefault="007A7FAD" w:rsidP="00470CD2">
      <w:r>
        <w:t xml:space="preserve">Vremena odziva radnji unutar aplikacije ispod 100 </w:t>
      </w:r>
      <w:r w:rsidR="00071328">
        <w:t>milisekundi</w:t>
      </w:r>
      <w:r>
        <w:t xml:space="preserve"> čine </w:t>
      </w:r>
      <w:r w:rsidR="00071328">
        <w:t xml:space="preserve">se </w:t>
      </w:r>
      <w:r>
        <w:t xml:space="preserve">trenutačna s pogleda korisnika. Vremena </w:t>
      </w:r>
      <w:r w:rsidR="0020501A">
        <w:t>u trajanju do jedne sekunde ili par</w:t>
      </w:r>
      <w:r w:rsidR="00071328">
        <w:t xml:space="preserve"> sekundi</w:t>
      </w:r>
      <w:r w:rsidR="0020501A">
        <w:t xml:space="preserve"> smatraju</w:t>
      </w:r>
      <w:r w:rsidR="00071328">
        <w:t xml:space="preserve"> se</w:t>
      </w:r>
      <w:r w:rsidR="0020501A">
        <w:t xml:space="preserve"> dozvoljenima ako se ne događaju često. Sva odzivna vremena izna</w:t>
      </w:r>
      <w:r w:rsidR="00D80749">
        <w:t>d</w:t>
      </w:r>
      <w:r w:rsidR="0020501A">
        <w:t xml:space="preserve"> toga </w:t>
      </w:r>
      <w:r w:rsidR="00501D00">
        <w:t xml:space="preserve">narušavaju korisničko iskustvo </w:t>
      </w:r>
      <w:r w:rsidR="00FC3D6C">
        <w:t>[11]</w:t>
      </w:r>
      <w:r w:rsidR="00501D00">
        <w:t>.</w:t>
      </w:r>
      <w:r w:rsidR="00615C63">
        <w:t xml:space="preserve"> Uzimajući to u obzir, provedena su mjerenja vremena </w:t>
      </w:r>
      <w:r w:rsidR="00F85A35">
        <w:t xml:space="preserve">potrebnog pri </w:t>
      </w:r>
      <w:r w:rsidR="00615C63">
        <w:t xml:space="preserve"> </w:t>
      </w:r>
      <w:r w:rsidR="00F85A35">
        <w:t>pokretanju aplikacije</w:t>
      </w:r>
      <w:r w:rsidR="00470CD2">
        <w:t xml:space="preserve"> i pri navigaciji na iduću stranicu</w:t>
      </w:r>
      <w:r w:rsidR="00F85A35">
        <w:t xml:space="preserve">, kao što je to napravljeno i pod </w:t>
      </w:r>
      <w:r w:rsidR="00FC3D6C">
        <w:t>[11]</w:t>
      </w:r>
      <w:r w:rsidR="00F85A35">
        <w:t xml:space="preserve">. </w:t>
      </w:r>
      <w:r w:rsidR="00470CD2">
        <w:t>Također, proved</w:t>
      </w:r>
      <w:r w:rsidR="00166F75">
        <w:t>ena</w:t>
      </w:r>
      <w:r w:rsidR="00470CD2">
        <w:t xml:space="preserve"> su </w:t>
      </w:r>
      <w:r w:rsidR="00166F75">
        <w:t xml:space="preserve">mjerenja </w:t>
      </w:r>
      <w:r w:rsidR="00470CD2">
        <w:t>vremena odziva za primjenjivanje filtera na sliku</w:t>
      </w:r>
      <w:r w:rsidR="00166F75">
        <w:t xml:space="preserve"> i spremanja slike na uređaj.</w:t>
      </w:r>
    </w:p>
    <w:p w14:paraId="4BA4B77F" w14:textId="591BDC58" w:rsidR="007A6A96" w:rsidRDefault="00166F75" w:rsidP="00336727">
      <w:pPr>
        <w:pStyle w:val="Heading4"/>
        <w:numPr>
          <w:ilvl w:val="3"/>
          <w:numId w:val="5"/>
        </w:numPr>
      </w:pPr>
      <w:bookmarkStart w:id="21" w:name="_Toc113187541"/>
      <w:bookmarkStart w:id="22" w:name="_Toc113189518"/>
      <w:bookmarkStart w:id="23" w:name="_Toc113278142"/>
      <w:bookmarkStart w:id="24" w:name="_Toc113288431"/>
      <w:r>
        <w:t xml:space="preserve">Postotak korištenja </w:t>
      </w:r>
      <w:r w:rsidR="009D347B">
        <w:t>procesora</w:t>
      </w:r>
      <w:bookmarkEnd w:id="21"/>
      <w:bookmarkEnd w:id="22"/>
      <w:bookmarkEnd w:id="23"/>
      <w:bookmarkEnd w:id="24"/>
    </w:p>
    <w:p w14:paraId="7570CAEC" w14:textId="44AFCFEE" w:rsidR="00166F75" w:rsidRDefault="00424F3F" w:rsidP="00166F75">
      <w:r>
        <w:t xml:space="preserve">Ako mobilna aplikacija koristi preveliki postotak </w:t>
      </w:r>
      <w:r w:rsidR="009D347B">
        <w:t>korištenja procesora</w:t>
      </w:r>
      <w:r w:rsidR="0077207A">
        <w:t xml:space="preserve">, postoji šansa da negativno utječe na ostale procese na uređaju </w:t>
      </w:r>
      <w:r w:rsidR="00FC3D6C">
        <w:t>[11]</w:t>
      </w:r>
      <w:r w:rsidR="0077207A">
        <w:t xml:space="preserve">. </w:t>
      </w:r>
      <w:r w:rsidR="009F63C8">
        <w:t>Provedeno je</w:t>
      </w:r>
      <w:r w:rsidR="003174A3">
        <w:t xml:space="preserve"> mjerenje</w:t>
      </w:r>
      <w:r w:rsidR="009F63C8">
        <w:t xml:space="preserve"> </w:t>
      </w:r>
      <w:r w:rsidR="001D6E5D">
        <w:t>postotka</w:t>
      </w:r>
      <w:r w:rsidR="009F63C8">
        <w:t xml:space="preserve"> </w:t>
      </w:r>
      <w:r w:rsidR="001D6E5D">
        <w:t xml:space="preserve">korištenja </w:t>
      </w:r>
      <w:r w:rsidR="006C1EAB">
        <w:t>procesor</w:t>
      </w:r>
      <w:r w:rsidR="00464F08">
        <w:t>a</w:t>
      </w:r>
      <w:r w:rsidR="006C1EAB">
        <w:t xml:space="preserve"> </w:t>
      </w:r>
      <w:r w:rsidR="009F63C8">
        <w:t xml:space="preserve">kroz čitavu aplikaciju, kao i u </w:t>
      </w:r>
      <w:r w:rsidR="00FC3D6C">
        <w:t>[11]</w:t>
      </w:r>
      <w:r w:rsidR="009F63C8">
        <w:t xml:space="preserve"> te je provedeno </w:t>
      </w:r>
      <w:r w:rsidR="001D6E5D">
        <w:t xml:space="preserve">mjerenje postotka </w:t>
      </w:r>
      <w:r w:rsidR="009F63C8">
        <w:t>korištenj</w:t>
      </w:r>
      <w:r w:rsidR="001D6E5D">
        <w:t>a</w:t>
      </w:r>
      <w:r w:rsidR="0018630B">
        <w:t xml:space="preserve"> </w:t>
      </w:r>
      <w:r w:rsidR="006C1EAB">
        <w:t>procesora u</w:t>
      </w:r>
      <w:r w:rsidR="0018630B">
        <w:t xml:space="preserve"> određenim radnjama aplikacije, kao i u </w:t>
      </w:r>
      <w:r w:rsidR="009E0FDD">
        <w:t>[</w:t>
      </w:r>
      <w:r w:rsidR="005F5CB3">
        <w:t>1</w:t>
      </w:r>
      <w:r w:rsidR="009E0FDD">
        <w:t>]</w:t>
      </w:r>
      <w:r w:rsidR="0018630B">
        <w:t xml:space="preserve">, </w:t>
      </w:r>
      <w:r w:rsidR="00FC3D6C">
        <w:t>[11]</w:t>
      </w:r>
      <w:r w:rsidR="0018630B">
        <w:t xml:space="preserve">, </w:t>
      </w:r>
      <w:r w:rsidR="003B3421">
        <w:t>[13]</w:t>
      </w:r>
      <w:r w:rsidR="0018630B">
        <w:t xml:space="preserve"> te </w:t>
      </w:r>
      <w:r w:rsidR="003B3421">
        <w:t>[14]</w:t>
      </w:r>
      <w:r w:rsidR="0018630B">
        <w:t>.</w:t>
      </w:r>
    </w:p>
    <w:p w14:paraId="2F1C6903" w14:textId="45892C7B" w:rsidR="00200823" w:rsidRDefault="00537C65" w:rsidP="00336727">
      <w:pPr>
        <w:pStyle w:val="Heading4"/>
        <w:numPr>
          <w:ilvl w:val="3"/>
          <w:numId w:val="5"/>
        </w:numPr>
      </w:pPr>
      <w:bookmarkStart w:id="25" w:name="_Toc113187542"/>
      <w:bookmarkStart w:id="26" w:name="_Toc113189519"/>
      <w:bookmarkStart w:id="27" w:name="_Toc113278143"/>
      <w:bookmarkStart w:id="28" w:name="_Toc113288432"/>
      <w:r>
        <w:t>Količina korištene memorije</w:t>
      </w:r>
      <w:bookmarkEnd w:id="25"/>
      <w:bookmarkEnd w:id="26"/>
      <w:bookmarkEnd w:id="27"/>
      <w:bookmarkEnd w:id="28"/>
    </w:p>
    <w:p w14:paraId="15848546" w14:textId="5EE574D2" w:rsidR="00200823" w:rsidRDefault="00537C65" w:rsidP="00200823">
      <w:r>
        <w:t>Količina k</w:t>
      </w:r>
      <w:r w:rsidR="00981325">
        <w:t>orišten</w:t>
      </w:r>
      <w:r>
        <w:t>e</w:t>
      </w:r>
      <w:r w:rsidR="00981325">
        <w:t xml:space="preserve"> memorij</w:t>
      </w:r>
      <w:r w:rsidR="006C1EAB">
        <w:t>e</w:t>
      </w:r>
      <w:r w:rsidR="00981325">
        <w:t xml:space="preserve"> odnosi</w:t>
      </w:r>
      <w:r w:rsidR="006C1EAB">
        <w:t xml:space="preserve"> se</w:t>
      </w:r>
      <w:r w:rsidR="00981325">
        <w:t xml:space="preserve"> na količinu RAM memorije koju zauzima mobilna aplikacija.</w:t>
      </w:r>
      <w:r w:rsidR="002E623E">
        <w:t xml:space="preserve"> Memorija je posebno bitna pri pokretanju aplikacije na </w:t>
      </w:r>
      <w:r w:rsidR="002D1A0A">
        <w:t>uređajima nižih specifikacija, gdje</w:t>
      </w:r>
      <w:r w:rsidR="006F4656">
        <w:t xml:space="preserve"> može doći do loših performansi aplikacije te</w:t>
      </w:r>
      <w:r w:rsidR="002D1A0A">
        <w:t xml:space="preserve"> se</w:t>
      </w:r>
      <w:r w:rsidR="006F4656">
        <w:t xml:space="preserve"> performanse same platforme na kojoj se pokreće aplikacije mogu narušiti </w:t>
      </w:r>
      <w:r w:rsidR="00FC3D6C">
        <w:t>[11]</w:t>
      </w:r>
      <w:r w:rsidR="006F4656">
        <w:t xml:space="preserve">. </w:t>
      </w:r>
      <w:r w:rsidR="004B1477">
        <w:t>Uzimajući u obzir memoriju kao bitnu stavku pri izradi mobilnih aplikacija</w:t>
      </w:r>
      <w:r w:rsidR="00C54108">
        <w:t xml:space="preserve"> te provedena mjerenja u </w:t>
      </w:r>
      <w:r w:rsidR="001D7648">
        <w:t>[1]</w:t>
      </w:r>
      <w:r w:rsidR="00C54108">
        <w:t xml:space="preserve">, </w:t>
      </w:r>
      <w:r w:rsidR="00FC3D6C">
        <w:t>[11]</w:t>
      </w:r>
      <w:r w:rsidR="005052DF">
        <w:t xml:space="preserve"> i </w:t>
      </w:r>
      <w:r w:rsidR="003B3421">
        <w:t>[13]</w:t>
      </w:r>
      <w:r w:rsidR="005052DF">
        <w:t xml:space="preserve">, </w:t>
      </w:r>
      <w:r w:rsidR="00C54108">
        <w:t>provedeno je mjerenje</w:t>
      </w:r>
      <w:r w:rsidR="005052DF">
        <w:t xml:space="preserve"> </w:t>
      </w:r>
      <w:r w:rsidR="006C1EAB">
        <w:t>količine</w:t>
      </w:r>
      <w:r w:rsidR="005052DF">
        <w:t xml:space="preserve"> zauzeća memorije pri </w:t>
      </w:r>
      <w:r w:rsidR="000552DB">
        <w:t>početnom stanju aplikacije te pri kraju testiranja.</w:t>
      </w:r>
    </w:p>
    <w:p w14:paraId="4C9E7C4E" w14:textId="73AF8215" w:rsidR="000552DB" w:rsidRDefault="00086017" w:rsidP="00336727">
      <w:pPr>
        <w:pStyle w:val="Heading4"/>
        <w:numPr>
          <w:ilvl w:val="3"/>
          <w:numId w:val="5"/>
        </w:numPr>
      </w:pPr>
      <w:bookmarkStart w:id="29" w:name="_Toc113187543"/>
      <w:bookmarkStart w:id="30" w:name="_Toc113189520"/>
      <w:bookmarkStart w:id="31" w:name="_Toc113278144"/>
      <w:bookmarkStart w:id="32" w:name="_Toc113288433"/>
      <w:r>
        <w:t>Veličina aplikacije</w:t>
      </w:r>
      <w:bookmarkEnd w:id="29"/>
      <w:bookmarkEnd w:id="30"/>
      <w:bookmarkEnd w:id="31"/>
      <w:bookmarkEnd w:id="32"/>
    </w:p>
    <w:p w14:paraId="2F1E67C6" w14:textId="13D8A851" w:rsidR="00086017" w:rsidRDefault="00D14258" w:rsidP="00086017">
      <w:r>
        <w:t>Velike aplikacije</w:t>
      </w:r>
      <w:r w:rsidR="00682AEB">
        <w:t xml:space="preserve"> manj</w:t>
      </w:r>
      <w:r w:rsidR="00104360">
        <w:t xml:space="preserve">e </w:t>
      </w:r>
      <w:r w:rsidR="00862484">
        <w:t xml:space="preserve">se </w:t>
      </w:r>
      <w:r w:rsidR="00104360">
        <w:t>instalira</w:t>
      </w:r>
      <w:r w:rsidR="00862484">
        <w:t>ju</w:t>
      </w:r>
      <w:r w:rsidR="00104360">
        <w:t>,</w:t>
      </w:r>
      <w:r w:rsidR="00682AEB">
        <w:t xml:space="preserve"> više </w:t>
      </w:r>
      <w:r w:rsidR="00862484">
        <w:t xml:space="preserve">je vjerojatno </w:t>
      </w:r>
      <w:r w:rsidR="00682AEB">
        <w:t xml:space="preserve"> da će biti izbrisane s uređaja</w:t>
      </w:r>
      <w:r w:rsidR="00104360">
        <w:t xml:space="preserve"> te trebaju više vremena pri skidanju i instalaciji na uređaj</w:t>
      </w:r>
      <w:r w:rsidR="00A42B56">
        <w:t xml:space="preserve">. </w:t>
      </w:r>
      <w:r w:rsidR="00104360">
        <w:t xml:space="preserve">Uzimajući u obzir mjerenja veličine aplikacije u </w:t>
      </w:r>
      <w:r w:rsidR="001D7648">
        <w:t>[1]</w:t>
      </w:r>
      <w:r w:rsidR="00104360">
        <w:t>, provedena su mjerenja veličine aplikacije pri skidanju i instaliranju na uređaj.</w:t>
      </w:r>
    </w:p>
    <w:p w14:paraId="14AB0012" w14:textId="4345A79D" w:rsidR="00987045" w:rsidRDefault="00184C10" w:rsidP="00336727">
      <w:pPr>
        <w:pStyle w:val="Heading4"/>
        <w:numPr>
          <w:ilvl w:val="3"/>
          <w:numId w:val="5"/>
        </w:numPr>
      </w:pPr>
      <w:bookmarkStart w:id="33" w:name="_Toc113187544"/>
      <w:bookmarkStart w:id="34" w:name="_Toc113189521"/>
      <w:bookmarkStart w:id="35" w:name="_Toc113278145"/>
      <w:bookmarkStart w:id="36" w:name="_Toc113288434"/>
      <w:r>
        <w:t>Mrežni promet</w:t>
      </w:r>
      <w:bookmarkEnd w:id="33"/>
      <w:bookmarkEnd w:id="34"/>
      <w:bookmarkEnd w:id="35"/>
      <w:bookmarkEnd w:id="36"/>
    </w:p>
    <w:p w14:paraId="0F22C08F" w14:textId="40EC8850" w:rsidR="00454732" w:rsidRDefault="00833F5D" w:rsidP="00743BBA">
      <w:r>
        <w:t>Bit će obavljeno</w:t>
      </w:r>
      <w:r w:rsidR="00775270">
        <w:t xml:space="preserve"> mjerenje mrežnog prometa aplikacije, kao što je napravljeno u </w:t>
      </w:r>
      <w:r w:rsidR="001D7648">
        <w:t>[1]</w:t>
      </w:r>
      <w:r w:rsidR="00775270">
        <w:t xml:space="preserve">. Aplikacija </w:t>
      </w:r>
      <w:r w:rsidR="00881FBB">
        <w:t xml:space="preserve">ima </w:t>
      </w:r>
      <w:r w:rsidR="00775270">
        <w:t>intenzivn</w:t>
      </w:r>
      <w:r w:rsidR="00881FBB">
        <w:t>i mrežni promet s obzirom</w:t>
      </w:r>
      <w:r w:rsidR="00B1530C">
        <w:t xml:space="preserve"> na to</w:t>
      </w:r>
      <w:r w:rsidR="00881FBB">
        <w:t xml:space="preserve"> da prikazuje više slika velike kvalitete koje preuzima s </w:t>
      </w:r>
      <w:r w:rsidR="00F244CB">
        <w:t>poslužitelj</w:t>
      </w:r>
      <w:r w:rsidR="00881FBB">
        <w:t>a.</w:t>
      </w:r>
      <w:r w:rsidR="00AF0BE1">
        <w:t xml:space="preserve"> Mrežni promet unutar aplikacije nije uspoređen kao što je memorije ili postotak korištenja </w:t>
      </w:r>
      <w:r w:rsidR="006C1EAB">
        <w:t>procesora</w:t>
      </w:r>
      <w:r w:rsidR="00A0389F">
        <w:t>,</w:t>
      </w:r>
      <w:r w:rsidR="006C1EAB">
        <w:t xml:space="preserve"> </w:t>
      </w:r>
      <w:r w:rsidR="00B73850">
        <w:t xml:space="preserve">jer </w:t>
      </w:r>
      <w:r w:rsidR="00AF36C7">
        <w:t xml:space="preserve">ovisi o utjecajima same mreže i uvjetima u trenutku testiranja. Pregled </w:t>
      </w:r>
      <w:r w:rsidR="00AF36C7">
        <w:lastRenderedPageBreak/>
        <w:t>mrežnog prometa je dan</w:t>
      </w:r>
      <w:r w:rsidR="00145D25">
        <w:t xml:space="preserve"> kao faktor kojeg treba</w:t>
      </w:r>
      <w:r w:rsidR="006C1EAB">
        <w:t xml:space="preserve"> </w:t>
      </w:r>
      <w:r w:rsidR="00145D25">
        <w:t xml:space="preserve">uzeti u obzir pri analizi rezultata testiranja, gdje </w:t>
      </w:r>
      <w:r w:rsidR="00661E97">
        <w:t xml:space="preserve">obrađivanje podataka s mreže </w:t>
      </w:r>
      <w:r w:rsidR="00145D25">
        <w:t xml:space="preserve">može biti razlog povećanog </w:t>
      </w:r>
      <w:r w:rsidR="006C1EAB">
        <w:t>udio</w:t>
      </w:r>
      <w:r w:rsidR="00145D25">
        <w:t xml:space="preserve"> korištenja </w:t>
      </w:r>
      <w:r w:rsidR="006C1EAB">
        <w:t>procesora</w:t>
      </w:r>
      <w:r w:rsidR="00145D25">
        <w:t>.</w:t>
      </w:r>
    </w:p>
    <w:p w14:paraId="4D36480B" w14:textId="3676A5D0" w:rsidR="007C3738" w:rsidRDefault="007C3738" w:rsidP="00743BBA"/>
    <w:p w14:paraId="00C3F1E9" w14:textId="1783C310" w:rsidR="007C3738" w:rsidRDefault="007C3738" w:rsidP="00743BBA"/>
    <w:p w14:paraId="34DEFB9A" w14:textId="01430BAB" w:rsidR="007C3738" w:rsidRDefault="007C3738" w:rsidP="00743BBA"/>
    <w:p w14:paraId="042349D6" w14:textId="4358C70B" w:rsidR="007C3738" w:rsidRDefault="007C3738" w:rsidP="00743BBA"/>
    <w:p w14:paraId="3FD8DBFE" w14:textId="570851B5" w:rsidR="007C3738" w:rsidRDefault="007C3738" w:rsidP="00743BBA"/>
    <w:p w14:paraId="753381B7" w14:textId="218665F9" w:rsidR="007C3738" w:rsidRDefault="007C3738" w:rsidP="00743BBA"/>
    <w:p w14:paraId="3C02C45E" w14:textId="51342BDB" w:rsidR="007C3738" w:rsidRDefault="007C3738" w:rsidP="00743BBA"/>
    <w:p w14:paraId="59834500" w14:textId="1BFB060A" w:rsidR="007C3738" w:rsidRDefault="007C3738" w:rsidP="00743BBA"/>
    <w:p w14:paraId="08237CD6" w14:textId="5478D0FE" w:rsidR="007C3738" w:rsidRDefault="007C3738" w:rsidP="00743BBA"/>
    <w:p w14:paraId="39F68367" w14:textId="411BEC2C" w:rsidR="007C3738" w:rsidRDefault="007C3738" w:rsidP="00743BBA"/>
    <w:p w14:paraId="67402115" w14:textId="22421F50" w:rsidR="007C3738" w:rsidRDefault="007C3738" w:rsidP="00743BBA"/>
    <w:p w14:paraId="5DB7FD21" w14:textId="7676B63F" w:rsidR="007C3738" w:rsidRDefault="007C3738" w:rsidP="00743BBA"/>
    <w:p w14:paraId="433A983B" w14:textId="39EEE753" w:rsidR="007C3738" w:rsidRDefault="007C3738" w:rsidP="00743BBA"/>
    <w:p w14:paraId="1D2D3777" w14:textId="6AB5A1AD" w:rsidR="007C3738" w:rsidRDefault="007C3738" w:rsidP="00743BBA"/>
    <w:p w14:paraId="550854B2" w14:textId="3BA60B41" w:rsidR="007C3738" w:rsidRDefault="007C3738" w:rsidP="00743BBA"/>
    <w:p w14:paraId="6C0A873D" w14:textId="6AF32C10" w:rsidR="007C3738" w:rsidRDefault="007C3738" w:rsidP="00743BBA"/>
    <w:p w14:paraId="0DEE5A3A" w14:textId="0C0812A7" w:rsidR="007C3738" w:rsidRDefault="007C3738" w:rsidP="00743BBA"/>
    <w:p w14:paraId="2CC05142" w14:textId="77777777" w:rsidR="007C3738" w:rsidRDefault="007C3738" w:rsidP="00743BBA"/>
    <w:p w14:paraId="3D9468A7" w14:textId="60983917" w:rsidR="007C3738" w:rsidRDefault="007C3738" w:rsidP="00743BBA"/>
    <w:p w14:paraId="4AD30607" w14:textId="77777777" w:rsidR="007C3738" w:rsidRDefault="007C3738" w:rsidP="00743BBA"/>
    <w:p w14:paraId="799DB522" w14:textId="516DB80D" w:rsidR="006E4716" w:rsidRDefault="007A6A96" w:rsidP="00A42B56">
      <w:pPr>
        <w:pStyle w:val="Heading1"/>
        <w:spacing w:line="240" w:lineRule="auto"/>
      </w:pPr>
      <w:bookmarkStart w:id="37" w:name="_Toc113288435"/>
      <w:r w:rsidRPr="00C30329">
        <w:lastRenderedPageBreak/>
        <w:t>PROGRAMSKO RJEŠENJE</w:t>
      </w:r>
      <w:r w:rsidR="006E4716" w:rsidRPr="00C30329">
        <w:t xml:space="preserve"> NATIVNE I VIŠEPLATFORMSKE APLIKACIJE</w:t>
      </w:r>
      <w:bookmarkEnd w:id="37"/>
    </w:p>
    <w:p w14:paraId="53C95D6F" w14:textId="1206C1E4" w:rsidR="007166DA" w:rsidRPr="007166DA" w:rsidRDefault="007166DA" w:rsidP="007166DA">
      <w:pPr>
        <w:autoSpaceDE w:val="0"/>
        <w:autoSpaceDN w:val="0"/>
        <w:adjustRightInd w:val="0"/>
        <w:rPr>
          <w:color w:val="000000"/>
          <w:szCs w:val="24"/>
        </w:rPr>
      </w:pPr>
      <w:r w:rsidRPr="007166DA">
        <w:rPr>
          <w:color w:val="000000"/>
          <w:szCs w:val="24"/>
        </w:rPr>
        <w:t>U ovom poglavlju op</w:t>
      </w:r>
      <w:r>
        <w:rPr>
          <w:color w:val="000000"/>
          <w:szCs w:val="24"/>
        </w:rPr>
        <w:t>i</w:t>
      </w:r>
      <w:r w:rsidRPr="007166DA">
        <w:rPr>
          <w:color w:val="000000"/>
          <w:szCs w:val="24"/>
        </w:rPr>
        <w:t xml:space="preserve">sano </w:t>
      </w:r>
      <w:r w:rsidR="00862484">
        <w:rPr>
          <w:color w:val="000000"/>
          <w:szCs w:val="24"/>
        </w:rPr>
        <w:t xml:space="preserve">je </w:t>
      </w:r>
      <w:r w:rsidRPr="007166DA">
        <w:rPr>
          <w:color w:val="000000"/>
          <w:szCs w:val="24"/>
        </w:rPr>
        <w:t>rješenje korišteno kod implementacija zadane aplikacije u višeplatformskom i nativnom okruženju. Značajno je navesti točnu arhitekturu, upravljanje stanjima unutar aplik</w:t>
      </w:r>
      <w:r>
        <w:rPr>
          <w:color w:val="000000"/>
          <w:szCs w:val="24"/>
        </w:rPr>
        <w:t>a</w:t>
      </w:r>
      <w:r w:rsidRPr="007166DA">
        <w:rPr>
          <w:color w:val="000000"/>
          <w:szCs w:val="24"/>
        </w:rPr>
        <w:t>cije, navigaciju te logiku radi boljeg razum</w:t>
      </w:r>
      <w:r>
        <w:rPr>
          <w:color w:val="000000"/>
          <w:szCs w:val="24"/>
        </w:rPr>
        <w:t>i</w:t>
      </w:r>
      <w:r w:rsidRPr="007166DA">
        <w:rPr>
          <w:color w:val="000000"/>
          <w:szCs w:val="24"/>
        </w:rPr>
        <w:t>jevanja dobivenih rezultata testiranja.</w:t>
      </w:r>
    </w:p>
    <w:p w14:paraId="4CC83EE2" w14:textId="77777777" w:rsidR="003E6F04" w:rsidRPr="00C30329" w:rsidRDefault="003E6F04" w:rsidP="003E6F04">
      <w:pPr>
        <w:pStyle w:val="Heading2"/>
      </w:pPr>
      <w:bookmarkStart w:id="38" w:name="_Toc113288436"/>
      <w:r w:rsidRPr="00C30329">
        <w:t>Korištene tehnologije, alati i jezici</w:t>
      </w:r>
      <w:bookmarkEnd w:id="38"/>
    </w:p>
    <w:p w14:paraId="392147FB" w14:textId="77777777" w:rsidR="003E6F04" w:rsidRPr="00EF4442" w:rsidRDefault="003E6F04" w:rsidP="003E6F04">
      <w:pPr>
        <w:pStyle w:val="Heading3"/>
      </w:pPr>
      <w:bookmarkStart w:id="39" w:name="_Toc113288437"/>
      <w:r w:rsidRPr="00EF4442">
        <w:t>Flutter</w:t>
      </w:r>
      <w:bookmarkEnd w:id="39"/>
    </w:p>
    <w:p w14:paraId="60538972" w14:textId="60FADAF6" w:rsidR="003E6F04" w:rsidRPr="00C30329" w:rsidRDefault="003E6F04" w:rsidP="003E6F04">
      <w:r w:rsidRPr="00661E97">
        <w:rPr>
          <w:i/>
          <w:iCs/>
        </w:rPr>
        <w:t>Flutter</w:t>
      </w:r>
      <w:r w:rsidRPr="00C30329">
        <w:t xml:space="preserve"> je višeplatformski alat za razvoj </w:t>
      </w:r>
      <w:r w:rsidR="00862484">
        <w:t>programa</w:t>
      </w:r>
      <w:r w:rsidRPr="00C30329">
        <w:t xml:space="preserve"> koji omogućava korištenje istog koda na različitim operacijskim sustavima kao što su iOS i Android, uz dopuštanje aplikacijama da direktno komuniciraju sa </w:t>
      </w:r>
      <w:r w:rsidR="0089558A">
        <w:t>usluga</w:t>
      </w:r>
      <w:r w:rsidRPr="00C30329">
        <w:t xml:space="preserve">ima pojedine platforme </w:t>
      </w:r>
      <w:r w:rsidR="00515C9F">
        <w:t>[15]</w:t>
      </w:r>
      <w:r w:rsidRPr="00C30329">
        <w:t xml:space="preserve">. </w:t>
      </w:r>
      <w:r w:rsidR="00862484">
        <w:t>I</w:t>
      </w:r>
      <w:r w:rsidRPr="00C30329">
        <w:t xml:space="preserve">mplementacija alata je otvorena i slobodna za izmjene od strane bilo koje osobe. Cilj alata je pružiti nativni osjećaj pri korištenju pojedinih platformi uz održavanje visokih performansi. Kao programski jezik koristi </w:t>
      </w:r>
      <w:r w:rsidR="0056139E" w:rsidRPr="00ED1ADA">
        <w:rPr>
          <w:i/>
          <w:iCs/>
        </w:rPr>
        <w:t>Dart</w:t>
      </w:r>
      <w:r w:rsidRPr="00C30329">
        <w:t xml:space="preserve">. </w:t>
      </w:r>
      <w:r w:rsidR="0056139E" w:rsidRPr="00ED1ADA">
        <w:rPr>
          <w:i/>
          <w:iCs/>
        </w:rPr>
        <w:t>Dart</w:t>
      </w:r>
      <w:r w:rsidRPr="00C30329">
        <w:t xml:space="preserve"> je klijentski optimiran jezik za razvoj aplikacija na bilo kojoj platformi uz pružanje značajki kao što su </w:t>
      </w:r>
      <w:r w:rsidRPr="00C30329">
        <w:rPr>
          <w:i/>
          <w:iCs/>
        </w:rPr>
        <w:t>type saftey</w:t>
      </w:r>
      <w:r w:rsidRPr="00C30329">
        <w:t xml:space="preserve"> i </w:t>
      </w:r>
      <w:r w:rsidRPr="00C30329">
        <w:rPr>
          <w:i/>
          <w:iCs/>
        </w:rPr>
        <w:t xml:space="preserve"> sound null saftey</w:t>
      </w:r>
      <w:r w:rsidRPr="00C30329">
        <w:t xml:space="preserve"> </w:t>
      </w:r>
      <w:r w:rsidR="00515C9F">
        <w:t>[16]</w:t>
      </w:r>
      <w:r w:rsidRPr="00C30329">
        <w:t xml:space="preserve">. Pri višeplatformskom razvoju </w:t>
      </w:r>
      <w:r w:rsidR="0056139E" w:rsidRPr="00E54CAF">
        <w:rPr>
          <w:i/>
          <w:iCs/>
        </w:rPr>
        <w:t>Dart</w:t>
      </w:r>
      <w:r w:rsidRPr="00C30329">
        <w:t xml:space="preserve"> pruža prevođenje koda u strojni kod</w:t>
      </w:r>
      <w:r w:rsidR="009461B9">
        <w:t>. K</w:t>
      </w:r>
      <w:r w:rsidRPr="00C30329">
        <w:t>od nativnih platformi</w:t>
      </w:r>
      <w:r w:rsidR="009461B9">
        <w:t xml:space="preserve"> to se</w:t>
      </w:r>
      <w:r w:rsidRPr="00C30329">
        <w:t xml:space="preserve"> postiže pomoću virtualn</w:t>
      </w:r>
      <w:r w:rsidR="00862484">
        <w:t>og stroja</w:t>
      </w:r>
      <w:r w:rsidRPr="00C30329">
        <w:t xml:space="preserve">  koja pruža </w:t>
      </w:r>
      <w:r w:rsidRPr="00C30329">
        <w:rPr>
          <w:i/>
          <w:iCs/>
        </w:rPr>
        <w:t>just in tim</w:t>
      </w:r>
      <w:r w:rsidR="00E54CAF">
        <w:rPr>
          <w:i/>
          <w:iCs/>
        </w:rPr>
        <w:t>e</w:t>
      </w:r>
      <w:r w:rsidRPr="00C30329">
        <w:t xml:space="preserve"> (JIT) prevodilac pri postupku izrade aplikacija, dok u produkcijskom okruženju se koristi „</w:t>
      </w:r>
      <w:r w:rsidRPr="00C30329">
        <w:rPr>
          <w:i/>
          <w:iCs/>
        </w:rPr>
        <w:t>ahead of time</w:t>
      </w:r>
      <w:r w:rsidRPr="00C30329">
        <w:t xml:space="preserve"> (AOT) prevodilac kako bi preveo kod u strojni jezik. Za internetske aplikacije koristi </w:t>
      </w:r>
      <w:r w:rsidR="00A07AFE">
        <w:t xml:space="preserve">se </w:t>
      </w:r>
      <w:r w:rsidRPr="00C30329">
        <w:t>prevod</w:t>
      </w:r>
      <w:r w:rsidR="00862484">
        <w:t>itelj</w:t>
      </w:r>
      <w:r w:rsidRPr="00C30329">
        <w:t xml:space="preserve"> za razvojno (</w:t>
      </w:r>
      <w:r w:rsidR="0056139E">
        <w:rPr>
          <w:i/>
          <w:iCs/>
        </w:rPr>
        <w:t>Dart</w:t>
      </w:r>
      <w:r w:rsidRPr="00C30329">
        <w:rPr>
          <w:i/>
          <w:iCs/>
        </w:rPr>
        <w:t>devc</w:t>
      </w:r>
      <w:r w:rsidRPr="00C30329">
        <w:t>) i produkcijsko (</w:t>
      </w:r>
      <w:r w:rsidR="0056139E">
        <w:rPr>
          <w:i/>
          <w:iCs/>
        </w:rPr>
        <w:t>Dart</w:t>
      </w:r>
      <w:r w:rsidRPr="00C30329">
        <w:rPr>
          <w:i/>
          <w:iCs/>
        </w:rPr>
        <w:t>2js</w:t>
      </w:r>
      <w:r w:rsidRPr="00C30329">
        <w:t xml:space="preserve">) okruženje kako bi </w:t>
      </w:r>
      <w:r w:rsidR="00A76F41">
        <w:t xml:space="preserve">se </w:t>
      </w:r>
      <w:r w:rsidRPr="00C30329">
        <w:t xml:space="preserve">kod napisan u </w:t>
      </w:r>
      <w:r w:rsidR="0056139E">
        <w:t>Dart</w:t>
      </w:r>
      <w:r w:rsidRPr="00C30329">
        <w:t xml:space="preserve"> programskom jeziku</w:t>
      </w:r>
      <w:r w:rsidR="00A76F41">
        <w:t xml:space="preserve"> preveo</w:t>
      </w:r>
      <w:r w:rsidRPr="00C30329">
        <w:t xml:space="preserve"> u JavaScript.</w:t>
      </w:r>
    </w:p>
    <w:p w14:paraId="7FCCB479" w14:textId="0A414DBC" w:rsidR="003E6F04" w:rsidRPr="00C30329" w:rsidRDefault="003E6F04" w:rsidP="00336727">
      <w:pPr>
        <w:pStyle w:val="Heading4"/>
        <w:numPr>
          <w:ilvl w:val="3"/>
          <w:numId w:val="5"/>
        </w:numPr>
      </w:pPr>
      <w:bookmarkStart w:id="40" w:name="_Toc113187548"/>
      <w:bookmarkStart w:id="41" w:name="_Toc113189525"/>
      <w:bookmarkStart w:id="42" w:name="_Toc113278149"/>
      <w:bookmarkStart w:id="43" w:name="_Toc113288438"/>
      <w:r w:rsidRPr="00C30329">
        <w:t>Arhitektura</w:t>
      </w:r>
      <w:r w:rsidR="00A76F41">
        <w:t xml:space="preserve"> </w:t>
      </w:r>
      <w:r w:rsidR="00A76F41" w:rsidRPr="00EF4442">
        <w:t>Flutter</w:t>
      </w:r>
      <w:r w:rsidR="00A76F41">
        <w:t xml:space="preserve"> aplikacije</w:t>
      </w:r>
      <w:bookmarkEnd w:id="40"/>
      <w:bookmarkEnd w:id="41"/>
      <w:bookmarkEnd w:id="42"/>
      <w:bookmarkEnd w:id="43"/>
    </w:p>
    <w:p w14:paraId="6B3492E5" w14:textId="5DB5E7A2" w:rsidR="003E6F04" w:rsidRPr="00C30329" w:rsidRDefault="003E6F04" w:rsidP="003E6F04">
      <w:r w:rsidRPr="00A76F41">
        <w:rPr>
          <w:i/>
          <w:iCs/>
        </w:rPr>
        <w:t>Flutter</w:t>
      </w:r>
      <w:r w:rsidRPr="00C30329">
        <w:t xml:space="preserve"> je dizajniran kao višeslojni sustav sastavljen od više međusobno neovisnih biblioteka, pri </w:t>
      </w:r>
      <w:r w:rsidR="00CF277A">
        <w:t>čemu svaka biblioteka</w:t>
      </w:r>
      <w:r w:rsidRPr="00C30329">
        <w:t xml:space="preserve"> ovisi o sloju na kojem se nalazi. Svaki sloj je osmišljen kao nezavisni te ga je moguće totalno zamijeniti s nekim drugim </w:t>
      </w:r>
      <w:r w:rsidR="00515C9F">
        <w:t>[17]</w:t>
      </w:r>
      <w:r w:rsidRPr="00C30329">
        <w:t>.</w:t>
      </w:r>
    </w:p>
    <w:p w14:paraId="5AF44EA8" w14:textId="77777777" w:rsidR="003E6F04" w:rsidRPr="00C30329" w:rsidRDefault="003E6F04" w:rsidP="003E6F04">
      <w:pPr>
        <w:ind w:left="357"/>
        <w:jc w:val="center"/>
      </w:pPr>
      <w:r w:rsidRPr="00C30329">
        <w:rPr>
          <w:noProof/>
          <w:lang w:eastAsia="hr-HR"/>
        </w:rPr>
        <w:lastRenderedPageBreak/>
        <w:drawing>
          <wp:inline distT="0" distB="0" distL="0" distR="0" wp14:anchorId="58C4FCC0" wp14:editId="18212E37">
            <wp:extent cx="3311823" cy="2664259"/>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55151" cy="2699115"/>
                    </a:xfrm>
                    <a:prstGeom prst="rect">
                      <a:avLst/>
                    </a:prstGeom>
                  </pic:spPr>
                </pic:pic>
              </a:graphicData>
            </a:graphic>
          </wp:inline>
        </w:drawing>
      </w:r>
    </w:p>
    <w:p w14:paraId="15C56EA3" w14:textId="1EFF2CA1" w:rsidR="003E6F04" w:rsidRPr="00C30329" w:rsidRDefault="003E6F04" w:rsidP="00F25816">
      <w:pPr>
        <w:pStyle w:val="Caption"/>
      </w:pPr>
      <w:r w:rsidRPr="00C30329">
        <w:t xml:space="preserve">Sl. </w:t>
      </w:r>
      <w:bookmarkStart w:id="44" w:name="Fig_DSK"/>
      <w:r w:rsidR="009D347B">
        <w:t>4</w:t>
      </w:r>
      <w:r w:rsidRPr="00C30329">
        <w:t>.</w:t>
      </w:r>
      <w:r w:rsidR="009D347B">
        <w:t>1</w:t>
      </w:r>
      <w:r w:rsidRPr="00C30329">
        <w:t>.</w:t>
      </w:r>
      <w:bookmarkEnd w:id="44"/>
      <w:r w:rsidRPr="00C30329">
        <w:t xml:space="preserve"> Slojevi arhitekture </w:t>
      </w:r>
      <w:r w:rsidR="00ED2ADF">
        <w:rPr>
          <w:i/>
          <w:iCs/>
        </w:rPr>
        <w:t>Fluttera</w:t>
      </w:r>
      <w:r w:rsidR="0089558A">
        <w:t xml:space="preserve"> </w:t>
      </w:r>
      <w:r w:rsidR="00515C9F">
        <w:t>[17]</w:t>
      </w:r>
      <w:r w:rsidRPr="00C30329">
        <w:rPr>
          <w:rFonts w:eastAsia="Times New Roman"/>
          <w:szCs w:val="24"/>
          <w:lang w:eastAsia="en-GB"/>
        </w:rPr>
        <w:t xml:space="preserve"> </w:t>
      </w:r>
    </w:p>
    <w:p w14:paraId="6635DAA0" w14:textId="067AE32E" w:rsidR="003E6F04" w:rsidRPr="00C30329" w:rsidRDefault="003E6F04" w:rsidP="000430C4">
      <w:pPr>
        <w:ind w:left="357"/>
      </w:pPr>
      <w:r w:rsidRPr="00C30329">
        <w:t xml:space="preserve">Svaki operacijski sustav komunicira s </w:t>
      </w:r>
      <w:r w:rsidRPr="00C30329">
        <w:rPr>
          <w:i/>
          <w:iCs/>
        </w:rPr>
        <w:t>Embedder</w:t>
      </w:r>
      <w:r w:rsidRPr="00C30329">
        <w:t xml:space="preserve"> slojem te se on razlikuje ovisno o kojoj se platformi radi. Njegova svrha je komunikacija s operacijskim sustavom </w:t>
      </w:r>
      <w:r w:rsidR="002D77EC">
        <w:t>i</w:t>
      </w:r>
      <w:r w:rsidRPr="00C30329">
        <w:t xml:space="preserve"> pakiranje aplikacij</w:t>
      </w:r>
      <w:r w:rsidR="000A4266">
        <w:t>e</w:t>
      </w:r>
      <w:r w:rsidRPr="00C30329">
        <w:t xml:space="preserve"> </w:t>
      </w:r>
      <w:r w:rsidR="000A4266">
        <w:t xml:space="preserve">tako da je </w:t>
      </w:r>
      <w:r w:rsidRPr="00C30329">
        <w:t xml:space="preserve">operacijski sustav ne razlikuje od nativne aplikacije. Pri tome, moguće je uvesti </w:t>
      </w:r>
      <w:r w:rsidRPr="000A4266">
        <w:rPr>
          <w:i/>
          <w:iCs/>
        </w:rPr>
        <w:t>Flutter</w:t>
      </w:r>
      <w:r w:rsidRPr="00C30329">
        <w:t xml:space="preserve"> aplikaciju unutar već postojeće aplikacije kao modul. Također, on komunicira s</w:t>
      </w:r>
      <w:r w:rsidR="00B1530C">
        <w:t xml:space="preserve"> </w:t>
      </w:r>
      <w:r w:rsidRPr="000A4266">
        <w:rPr>
          <w:i/>
          <w:iCs/>
        </w:rPr>
        <w:t>Flutter</w:t>
      </w:r>
      <w:r w:rsidRPr="00C30329">
        <w:t xml:space="preserve"> </w:t>
      </w:r>
      <w:r w:rsidR="009102DB">
        <w:t>strojem</w:t>
      </w:r>
      <w:r w:rsidRPr="00C30329">
        <w:t xml:space="preserve"> napisanom u C/C++ programskom jeziku, koja predstavlja centralni sloj. U </w:t>
      </w:r>
      <w:r w:rsidR="005D3CF1">
        <w:t>centralnom sloju</w:t>
      </w:r>
      <w:r w:rsidRPr="00C30329">
        <w:t xml:space="preserve"> se nalaze implementacije središnjeg programskog sučelja </w:t>
      </w:r>
      <w:r w:rsidRPr="005D3CF1">
        <w:rPr>
          <w:i/>
          <w:iCs/>
        </w:rPr>
        <w:t>Fluttera</w:t>
      </w:r>
      <w:r w:rsidRPr="00C30329">
        <w:t xml:space="preserve">. Na vrhu sloja se nalazi samo programsko okruženje </w:t>
      </w:r>
      <w:r w:rsidRPr="005D3CF1">
        <w:rPr>
          <w:i/>
          <w:iCs/>
        </w:rPr>
        <w:t>Fluttera</w:t>
      </w:r>
      <w:r w:rsidRPr="00C30329">
        <w:t xml:space="preserve"> koje se koristi pri razvoju aplikacija. Komunikacija sa </w:t>
      </w:r>
      <w:r w:rsidR="005D3CF1">
        <w:t>strojem</w:t>
      </w:r>
      <w:r w:rsidRPr="00C30329">
        <w:t xml:space="preserve"> omogućena </w:t>
      </w:r>
      <w:r w:rsidR="005D3CF1">
        <w:t xml:space="preserve">je </w:t>
      </w:r>
      <w:r w:rsidRPr="00C30329">
        <w:t xml:space="preserve">pomoću </w:t>
      </w:r>
      <w:r w:rsidR="0056139E">
        <w:rPr>
          <w:i/>
          <w:iCs/>
        </w:rPr>
        <w:t>Dart</w:t>
      </w:r>
      <w:r w:rsidRPr="00C30329">
        <w:rPr>
          <w:i/>
          <w:iCs/>
        </w:rPr>
        <w:t>:ui</w:t>
      </w:r>
      <w:r w:rsidRPr="00C30329">
        <w:t xml:space="preserve"> biblioteke sastavljene od </w:t>
      </w:r>
      <w:r w:rsidR="0056139E" w:rsidRPr="005D3CF1">
        <w:rPr>
          <w:i/>
          <w:iCs/>
        </w:rPr>
        <w:t>Dart</w:t>
      </w:r>
      <w:r w:rsidRPr="00C30329">
        <w:t xml:space="preserve"> klasa, koje služe kao adapteri klasama napisanim u C/C++ programskom jeziku iz sam</w:t>
      </w:r>
      <w:r w:rsidR="00CF277A">
        <w:t>og stroja</w:t>
      </w:r>
      <w:r w:rsidRPr="00C30329">
        <w:t>.</w:t>
      </w:r>
    </w:p>
    <w:p w14:paraId="3B1126C9" w14:textId="77777777" w:rsidR="003E6F04" w:rsidRPr="00C30329" w:rsidRDefault="003E6F04" w:rsidP="00336727">
      <w:pPr>
        <w:pStyle w:val="Heading4"/>
        <w:numPr>
          <w:ilvl w:val="3"/>
          <w:numId w:val="5"/>
        </w:numPr>
      </w:pPr>
      <w:bookmarkStart w:id="45" w:name="_Toc113187549"/>
      <w:bookmarkStart w:id="46" w:name="_Toc113189526"/>
      <w:bookmarkStart w:id="47" w:name="_Toc113278150"/>
      <w:bookmarkStart w:id="48" w:name="_Toc113288439"/>
      <w:r w:rsidRPr="00C30329">
        <w:t>Widgeti i trenutno stanje aplikacije</w:t>
      </w:r>
      <w:bookmarkEnd w:id="45"/>
      <w:bookmarkEnd w:id="46"/>
      <w:bookmarkEnd w:id="47"/>
      <w:bookmarkEnd w:id="48"/>
    </w:p>
    <w:p w14:paraId="1C09ADC3" w14:textId="4019C8C3" w:rsidR="003E6F04" w:rsidRPr="00C30329" w:rsidRDefault="003E6F04" w:rsidP="003E6F04">
      <w:pPr>
        <w:rPr>
          <w:i/>
          <w:iCs/>
        </w:rPr>
      </w:pPr>
      <w:r w:rsidRPr="003752D9">
        <w:rPr>
          <w:i/>
          <w:iCs/>
        </w:rPr>
        <w:t>Flutter</w:t>
      </w:r>
      <w:r w:rsidRPr="00C30329">
        <w:t xml:space="preserve"> čitavo korisničko sučelje </w:t>
      </w:r>
      <w:r w:rsidR="003752D9">
        <w:t>gradi</w:t>
      </w:r>
      <w:r w:rsidRPr="00C30329">
        <w:t xml:space="preserve"> pomoću </w:t>
      </w:r>
      <w:r w:rsidRPr="003752D9">
        <w:rPr>
          <w:i/>
          <w:iCs/>
        </w:rPr>
        <w:t>widgeta</w:t>
      </w:r>
      <w:r w:rsidRPr="00C30329">
        <w:t xml:space="preserve">. </w:t>
      </w:r>
      <w:r w:rsidRPr="003752D9">
        <w:rPr>
          <w:i/>
          <w:iCs/>
        </w:rPr>
        <w:t>Widget</w:t>
      </w:r>
      <w:r w:rsidRPr="00C30329">
        <w:t xml:space="preserve"> predstavlja osnovnu jedinicu za izgradnju korisničkog sučelja</w:t>
      </w:r>
      <w:r w:rsidR="003752D9">
        <w:t xml:space="preserve"> </w:t>
      </w:r>
      <w:r w:rsidRPr="00C30329">
        <w:t>te je implementiran kao nepromjenjiva klasa</w:t>
      </w:r>
      <w:r w:rsidR="003752D9">
        <w:t xml:space="preserve">. </w:t>
      </w:r>
      <w:r w:rsidR="003752D9" w:rsidRPr="00B71122">
        <w:rPr>
          <w:i/>
          <w:iCs/>
        </w:rPr>
        <w:t>Widget</w:t>
      </w:r>
      <w:r w:rsidR="003752D9">
        <w:rPr>
          <w:i/>
          <w:iCs/>
        </w:rPr>
        <w:t xml:space="preserve"> </w:t>
      </w:r>
      <w:r w:rsidRPr="00C30329">
        <w:t xml:space="preserve">pomoću </w:t>
      </w:r>
      <w:r w:rsidRPr="003752D9">
        <w:rPr>
          <w:i/>
          <w:iCs/>
        </w:rPr>
        <w:t>buil</w:t>
      </w:r>
      <w:r w:rsidR="00B5313C">
        <w:rPr>
          <w:i/>
          <w:iCs/>
        </w:rPr>
        <w:t>d</w:t>
      </w:r>
      <w:r w:rsidRPr="00C30329">
        <w:t xml:space="preserve"> metode opisuje kako trenutno izgleda korisničko sučelje s obzirom na trenutno stanje unutar aplikacije </w:t>
      </w:r>
      <w:r w:rsidR="00515C9F">
        <w:t>[18]</w:t>
      </w:r>
      <w:r w:rsidRPr="00C30329">
        <w:t xml:space="preserve">. Više različitih </w:t>
      </w:r>
      <w:r w:rsidRPr="004536E4">
        <w:rPr>
          <w:i/>
          <w:iCs/>
        </w:rPr>
        <w:t>widgeta</w:t>
      </w:r>
      <w:r w:rsidRPr="00C30329">
        <w:t xml:space="preserve"> formiraju sučelje koristeći kompoziciju</w:t>
      </w:r>
      <w:r w:rsidR="004536E4">
        <w:t>, koja</w:t>
      </w:r>
      <w:r w:rsidR="008C696A">
        <w:t xml:space="preserve"> time</w:t>
      </w:r>
      <w:r w:rsidR="004536E4">
        <w:t xml:space="preserve"> reflektira </w:t>
      </w:r>
      <w:r w:rsidRPr="00C30329">
        <w:t xml:space="preserve">trenutnu </w:t>
      </w:r>
      <w:r w:rsidR="004536E4">
        <w:t>trenutno stanje aplikacije</w:t>
      </w:r>
      <w:r w:rsidR="00AC47A5">
        <w:t>. Primjer</w:t>
      </w:r>
      <w:r w:rsidR="00C35A24">
        <w:t xml:space="preserve"> hijerarhije widgeta prikazan je na slici 4.2.</w:t>
      </w:r>
    </w:p>
    <w:p w14:paraId="3A5BC2EB" w14:textId="4866B112" w:rsidR="003E6F04" w:rsidRPr="00C30329" w:rsidRDefault="00FB5B11" w:rsidP="003E6F04">
      <w:pPr>
        <w:ind w:left="357"/>
        <w:jc w:val="center"/>
      </w:pPr>
      <w:r>
        <w:rPr>
          <w:noProof/>
          <w:lang w:eastAsia="hr-HR"/>
        </w:rPr>
        <w:lastRenderedPageBreak/>
        <w:drawing>
          <wp:inline distT="0" distB="0" distL="0" distR="0" wp14:anchorId="26A3DA6E" wp14:editId="071605F0">
            <wp:extent cx="3383280" cy="3654581"/>
            <wp:effectExtent l="0" t="0" r="0" b="3175"/>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97806" cy="3670272"/>
                    </a:xfrm>
                    <a:prstGeom prst="rect">
                      <a:avLst/>
                    </a:prstGeom>
                  </pic:spPr>
                </pic:pic>
              </a:graphicData>
            </a:graphic>
          </wp:inline>
        </w:drawing>
      </w:r>
    </w:p>
    <w:p w14:paraId="6C3109F8" w14:textId="62800FB0" w:rsidR="003E6F04" w:rsidRDefault="003E6F04" w:rsidP="00FB5B11">
      <w:pPr>
        <w:pStyle w:val="Caption"/>
      </w:pPr>
      <w:r w:rsidRPr="00C30329">
        <w:t xml:space="preserve">Sl. </w:t>
      </w:r>
      <w:r w:rsidR="009D347B">
        <w:t>4</w:t>
      </w:r>
      <w:r w:rsidRPr="00C30329">
        <w:t>.</w:t>
      </w:r>
      <w:r w:rsidR="009D347B">
        <w:t>2</w:t>
      </w:r>
      <w:r w:rsidRPr="00C30329">
        <w:t xml:space="preserve">. Hijerarhija </w:t>
      </w:r>
      <w:r w:rsidR="002E1267">
        <w:rPr>
          <w:i/>
          <w:iCs/>
        </w:rPr>
        <w:t>widgeta</w:t>
      </w:r>
    </w:p>
    <w:p w14:paraId="1FE70EF9" w14:textId="10C4CFA5" w:rsidR="00AC47A5" w:rsidRDefault="00AC47A5" w:rsidP="00AC47A5"/>
    <w:p w14:paraId="305857C5" w14:textId="0B0A7FF1" w:rsidR="003E6F04" w:rsidRPr="00AC47A5" w:rsidRDefault="00AC47A5" w:rsidP="00AC47A5">
      <w:pPr>
        <w:rPr>
          <w:i/>
          <w:iCs/>
        </w:rPr>
      </w:pPr>
      <w:r w:rsidRPr="00C30329">
        <w:t xml:space="preserve">Svaki </w:t>
      </w:r>
      <w:r w:rsidRPr="00B71122">
        <w:rPr>
          <w:i/>
          <w:iCs/>
        </w:rPr>
        <w:t>widget</w:t>
      </w:r>
      <w:r w:rsidRPr="00C30329">
        <w:t xml:space="preserve"> od roditelja dobiva </w:t>
      </w:r>
      <w:r w:rsidRPr="00C30329">
        <w:rPr>
          <w:i/>
          <w:iCs/>
        </w:rPr>
        <w:t>context</w:t>
      </w:r>
      <w:r w:rsidRPr="00C30329">
        <w:t xml:space="preserve">, preko </w:t>
      </w:r>
      <w:r>
        <w:t>kojeg</w:t>
      </w:r>
      <w:r w:rsidRPr="00C30329">
        <w:t xml:space="preserve"> prima informacije o tome gdje se nalazi unutar formiranog stabla. Prilikom promjene stanja, kao na primjer pri reakciji na interakciju korisnika s aplikacijom, pojedini </w:t>
      </w:r>
      <w:r w:rsidRPr="0042468A">
        <w:rPr>
          <w:i/>
          <w:iCs/>
        </w:rPr>
        <w:t>widget</w:t>
      </w:r>
      <w:r w:rsidRPr="00C30329">
        <w:t xml:space="preserve"> unutar hijerarhije se može zamijeniti s drugim te time reflektirati promijenjeno stanje unutar aplikacije.</w:t>
      </w:r>
    </w:p>
    <w:p w14:paraId="482BF0F7" w14:textId="77777777" w:rsidR="003E6F04" w:rsidRPr="00A92987" w:rsidRDefault="003E6F04" w:rsidP="003E6F04">
      <w:pPr>
        <w:pStyle w:val="Caption"/>
        <w:jc w:val="both"/>
        <w:rPr>
          <w:sz w:val="24"/>
          <w:szCs w:val="24"/>
        </w:rPr>
      </w:pPr>
      <w:r w:rsidRPr="00A92987">
        <w:rPr>
          <w:sz w:val="24"/>
          <w:szCs w:val="24"/>
        </w:rPr>
        <w:t>Postoje dvije vrste widgeta:</w:t>
      </w:r>
    </w:p>
    <w:p w14:paraId="58C809BF" w14:textId="62102B49" w:rsidR="003E6F04" w:rsidRPr="0042468A" w:rsidRDefault="003E6F04" w:rsidP="00336727">
      <w:pPr>
        <w:pStyle w:val="ListParagraph"/>
        <w:numPr>
          <w:ilvl w:val="0"/>
          <w:numId w:val="6"/>
        </w:numPr>
        <w:rPr>
          <w:i/>
          <w:iCs/>
        </w:rPr>
      </w:pPr>
      <w:r w:rsidRPr="0042468A">
        <w:rPr>
          <w:i/>
          <w:iCs/>
        </w:rPr>
        <w:t>Stateless widget</w:t>
      </w:r>
    </w:p>
    <w:p w14:paraId="0D2AD24F" w14:textId="2159720D" w:rsidR="003E6F04" w:rsidRPr="00C30329" w:rsidRDefault="003E6F04" w:rsidP="00336727">
      <w:pPr>
        <w:pStyle w:val="ListParagraph"/>
        <w:numPr>
          <w:ilvl w:val="0"/>
          <w:numId w:val="6"/>
        </w:numPr>
      </w:pPr>
      <w:r w:rsidRPr="00C30329">
        <w:rPr>
          <w:i/>
          <w:iCs/>
        </w:rPr>
        <w:t>Stateful widget</w:t>
      </w:r>
    </w:p>
    <w:p w14:paraId="59633F98" w14:textId="77777777" w:rsidR="00FA0610" w:rsidRDefault="003E6F04" w:rsidP="003E6F04">
      <w:r w:rsidRPr="00C30329">
        <w:rPr>
          <w:i/>
          <w:iCs/>
        </w:rPr>
        <w:t xml:space="preserve">Stateless </w:t>
      </w:r>
      <w:r w:rsidRPr="00A92987">
        <w:rPr>
          <w:i/>
          <w:iCs/>
        </w:rPr>
        <w:t>widget</w:t>
      </w:r>
      <w:r w:rsidRPr="00C30329">
        <w:t xml:space="preserve"> ne sadrži nikakvo stanje koje je podložno promjenama. Kao na primjer </w:t>
      </w:r>
      <w:r w:rsidRPr="00C30329">
        <w:rPr>
          <w:i/>
          <w:iCs/>
        </w:rPr>
        <w:t>Text</w:t>
      </w:r>
      <w:r w:rsidRPr="00C30329">
        <w:t xml:space="preserve"> </w:t>
      </w:r>
      <w:r w:rsidR="00A92987">
        <w:t xml:space="preserve"> </w:t>
      </w:r>
      <w:r w:rsidR="00A92987">
        <w:rPr>
          <w:i/>
          <w:iCs/>
        </w:rPr>
        <w:t xml:space="preserve">widget </w:t>
      </w:r>
      <w:r w:rsidRPr="00C30329">
        <w:t xml:space="preserve">koji služi za prikazivanje teksta na </w:t>
      </w:r>
      <w:r w:rsidR="00F244CB">
        <w:t>zaslon</w:t>
      </w:r>
      <w:r w:rsidRPr="00C30329">
        <w:t xml:space="preserve">. </w:t>
      </w:r>
      <w:r w:rsidRPr="00C30329">
        <w:rPr>
          <w:i/>
          <w:iCs/>
        </w:rPr>
        <w:t xml:space="preserve">Stateful </w:t>
      </w:r>
      <w:r w:rsidRPr="00A92987">
        <w:rPr>
          <w:i/>
          <w:iCs/>
        </w:rPr>
        <w:t>widget</w:t>
      </w:r>
      <w:r w:rsidRPr="00C30329">
        <w:t xml:space="preserve"> sadrži </w:t>
      </w:r>
      <w:r w:rsidR="0018500C">
        <w:t xml:space="preserve">jedan ili više </w:t>
      </w:r>
      <w:r w:rsidRPr="00C30329">
        <w:t>atribut</w:t>
      </w:r>
      <w:r w:rsidR="0018500C">
        <w:t>a</w:t>
      </w:r>
      <w:r w:rsidRPr="00C30329">
        <w:t xml:space="preserve"> koji </w:t>
      </w:r>
      <w:r w:rsidR="0018500C">
        <w:t>su</w:t>
      </w:r>
      <w:r w:rsidRPr="00C30329">
        <w:t xml:space="preserve"> podlož</w:t>
      </w:r>
      <w:r w:rsidR="0018500C">
        <w:t>ni</w:t>
      </w:r>
      <w:r w:rsidRPr="00C30329">
        <w:t xml:space="preserve"> promjeni</w:t>
      </w:r>
      <w:r w:rsidR="0018500C">
        <w:t xml:space="preserve">. Promjena </w:t>
      </w:r>
      <w:r w:rsidRPr="00C30329">
        <w:t xml:space="preserve">se može pojaviti usred, na primjer, interakcije korisnika s aplikacijom ili </w:t>
      </w:r>
      <w:r w:rsidR="00B5313C">
        <w:t>promjene stanja mobilnog uređaja</w:t>
      </w:r>
      <w:r w:rsidRPr="00C30329">
        <w:t>. Trivijalni primjer bi bi</w:t>
      </w:r>
      <w:r w:rsidR="00B5313C">
        <w:t>la</w:t>
      </w:r>
      <w:r w:rsidRPr="00C30329">
        <w:t xml:space="preserve"> početna aplikacija dana pri postavljanju svakog novog</w:t>
      </w:r>
      <w:r w:rsidR="00B5313C">
        <w:t xml:space="preserve"> </w:t>
      </w:r>
      <w:r w:rsidR="00B5313C" w:rsidRPr="00B5313C">
        <w:rPr>
          <w:i/>
          <w:iCs/>
        </w:rPr>
        <w:t>Flutter</w:t>
      </w:r>
      <w:r w:rsidRPr="00C30329">
        <w:t xml:space="preserve"> projekta, koja sadrži gumb </w:t>
      </w:r>
      <w:r w:rsidR="004C069E">
        <w:t>i tekst</w:t>
      </w:r>
      <w:r w:rsidRPr="00C30329">
        <w:t xml:space="preserve"> koji prikazuje koliko puta </w:t>
      </w:r>
      <w:r w:rsidR="00B5313C">
        <w:t xml:space="preserve">je </w:t>
      </w:r>
      <w:r w:rsidRPr="00C30329">
        <w:t xml:space="preserve">gumb pritisnut. </w:t>
      </w:r>
    </w:p>
    <w:p w14:paraId="3BD1951C" w14:textId="12F4EE36" w:rsidR="003E6F04" w:rsidRPr="00C30329" w:rsidRDefault="00FA0610" w:rsidP="003E6F04">
      <w:r>
        <w:rPr>
          <w:i/>
          <w:iCs/>
        </w:rPr>
        <w:t>Stateful</w:t>
      </w:r>
      <w:r w:rsidR="003E6F04" w:rsidRPr="00C30329">
        <w:t xml:space="preserve"> </w:t>
      </w:r>
      <w:r w:rsidR="003E6F04" w:rsidRPr="004C069E">
        <w:rPr>
          <w:i/>
          <w:iCs/>
        </w:rPr>
        <w:t>widget</w:t>
      </w:r>
      <w:r w:rsidR="003E6F04" w:rsidRPr="00C30329">
        <w:t xml:space="preserve"> mijenja stanje, ali s obzirom </w:t>
      </w:r>
      <w:r w:rsidR="00D83DE9">
        <w:t xml:space="preserve">na to </w:t>
      </w:r>
      <w:r w:rsidR="003E6F04" w:rsidRPr="00C30329">
        <w:t xml:space="preserve">da </w:t>
      </w:r>
      <w:r w:rsidR="003E6F04" w:rsidRPr="00B5313C">
        <w:rPr>
          <w:i/>
          <w:iCs/>
        </w:rPr>
        <w:t>widgeti</w:t>
      </w:r>
      <w:r w:rsidR="003E6F04" w:rsidRPr="00C30329">
        <w:t xml:space="preserve"> sami po sebi nisu promjenjivi, spremaju takva stanja unutar posebne </w:t>
      </w:r>
      <w:r w:rsidR="003E6F04" w:rsidRPr="00B5313C">
        <w:rPr>
          <w:i/>
          <w:iCs/>
        </w:rPr>
        <w:t>State</w:t>
      </w:r>
      <w:r w:rsidR="003E6F04" w:rsidRPr="00C30329">
        <w:t xml:space="preserve"> klase. </w:t>
      </w:r>
      <w:r w:rsidR="00B5313C">
        <w:rPr>
          <w:i/>
          <w:iCs/>
        </w:rPr>
        <w:t>State</w:t>
      </w:r>
      <w:r w:rsidR="003E6F04" w:rsidRPr="00C30329">
        <w:t xml:space="preserve"> klasa sadrži </w:t>
      </w:r>
      <w:r w:rsidR="003E6F04" w:rsidRPr="00C30329">
        <w:rPr>
          <w:i/>
          <w:iCs/>
        </w:rPr>
        <w:t>build</w:t>
      </w:r>
      <w:r w:rsidR="003E6F04" w:rsidRPr="00C30329">
        <w:t xml:space="preserve"> metodu, koja treba biti pozvana nakon svake promjene stanja kako bi se</w:t>
      </w:r>
      <w:r w:rsidR="00B5313C">
        <w:t xml:space="preserve"> novo stanje</w:t>
      </w:r>
      <w:r w:rsidR="003E6F04" w:rsidRPr="00C30329">
        <w:t xml:space="preserve"> reflekt</w:t>
      </w:r>
      <w:r w:rsidR="00B5313C">
        <w:t>iralo</w:t>
      </w:r>
      <w:r w:rsidR="003E6F04" w:rsidRPr="00C30329">
        <w:t xml:space="preserve"> na zaslonu. Pozivajući </w:t>
      </w:r>
      <w:r w:rsidR="003E6F04" w:rsidRPr="00C30329">
        <w:lastRenderedPageBreak/>
        <w:t xml:space="preserve">metodu </w:t>
      </w:r>
      <w:r w:rsidR="003E6F04" w:rsidRPr="00C30329">
        <w:rPr>
          <w:i/>
          <w:iCs/>
        </w:rPr>
        <w:t>setState</w:t>
      </w:r>
      <w:r w:rsidR="003E6F04" w:rsidRPr="00C30329">
        <w:t xml:space="preserve">, Flutter dobiva informaciju o razlici trenutnog stanja </w:t>
      </w:r>
      <w:r w:rsidR="003E6F04" w:rsidRPr="004C069E">
        <w:rPr>
          <w:i/>
          <w:iCs/>
        </w:rPr>
        <w:t>widgeta</w:t>
      </w:r>
      <w:r w:rsidR="003E6F04" w:rsidRPr="00C30329">
        <w:t xml:space="preserve"> i onog prikazanog na </w:t>
      </w:r>
      <w:r w:rsidR="00F244CB">
        <w:t>zaslon</w:t>
      </w:r>
      <w:r w:rsidR="003E6F04" w:rsidRPr="00C30329">
        <w:t xml:space="preserve">u te poziva </w:t>
      </w:r>
      <w:r w:rsidR="003E6F04" w:rsidRPr="004C069E">
        <w:rPr>
          <w:i/>
          <w:iCs/>
        </w:rPr>
        <w:t>build</w:t>
      </w:r>
      <w:r w:rsidR="003E6F04" w:rsidRPr="00C30329">
        <w:t xml:space="preserve"> methodu </w:t>
      </w:r>
      <w:r w:rsidR="003E6F04" w:rsidRPr="00C30329">
        <w:rPr>
          <w:i/>
          <w:iCs/>
        </w:rPr>
        <w:t>State</w:t>
      </w:r>
      <w:r w:rsidR="003E6F04" w:rsidRPr="00C30329">
        <w:t xml:space="preserve"> klase.</w:t>
      </w:r>
    </w:p>
    <w:p w14:paraId="72523912" w14:textId="77777777" w:rsidR="003E6F04" w:rsidRPr="00C30329" w:rsidRDefault="003E6F04" w:rsidP="00336727">
      <w:pPr>
        <w:pStyle w:val="Heading4"/>
        <w:numPr>
          <w:ilvl w:val="3"/>
          <w:numId w:val="5"/>
        </w:numPr>
      </w:pPr>
      <w:bookmarkStart w:id="49" w:name="_Toc113187550"/>
      <w:bookmarkStart w:id="50" w:name="_Toc113189527"/>
      <w:bookmarkStart w:id="51" w:name="_Toc113278151"/>
      <w:bookmarkStart w:id="52" w:name="_Toc113288440"/>
      <w:r w:rsidRPr="00C30329">
        <w:t>Propagacija stanja</w:t>
      </w:r>
      <w:bookmarkEnd w:id="49"/>
      <w:bookmarkEnd w:id="50"/>
      <w:bookmarkEnd w:id="51"/>
      <w:bookmarkEnd w:id="52"/>
    </w:p>
    <w:p w14:paraId="576468F0" w14:textId="3391F510" w:rsidR="003E6F04" w:rsidRPr="00C30329" w:rsidRDefault="003E6F04" w:rsidP="003E6F04">
      <w:r w:rsidRPr="00C30329">
        <w:t xml:space="preserve">Kako je </w:t>
      </w:r>
      <w:r w:rsidRPr="00D84D09">
        <w:rPr>
          <w:i/>
          <w:iCs/>
        </w:rPr>
        <w:t>widget</w:t>
      </w:r>
      <w:r w:rsidRPr="00C30329">
        <w:t xml:space="preserve"> klasa, moguće mu je predati podatke </w:t>
      </w:r>
      <w:r w:rsidR="00D84D09">
        <w:t xml:space="preserve">kao parametre </w:t>
      </w:r>
      <w:r w:rsidRPr="00C30329">
        <w:t>konstruktora</w:t>
      </w:r>
      <w:r w:rsidR="00BB7BEE">
        <w:t xml:space="preserve"> i koristiti ih u </w:t>
      </w:r>
      <w:r w:rsidRPr="00C30329">
        <w:rPr>
          <w:i/>
          <w:iCs/>
        </w:rPr>
        <w:t>build</w:t>
      </w:r>
      <w:r w:rsidRPr="00C30329">
        <w:t xml:space="preserve"> metod</w:t>
      </w:r>
      <w:r w:rsidR="00FA0610">
        <w:t>i</w:t>
      </w:r>
      <w:r w:rsidRPr="00C30329">
        <w:t xml:space="preserve">. Ovaj pristup je primjenjiv dok se aplikacija sastoji od svega par </w:t>
      </w:r>
      <w:r w:rsidRPr="00BB7BEE">
        <w:rPr>
          <w:i/>
          <w:iCs/>
        </w:rPr>
        <w:t>widgeta</w:t>
      </w:r>
      <w:r w:rsidRPr="00C30329">
        <w:t xml:space="preserve">. Kako se dodaju </w:t>
      </w:r>
      <w:r w:rsidR="00BF23DB">
        <w:t>n</w:t>
      </w:r>
      <w:r w:rsidRPr="00C30329">
        <w:t xml:space="preserve">ove funkcionalnosti i implementiraju zasloni, postupak prosljeđivanja podataka kroz konstruktore postaje vrlo težak. Stoga, kao rješenje </w:t>
      </w:r>
      <w:r w:rsidRPr="00661E97">
        <w:rPr>
          <w:i/>
          <w:iCs/>
        </w:rPr>
        <w:t>Flutter</w:t>
      </w:r>
      <w:r w:rsidRPr="00C30329">
        <w:t xml:space="preserve"> pruža treći tip widgeta, </w:t>
      </w:r>
      <w:r w:rsidRPr="00C30329">
        <w:rPr>
          <w:i/>
          <w:iCs/>
        </w:rPr>
        <w:t>InheritedWidget</w:t>
      </w:r>
      <w:r w:rsidR="00BF23DB">
        <w:rPr>
          <w:i/>
          <w:iCs/>
        </w:rPr>
        <w:t>,</w:t>
      </w:r>
      <w:r w:rsidR="00BE3C63">
        <w:t xml:space="preserve"> čiji primjer korištenja je vidljiv na slici 4.3</w:t>
      </w:r>
      <w:r w:rsidRPr="00C30329">
        <w:t xml:space="preserve">. </w:t>
      </w:r>
      <w:r w:rsidRPr="00C30329">
        <w:rPr>
          <w:i/>
          <w:iCs/>
        </w:rPr>
        <w:t>InheritedWidget</w:t>
      </w:r>
      <w:r w:rsidRPr="00C30329">
        <w:t xml:space="preserve"> omogućuje jednostavan pristup podacima svim </w:t>
      </w:r>
      <w:r w:rsidRPr="00DF425E">
        <w:rPr>
          <w:i/>
          <w:iCs/>
        </w:rPr>
        <w:t>widgetima</w:t>
      </w:r>
      <w:r w:rsidRPr="00C30329">
        <w:t xml:space="preserve"> koji se nalaze </w:t>
      </w:r>
      <w:r w:rsidR="00DF425E">
        <w:t xml:space="preserve">na nižoj razini u </w:t>
      </w:r>
      <w:r w:rsidRPr="00C30329">
        <w:t>hijerarhij</w:t>
      </w:r>
      <w:r w:rsidR="00DF425E">
        <w:t>i</w:t>
      </w:r>
      <w:r w:rsidRPr="00C30329">
        <w:t xml:space="preserve"> stabla.</w:t>
      </w:r>
    </w:p>
    <w:p w14:paraId="421AB3B4" w14:textId="73A1FED7" w:rsidR="003E6F04" w:rsidRPr="00C30329" w:rsidRDefault="0028094A" w:rsidP="003E6F04">
      <w:pPr>
        <w:ind w:left="357"/>
        <w:jc w:val="center"/>
      </w:pPr>
      <w:r>
        <w:rPr>
          <w:noProof/>
          <w:lang w:eastAsia="hr-HR"/>
        </w:rPr>
        <w:drawing>
          <wp:inline distT="0" distB="0" distL="0" distR="0" wp14:anchorId="28BA794A" wp14:editId="1078010C">
            <wp:extent cx="4517419" cy="3609975"/>
            <wp:effectExtent l="0" t="0" r="3810" b="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31952" cy="3621589"/>
                    </a:xfrm>
                    <a:prstGeom prst="rect">
                      <a:avLst/>
                    </a:prstGeom>
                  </pic:spPr>
                </pic:pic>
              </a:graphicData>
            </a:graphic>
          </wp:inline>
        </w:drawing>
      </w:r>
    </w:p>
    <w:p w14:paraId="156CC52D" w14:textId="5F50CB03" w:rsidR="003E6F04" w:rsidRPr="0028094A" w:rsidRDefault="003E6F04" w:rsidP="0028094A">
      <w:pPr>
        <w:pStyle w:val="Caption"/>
      </w:pPr>
      <w:r w:rsidRPr="00C30329">
        <w:t>Sl.</w:t>
      </w:r>
      <w:r w:rsidR="009D347B">
        <w:t>4</w:t>
      </w:r>
      <w:r w:rsidRPr="00C30329">
        <w:t>.</w:t>
      </w:r>
      <w:r w:rsidR="009D347B">
        <w:t>3</w:t>
      </w:r>
      <w:r w:rsidRPr="00C30329">
        <w:t>.</w:t>
      </w:r>
      <w:r w:rsidR="0028094A">
        <w:t xml:space="preserve"> Primjer</w:t>
      </w:r>
      <w:r w:rsidRPr="00C30329">
        <w:t xml:space="preserve"> </w:t>
      </w:r>
      <w:r w:rsidRPr="00C30329">
        <w:rPr>
          <w:i/>
          <w:iCs/>
        </w:rPr>
        <w:t>InheritedWidg</w:t>
      </w:r>
      <w:r w:rsidR="0028094A">
        <w:rPr>
          <w:i/>
          <w:iCs/>
        </w:rPr>
        <w:t>e-</w:t>
      </w:r>
      <w:r w:rsidR="0028094A">
        <w:t xml:space="preserve">a u stablu </w:t>
      </w:r>
      <w:r w:rsidR="002E1267">
        <w:rPr>
          <w:i/>
          <w:iCs/>
        </w:rPr>
        <w:t>widgeta</w:t>
      </w:r>
    </w:p>
    <w:p w14:paraId="08D51F73" w14:textId="7CB64547" w:rsidR="003E6F04" w:rsidRPr="00C30329" w:rsidRDefault="003E6F04" w:rsidP="003E6F04">
      <w:pPr>
        <w:pStyle w:val="Caption"/>
      </w:pPr>
      <w:r w:rsidRPr="00C30329">
        <w:t xml:space="preserve"> </w:t>
      </w:r>
    </w:p>
    <w:p w14:paraId="732438EB" w14:textId="1181D6FE" w:rsidR="003E6F04" w:rsidRPr="00C30329" w:rsidRDefault="003E6F04" w:rsidP="00DF425E">
      <w:r w:rsidRPr="00C30329">
        <w:t xml:space="preserve">Ako </w:t>
      </w:r>
      <w:r w:rsidR="0028094A">
        <w:t>Ispit</w:t>
      </w:r>
      <w:r w:rsidRPr="00C30329">
        <w:t xml:space="preserve"> treba podatke od </w:t>
      </w:r>
      <w:r w:rsidR="0028094A">
        <w:t>StanjaStudenta</w:t>
      </w:r>
      <w:r w:rsidRPr="00C30329">
        <w:t xml:space="preserve">, moguće ih je dobiti preko </w:t>
      </w:r>
      <w:r w:rsidRPr="00C30329">
        <w:rPr>
          <w:i/>
          <w:iCs/>
        </w:rPr>
        <w:t>context</w:t>
      </w:r>
      <w:r w:rsidRPr="00C30329">
        <w:t xml:space="preserve"> parametra, kojeg svaki </w:t>
      </w:r>
      <w:r w:rsidRPr="00DF425E">
        <w:rPr>
          <w:i/>
          <w:iCs/>
        </w:rPr>
        <w:t>widget</w:t>
      </w:r>
      <w:r w:rsidRPr="00C30329">
        <w:t xml:space="preserve"> pruža kao argument svoje </w:t>
      </w:r>
      <w:r w:rsidRPr="00C30329">
        <w:rPr>
          <w:i/>
          <w:iCs/>
        </w:rPr>
        <w:t>build</w:t>
      </w:r>
      <w:r w:rsidRPr="00C30329">
        <w:t xml:space="preserve"> metode. Prilikom toga, </w:t>
      </w:r>
      <w:r w:rsidR="0028094A">
        <w:t>pruža</w:t>
      </w:r>
      <w:r w:rsidR="00DF425E">
        <w:t xml:space="preserve"> se</w:t>
      </w:r>
      <w:r w:rsidRPr="00C30329">
        <w:t xml:space="preserve"> stanje od najbližeg </w:t>
      </w:r>
      <w:r w:rsidRPr="00DF425E">
        <w:rPr>
          <w:i/>
          <w:iCs/>
        </w:rPr>
        <w:t>widgeta</w:t>
      </w:r>
      <w:r w:rsidRPr="00C30329">
        <w:t xml:space="preserve"> koji se nalazi iznad unutar hijerarhije stabla </w:t>
      </w:r>
      <w:r w:rsidR="00DF425E">
        <w:t xml:space="preserve">tipa </w:t>
      </w:r>
      <w:r w:rsidR="0028094A">
        <w:t>StanjeStudenta</w:t>
      </w:r>
      <w:r w:rsidRPr="00C30329">
        <w:t xml:space="preserve">. Ova metodologija propagiranja stanja unutar aplikacije se koristi od samog </w:t>
      </w:r>
      <w:r w:rsidRPr="00DF425E">
        <w:rPr>
          <w:i/>
          <w:iCs/>
        </w:rPr>
        <w:t>Flutter</w:t>
      </w:r>
      <w:r w:rsidRPr="00C30329">
        <w:t xml:space="preserve"> okruženja te je osnova mnogih biblioteka napravljenih od strane programera u svrhu upravljanja stanjem unutar aplikacije.</w:t>
      </w:r>
    </w:p>
    <w:p w14:paraId="4FA88DC6" w14:textId="77777777" w:rsidR="003E6F04" w:rsidRPr="00C30329" w:rsidRDefault="003E6F04" w:rsidP="00336727">
      <w:pPr>
        <w:pStyle w:val="Heading4"/>
        <w:numPr>
          <w:ilvl w:val="3"/>
          <w:numId w:val="5"/>
        </w:numPr>
      </w:pPr>
      <w:bookmarkStart w:id="53" w:name="_Toc113187551"/>
      <w:bookmarkStart w:id="54" w:name="_Toc113189528"/>
      <w:bookmarkStart w:id="55" w:name="_Toc113278152"/>
      <w:bookmarkStart w:id="56" w:name="_Toc113288441"/>
      <w:r w:rsidRPr="00C30329">
        <w:lastRenderedPageBreak/>
        <w:t>Prikazivanje korisničkog sučelja</w:t>
      </w:r>
      <w:bookmarkEnd w:id="53"/>
      <w:bookmarkEnd w:id="54"/>
      <w:bookmarkEnd w:id="55"/>
      <w:bookmarkEnd w:id="56"/>
    </w:p>
    <w:p w14:paraId="7A42C0C9" w14:textId="4E6D83B6" w:rsidR="003E6F04" w:rsidRPr="00C30329" w:rsidRDefault="003E6F04" w:rsidP="003E6F04">
      <w:r w:rsidRPr="00C30329">
        <w:t xml:space="preserve">Nativne aplikacije, zajedno s bibliotekama pružaju komponente koje predstavljaju što se prikazuje na </w:t>
      </w:r>
      <w:r w:rsidR="00F244CB">
        <w:t>zaslon</w:t>
      </w:r>
      <w:r w:rsidRPr="00C30329">
        <w:t>u. Ti elementi se koriste od strane</w:t>
      </w:r>
      <w:r w:rsidR="00862484">
        <w:t xml:space="preserve"> </w:t>
      </w:r>
      <w:r w:rsidR="00862484" w:rsidRPr="00C30329">
        <w:t>programa</w:t>
      </w:r>
      <w:r w:rsidRPr="00C30329">
        <w:t xml:space="preserve"> </w:t>
      </w:r>
      <w:r w:rsidRPr="00C30329">
        <w:rPr>
          <w:i/>
          <w:iCs/>
        </w:rPr>
        <w:t>Skia</w:t>
      </w:r>
      <w:r w:rsidRPr="00C30329">
        <w:t xml:space="preserve"> koji upravlja grafičkom karticom </w:t>
      </w:r>
      <w:r w:rsidR="004B3DB1">
        <w:t xml:space="preserve">(GPU) </w:t>
      </w:r>
      <w:r w:rsidRPr="00C30329">
        <w:t xml:space="preserve">te ovisno o primljenim komponentama govori grafičkoj kartici što </w:t>
      </w:r>
      <w:r w:rsidR="006070D2">
        <w:t xml:space="preserve">treba prikazati </w:t>
      </w:r>
      <w:r w:rsidRPr="00C30329">
        <w:t xml:space="preserve">na </w:t>
      </w:r>
      <w:r w:rsidR="00F244CB">
        <w:t>zaslon</w:t>
      </w:r>
      <w:r w:rsidRPr="00C30329">
        <w:t xml:space="preserve">u. Obično višeplatformske tehnologije iskorištavaju ovo postojeću implementaciju nativnih tehnologija te jednostavno </w:t>
      </w:r>
      <w:r w:rsidR="006070D2">
        <w:t xml:space="preserve">pružaju </w:t>
      </w:r>
      <w:r w:rsidRPr="00C30329">
        <w:t>fasad</w:t>
      </w:r>
      <w:r w:rsidR="006070D2">
        <w:t>u</w:t>
      </w:r>
      <w:r w:rsidRPr="00C30329">
        <w:t xml:space="preserve"> preko njih koja komunicira s obje platforme. </w:t>
      </w:r>
      <w:r w:rsidRPr="00661E97">
        <w:rPr>
          <w:i/>
          <w:iCs/>
        </w:rPr>
        <w:t>Flutter</w:t>
      </w:r>
      <w:r w:rsidRPr="00C30329">
        <w:t xml:space="preserve"> je drugačiji po tome što totalno zamjenjuje tu postojeću funkcionalnost nativnih tehnologija sa svojom. Time se postiže bolja i brža </w:t>
      </w:r>
      <w:r w:rsidR="006070D2">
        <w:t>komunikacija</w:t>
      </w:r>
      <w:r w:rsidRPr="00C30329">
        <w:t xml:space="preserve"> sa </w:t>
      </w:r>
      <w:r w:rsidRPr="00C30329">
        <w:rPr>
          <w:i/>
          <w:iCs/>
        </w:rPr>
        <w:t>Skia</w:t>
      </w:r>
      <w:r w:rsidRPr="00C30329">
        <w:t xml:space="preserve"> programom te ima bolju </w:t>
      </w:r>
      <w:r w:rsidR="006070D2">
        <w:t xml:space="preserve">kontrolu o tome </w:t>
      </w:r>
      <w:r w:rsidRPr="00C30329">
        <w:t>što se prikazuje na korisničkom sučelju.</w:t>
      </w:r>
      <w:r w:rsidR="00292D19">
        <w:t xml:space="preserve"> Prikaz komuniciranja </w:t>
      </w:r>
      <w:r w:rsidR="00ED2ADF">
        <w:rPr>
          <w:i/>
          <w:iCs/>
        </w:rPr>
        <w:t>Fluttera</w:t>
      </w:r>
      <w:r w:rsidR="00292D19">
        <w:t xml:space="preserve"> sa </w:t>
      </w:r>
      <w:r w:rsidR="004B3DB1">
        <w:t>grafičkom karticom vidljiv je na slivi 4.4.</w:t>
      </w:r>
    </w:p>
    <w:p w14:paraId="6DEAC67E" w14:textId="77777777" w:rsidR="003E6F04" w:rsidRPr="00C30329" w:rsidRDefault="003E6F04" w:rsidP="006C62B3">
      <w:pPr>
        <w:spacing w:after="0" w:line="240" w:lineRule="auto"/>
        <w:jc w:val="center"/>
      </w:pPr>
      <w:r w:rsidRPr="00C30329">
        <w:rPr>
          <w:noProof/>
          <w:lang w:eastAsia="hr-HR"/>
        </w:rPr>
        <w:drawing>
          <wp:inline distT="0" distB="0" distL="0" distR="0" wp14:anchorId="6DB15985" wp14:editId="3A417B6D">
            <wp:extent cx="4256782" cy="1592766"/>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98891" cy="1608522"/>
                    </a:xfrm>
                    <a:prstGeom prst="rect">
                      <a:avLst/>
                    </a:prstGeom>
                  </pic:spPr>
                </pic:pic>
              </a:graphicData>
            </a:graphic>
          </wp:inline>
        </w:drawing>
      </w:r>
    </w:p>
    <w:p w14:paraId="500D0690" w14:textId="14F2E447" w:rsidR="003E6F04" w:rsidRPr="009D347B" w:rsidRDefault="003E6F04" w:rsidP="006070D2">
      <w:pPr>
        <w:jc w:val="center"/>
        <w:rPr>
          <w:sz w:val="20"/>
          <w:szCs w:val="20"/>
        </w:rPr>
      </w:pPr>
      <w:r w:rsidRPr="009D347B">
        <w:rPr>
          <w:sz w:val="20"/>
          <w:szCs w:val="20"/>
        </w:rPr>
        <w:t xml:space="preserve">Sl. </w:t>
      </w:r>
      <w:r w:rsidR="009D347B">
        <w:rPr>
          <w:sz w:val="20"/>
          <w:szCs w:val="20"/>
        </w:rPr>
        <w:t>4</w:t>
      </w:r>
      <w:r w:rsidRPr="009D347B">
        <w:rPr>
          <w:sz w:val="20"/>
          <w:szCs w:val="20"/>
        </w:rPr>
        <w:t>.4. Komuniciranje</w:t>
      </w:r>
      <w:r w:rsidR="006070D2" w:rsidRPr="009D347B">
        <w:rPr>
          <w:sz w:val="20"/>
          <w:szCs w:val="20"/>
        </w:rPr>
        <w:t xml:space="preserve"> </w:t>
      </w:r>
      <w:r w:rsidR="006070D2" w:rsidRPr="009D347B">
        <w:rPr>
          <w:i/>
          <w:iCs/>
          <w:sz w:val="20"/>
          <w:szCs w:val="20"/>
        </w:rPr>
        <w:t>Flutter</w:t>
      </w:r>
      <w:r w:rsidR="006070D2" w:rsidRPr="009D347B">
        <w:rPr>
          <w:sz w:val="20"/>
          <w:szCs w:val="20"/>
        </w:rPr>
        <w:t xml:space="preserve"> aplikacije</w:t>
      </w:r>
      <w:r w:rsidRPr="009D347B">
        <w:rPr>
          <w:sz w:val="20"/>
          <w:szCs w:val="20"/>
        </w:rPr>
        <w:t xml:space="preserve"> sa GPU</w:t>
      </w:r>
    </w:p>
    <w:p w14:paraId="1EC1958F" w14:textId="537B04D7" w:rsidR="003E6F04" w:rsidRPr="009D347B" w:rsidRDefault="003E6F04" w:rsidP="003E6F04">
      <w:r w:rsidRPr="006070D2">
        <w:rPr>
          <w:i/>
          <w:iCs/>
        </w:rPr>
        <w:t>Flutter</w:t>
      </w:r>
      <w:r w:rsidRPr="00C30329">
        <w:t xml:space="preserve"> kao rješenje za određivanje što se prikazuje na korisničkom sučelju, koristi kompozicijsku strukturu stabla, i to tri različite vrsta stabla</w:t>
      </w:r>
      <w:r w:rsidR="009D347B">
        <w:t xml:space="preserve"> </w:t>
      </w:r>
      <w:r w:rsidR="00515C9F">
        <w:t>[19]</w:t>
      </w:r>
      <w:r w:rsidR="009D347B">
        <w:t xml:space="preserve">. Tri stabla </w:t>
      </w:r>
      <w:r w:rsidR="00ED2ADF">
        <w:rPr>
          <w:i/>
          <w:iCs/>
        </w:rPr>
        <w:t>Fluttera</w:t>
      </w:r>
      <w:r w:rsidR="009D347B">
        <w:t xml:space="preserve"> prikazana su na slici </w:t>
      </w:r>
      <w:r w:rsidR="004B3DB1">
        <w:t>4</w:t>
      </w:r>
      <w:r w:rsidR="009D347B">
        <w:t>.5.</w:t>
      </w:r>
    </w:p>
    <w:p w14:paraId="69DABCA7" w14:textId="77777777" w:rsidR="009D347B" w:rsidRPr="00C30329" w:rsidRDefault="009D347B" w:rsidP="009D347B">
      <w:pPr>
        <w:jc w:val="center"/>
      </w:pPr>
      <w:r>
        <w:rPr>
          <w:noProof/>
          <w:lang w:eastAsia="hr-HR"/>
        </w:rPr>
        <w:lastRenderedPageBreak/>
        <w:drawing>
          <wp:inline distT="0" distB="0" distL="0" distR="0" wp14:anchorId="76475667" wp14:editId="29CA9F50">
            <wp:extent cx="4701540" cy="3659602"/>
            <wp:effectExtent l="0" t="0" r="0" b="0"/>
            <wp:docPr id="72" name="Picture 72" descr="Diagram, 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 shape, rectang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4695" cy="3669841"/>
                    </a:xfrm>
                    <a:prstGeom prst="rect">
                      <a:avLst/>
                    </a:prstGeom>
                  </pic:spPr>
                </pic:pic>
              </a:graphicData>
            </a:graphic>
          </wp:inline>
        </w:drawing>
      </w:r>
    </w:p>
    <w:p w14:paraId="0DF0CC4F" w14:textId="0777A5DF" w:rsidR="009D347B" w:rsidRPr="00C30329" w:rsidRDefault="009D347B" w:rsidP="009D347B">
      <w:pPr>
        <w:pStyle w:val="Caption"/>
      </w:pPr>
      <w:r w:rsidRPr="00C30329">
        <w:t xml:space="preserve">Sl. </w:t>
      </w:r>
      <w:r>
        <w:t>4</w:t>
      </w:r>
      <w:r w:rsidRPr="00C30329">
        <w:t xml:space="preserve">.5. Stabla </w:t>
      </w:r>
      <w:r w:rsidR="00ED2ADF">
        <w:rPr>
          <w:i/>
          <w:iCs/>
        </w:rPr>
        <w:t>Fluttera</w:t>
      </w:r>
    </w:p>
    <w:p w14:paraId="734A9157" w14:textId="77777777" w:rsidR="009D347B" w:rsidRDefault="003E6F04" w:rsidP="003E6F04">
      <w:r w:rsidRPr="00C30329">
        <w:t xml:space="preserve">Stablo </w:t>
      </w:r>
      <w:r w:rsidRPr="00F2263E">
        <w:rPr>
          <w:i/>
          <w:iCs/>
        </w:rPr>
        <w:t>widgeta</w:t>
      </w:r>
      <w:r w:rsidRPr="00C30329">
        <w:t xml:space="preserve"> predstavlja upravu onu kompoziciju </w:t>
      </w:r>
      <w:r w:rsidRPr="00F2263E">
        <w:rPr>
          <w:i/>
          <w:iCs/>
        </w:rPr>
        <w:t>widgeta</w:t>
      </w:r>
      <w:r w:rsidRPr="00C30329">
        <w:t xml:space="preserve"> koju programer napiše unutar koda. Ono predstavlja deklarativan pristup izricanja kako treba izgledati korisničko sučelje </w:t>
      </w:r>
      <w:r w:rsidR="00F2263E">
        <w:t xml:space="preserve">u ovisnosti o </w:t>
      </w:r>
      <w:r w:rsidRPr="00C30329">
        <w:t>trenutnom stanju aplikacije.</w:t>
      </w:r>
    </w:p>
    <w:p w14:paraId="7C86DE25" w14:textId="77777777" w:rsidR="00020E51" w:rsidRDefault="003E6F04" w:rsidP="003E6F04">
      <w:r w:rsidRPr="00C30329">
        <w:t xml:space="preserve"> Postupak prikazivanja korisničkog sučelja, započinje </w:t>
      </w:r>
      <w:r w:rsidRPr="00C30329">
        <w:rPr>
          <w:i/>
          <w:iCs/>
        </w:rPr>
        <w:t>build</w:t>
      </w:r>
      <w:r w:rsidRPr="00C30329">
        <w:t xml:space="preserve"> fazom</w:t>
      </w:r>
      <w:r w:rsidR="00985DF1">
        <w:t xml:space="preserve"> </w:t>
      </w:r>
      <w:r w:rsidRPr="00C30329">
        <w:t xml:space="preserve">unutar koje se izvršavaju </w:t>
      </w:r>
      <w:r w:rsidR="00985DF1">
        <w:t xml:space="preserve"> </w:t>
      </w:r>
      <w:r w:rsidRPr="00C30329">
        <w:rPr>
          <w:i/>
          <w:iCs/>
        </w:rPr>
        <w:t>build</w:t>
      </w:r>
      <w:r w:rsidRPr="00C30329">
        <w:t xml:space="preserve"> metode pojedinih </w:t>
      </w:r>
      <w:r w:rsidRPr="00985DF1">
        <w:rPr>
          <w:i/>
          <w:iCs/>
        </w:rPr>
        <w:t>widgeta</w:t>
      </w:r>
      <w:r w:rsidRPr="00C30329">
        <w:t>. Iako je widget sam po sebi nepromjenjiv (</w:t>
      </w:r>
      <w:r w:rsidRPr="00924390">
        <w:t>immutable</w:t>
      </w:r>
      <w:r w:rsidRPr="00C30329">
        <w:t xml:space="preserve">), </w:t>
      </w:r>
      <w:r w:rsidR="000B0D0C">
        <w:t>tijekom</w:t>
      </w:r>
      <w:r w:rsidRPr="00C30329">
        <w:t xml:space="preserve"> izvođenja  </w:t>
      </w:r>
      <w:r w:rsidRPr="00C30329">
        <w:rPr>
          <w:i/>
          <w:iCs/>
        </w:rPr>
        <w:t xml:space="preserve">build </w:t>
      </w:r>
      <w:r w:rsidRPr="00C30329">
        <w:t xml:space="preserve">metode </w:t>
      </w:r>
      <w:r w:rsidRPr="004B1425">
        <w:rPr>
          <w:i/>
          <w:iCs/>
        </w:rPr>
        <w:t>Flutter</w:t>
      </w:r>
      <w:r w:rsidRPr="00C30329">
        <w:t xml:space="preserve"> može ubaciti nove </w:t>
      </w:r>
      <w:r w:rsidRPr="00985DF1">
        <w:rPr>
          <w:i/>
          <w:iCs/>
        </w:rPr>
        <w:t>widgete</w:t>
      </w:r>
      <w:r w:rsidRPr="00C30329">
        <w:t xml:space="preserve"> u stablo. </w:t>
      </w:r>
      <w:r w:rsidR="000B0D0C">
        <w:t>Tijekom</w:t>
      </w:r>
      <w:r w:rsidRPr="00C30329">
        <w:t xml:space="preserve"> izvođenja </w:t>
      </w:r>
      <w:r w:rsidRPr="00C30329">
        <w:rPr>
          <w:i/>
          <w:iCs/>
        </w:rPr>
        <w:t>build</w:t>
      </w:r>
      <w:r w:rsidRPr="00C30329">
        <w:t xml:space="preserve"> faze, </w:t>
      </w:r>
      <w:r w:rsidRPr="004B1425">
        <w:rPr>
          <w:i/>
          <w:iCs/>
        </w:rPr>
        <w:t>Flutter</w:t>
      </w:r>
      <w:r w:rsidR="00BC3FB8">
        <w:t xml:space="preserve"> p</w:t>
      </w:r>
      <w:r w:rsidRPr="00C30329">
        <w:t xml:space="preserve">reslikava stablo </w:t>
      </w:r>
      <w:r w:rsidRPr="00BC3FB8">
        <w:rPr>
          <w:i/>
          <w:iCs/>
        </w:rPr>
        <w:t>widgeta</w:t>
      </w:r>
      <w:r w:rsidRPr="00C30329">
        <w:t xml:space="preserve"> u stablo elemenata u odnosu jedan na prema jedan. </w:t>
      </w:r>
      <w:r w:rsidR="00BC3FB8">
        <w:t>Stablo</w:t>
      </w:r>
      <w:r w:rsidRPr="00C30329">
        <w:t xml:space="preserve"> elemenata predstavlja stvarni opis komponente korisničkog sučelja za pojedini </w:t>
      </w:r>
      <w:r w:rsidRPr="00BC3FB8">
        <w:rPr>
          <w:i/>
          <w:iCs/>
        </w:rPr>
        <w:t>widget</w:t>
      </w:r>
      <w:r w:rsidR="0038416E">
        <w:rPr>
          <w:i/>
          <w:iCs/>
        </w:rPr>
        <w:t xml:space="preserve">, </w:t>
      </w:r>
      <w:r w:rsidRPr="00C30329">
        <w:t xml:space="preserve"> zajedno s njegovim stanjem </w:t>
      </w:r>
      <w:r w:rsidR="0038416E">
        <w:t>ako je tipa</w:t>
      </w:r>
      <w:r w:rsidRPr="00C30329">
        <w:t xml:space="preserve"> </w:t>
      </w:r>
      <w:r w:rsidRPr="00C30329">
        <w:rPr>
          <w:i/>
          <w:iCs/>
        </w:rPr>
        <w:t>StatefulWidget</w:t>
      </w:r>
      <w:r w:rsidR="0038416E">
        <w:t>. Također, stablo elemen</w:t>
      </w:r>
      <w:r w:rsidR="00BB5E27">
        <w:t>a</w:t>
      </w:r>
      <w:r w:rsidR="0038416E">
        <w:t>ta</w:t>
      </w:r>
      <w:r w:rsidRPr="00C30329">
        <w:t xml:space="preserve"> povezuje stablo </w:t>
      </w:r>
      <w:r w:rsidRPr="0038416E">
        <w:rPr>
          <w:i/>
          <w:iCs/>
        </w:rPr>
        <w:t>widgeta</w:t>
      </w:r>
      <w:r w:rsidRPr="00C30329">
        <w:t xml:space="preserve"> i stablo prikaza te upravlja stablima. </w:t>
      </w:r>
    </w:p>
    <w:p w14:paraId="55BD71E2" w14:textId="1283EA75" w:rsidR="003E6F04" w:rsidRPr="00C30329" w:rsidRDefault="003E6F04" w:rsidP="003E6F04">
      <w:r w:rsidRPr="00C30329">
        <w:t xml:space="preserve">Svaki element zna koji mu je pripadajući </w:t>
      </w:r>
      <w:r w:rsidRPr="0038416E">
        <w:rPr>
          <w:i/>
          <w:iCs/>
        </w:rPr>
        <w:t>widget</w:t>
      </w:r>
      <w:r w:rsidRPr="00C30329">
        <w:t xml:space="preserve"> iz stabla </w:t>
      </w:r>
      <w:r w:rsidRPr="0038416E">
        <w:rPr>
          <w:i/>
          <w:iCs/>
        </w:rPr>
        <w:t>widgeta</w:t>
      </w:r>
      <w:r w:rsidR="0038416E">
        <w:t xml:space="preserve"> prema</w:t>
      </w:r>
      <w:r w:rsidRPr="00C30329">
        <w:t xml:space="preserve"> njegov</w:t>
      </w:r>
      <w:r w:rsidR="0038416E">
        <w:t>om</w:t>
      </w:r>
      <w:r w:rsidRPr="00C30329">
        <w:t xml:space="preserve"> tip</w:t>
      </w:r>
      <w:r w:rsidR="0038416E">
        <w:t>u</w:t>
      </w:r>
      <w:r w:rsidRPr="00C30329">
        <w:t xml:space="preserve"> </w:t>
      </w:r>
      <w:r w:rsidR="0038416E">
        <w:t>i</w:t>
      </w:r>
      <w:r w:rsidRPr="00C30329">
        <w:t xml:space="preserve"> ključ</w:t>
      </w:r>
      <w:r w:rsidR="0038416E">
        <w:t>u</w:t>
      </w:r>
      <w:r w:rsidRPr="00C30329">
        <w:t xml:space="preserve">, ako postoji. Ključ </w:t>
      </w:r>
      <w:r w:rsidR="00020E51">
        <w:t>je</w:t>
      </w:r>
      <w:r w:rsidRPr="00C30329">
        <w:t xml:space="preserve"> jedinstveni identifikator koji se može predati svakom </w:t>
      </w:r>
      <w:r w:rsidRPr="003D5610">
        <w:rPr>
          <w:i/>
          <w:iCs/>
        </w:rPr>
        <w:t>widgetu</w:t>
      </w:r>
      <w:r w:rsidRPr="00C30329">
        <w:t xml:space="preserve">, kako bi element unutar stabla elemenata mogao bolje odrediti s kojim je </w:t>
      </w:r>
      <w:r w:rsidRPr="003D5610">
        <w:rPr>
          <w:i/>
          <w:iCs/>
        </w:rPr>
        <w:t>widgetom</w:t>
      </w:r>
      <w:r w:rsidRPr="00C30329">
        <w:t xml:space="preserve"> povezan.</w:t>
      </w:r>
    </w:p>
    <w:p w14:paraId="5FC6C34A" w14:textId="7EE83211" w:rsidR="003E6F04" w:rsidRPr="00C30329" w:rsidRDefault="003E6F04" w:rsidP="003E6F04">
      <w:r w:rsidRPr="00C30329">
        <w:t xml:space="preserve">Svaki element unutar stabla </w:t>
      </w:r>
      <w:r w:rsidR="003D5610">
        <w:t>elementata</w:t>
      </w:r>
      <w:r w:rsidRPr="00C30329">
        <w:t xml:space="preserve"> je jedan od dva osnovna tipa elemenata:</w:t>
      </w:r>
    </w:p>
    <w:p w14:paraId="673EE611" w14:textId="2CD5BE2C" w:rsidR="003E6F04" w:rsidRPr="00C30329" w:rsidRDefault="003E6F04" w:rsidP="00336727">
      <w:pPr>
        <w:pStyle w:val="ListParagraph"/>
        <w:numPr>
          <w:ilvl w:val="0"/>
          <w:numId w:val="7"/>
        </w:numPr>
      </w:pPr>
      <w:r w:rsidRPr="00C30329">
        <w:t>Element komponente (</w:t>
      </w:r>
      <w:r w:rsidRPr="00C30329">
        <w:rPr>
          <w:i/>
          <w:iCs/>
        </w:rPr>
        <w:t>ComponentElement</w:t>
      </w:r>
      <w:r w:rsidRPr="00C30329">
        <w:t>)</w:t>
      </w:r>
    </w:p>
    <w:p w14:paraId="730D0180" w14:textId="1EED6B8A" w:rsidR="003E6F04" w:rsidRPr="00C30329" w:rsidRDefault="003E6F04" w:rsidP="00336727">
      <w:pPr>
        <w:pStyle w:val="ListParagraph"/>
        <w:numPr>
          <w:ilvl w:val="0"/>
          <w:numId w:val="7"/>
        </w:numPr>
      </w:pPr>
      <w:r w:rsidRPr="00C30329">
        <w:t>Element prikaza (</w:t>
      </w:r>
      <w:r w:rsidRPr="00C30329">
        <w:rPr>
          <w:i/>
          <w:iCs/>
        </w:rPr>
        <w:t>RenderObjectElement</w:t>
      </w:r>
      <w:r w:rsidRPr="00C30329">
        <w:t>)</w:t>
      </w:r>
    </w:p>
    <w:p w14:paraId="49761FAD" w14:textId="77777777" w:rsidR="00786791" w:rsidRDefault="003E6F04" w:rsidP="003D5610">
      <w:r w:rsidRPr="00C30329">
        <w:lastRenderedPageBreak/>
        <w:t xml:space="preserve">Element komponente služi kao </w:t>
      </w:r>
      <w:r w:rsidR="003D5610">
        <w:t>spremnik</w:t>
      </w:r>
      <w:r w:rsidRPr="00C30329">
        <w:t xml:space="preserve"> drugim elementima, dok element prikaza služe kao poveznica između pojedinog </w:t>
      </w:r>
      <w:r w:rsidRPr="0000138D">
        <w:rPr>
          <w:i/>
          <w:iCs/>
        </w:rPr>
        <w:t>widgeta</w:t>
      </w:r>
      <w:r w:rsidRPr="00C30329">
        <w:t xml:space="preserve"> unutar stabla </w:t>
      </w:r>
      <w:r w:rsidRPr="0000138D">
        <w:rPr>
          <w:i/>
          <w:iCs/>
        </w:rPr>
        <w:t>widgeta</w:t>
      </w:r>
      <w:r w:rsidRPr="00C30329">
        <w:t xml:space="preserve"> i objekta prikaza unutar stabla prikaza.</w:t>
      </w:r>
      <w:r w:rsidR="003D5610">
        <w:t xml:space="preserve"> </w:t>
      </w:r>
      <w:r w:rsidRPr="00C30329">
        <w:t xml:space="preserve">Stablo prikaza se sastoji od različitih objekata prikaza kao na primjer </w:t>
      </w:r>
      <w:r w:rsidRPr="0000138D">
        <w:rPr>
          <w:i/>
          <w:iCs/>
        </w:rPr>
        <w:t>RenderImage</w:t>
      </w:r>
      <w:r w:rsidRPr="00C30329">
        <w:t xml:space="preserve"> ili </w:t>
      </w:r>
      <w:r w:rsidRPr="0000138D">
        <w:rPr>
          <w:i/>
          <w:iCs/>
        </w:rPr>
        <w:t>RenderParagraph</w:t>
      </w:r>
      <w:r w:rsidRPr="00C30329">
        <w:t>, koji nasljeđuju od osnovnog tipa</w:t>
      </w:r>
      <w:r w:rsidR="0000138D">
        <w:t xml:space="preserve"> </w:t>
      </w:r>
      <w:r w:rsidRPr="0000138D">
        <w:rPr>
          <w:i/>
          <w:iCs/>
        </w:rPr>
        <w:t>RenderObject</w:t>
      </w:r>
      <w:r w:rsidRPr="00C30329">
        <w:t xml:space="preserve">. Svaki objekt sadrži informacije o tome kako pozicionirati i nacrtati pojedini </w:t>
      </w:r>
      <w:r w:rsidRPr="00786791">
        <w:rPr>
          <w:i/>
          <w:iCs/>
        </w:rPr>
        <w:t>widget</w:t>
      </w:r>
      <w:r w:rsidRPr="00C30329">
        <w:t xml:space="preserve"> na korisničkom sučelju. </w:t>
      </w:r>
    </w:p>
    <w:p w14:paraId="67A58C7B" w14:textId="30DE2AD4" w:rsidR="003E6F04" w:rsidRPr="00C30329" w:rsidRDefault="00786791" w:rsidP="003D5610">
      <w:r w:rsidRPr="0073704F">
        <w:rPr>
          <w:i/>
          <w:iCs/>
        </w:rPr>
        <w:t>RenderObject</w:t>
      </w:r>
      <w:r>
        <w:t xml:space="preserve"> </w:t>
      </w:r>
      <w:r w:rsidR="003E6F04" w:rsidRPr="00C30329">
        <w:t xml:space="preserve">zna samo tko su mu djeca unutar stabla te koja su njihova ograničenja s obzirom na veličinu. Koristeći taj princip, </w:t>
      </w:r>
      <w:r w:rsidR="003E6F04" w:rsidRPr="0073704F">
        <w:rPr>
          <w:i/>
          <w:iCs/>
        </w:rPr>
        <w:t>Flutter</w:t>
      </w:r>
      <w:r w:rsidR="003E6F04" w:rsidRPr="00C30329">
        <w:t xml:space="preserve"> prolazi </w:t>
      </w:r>
      <w:r w:rsidR="0073704F">
        <w:t>kroz</w:t>
      </w:r>
      <w:r w:rsidR="003E6F04" w:rsidRPr="00C30329">
        <w:t xml:space="preserve"> stablo koristeći </w:t>
      </w:r>
      <w:r w:rsidR="003E6F04" w:rsidRPr="0073704F">
        <w:rPr>
          <w:i/>
          <w:iCs/>
        </w:rPr>
        <w:t>de</w:t>
      </w:r>
      <w:r w:rsidR="0073704F" w:rsidRPr="0073704F">
        <w:rPr>
          <w:i/>
          <w:iCs/>
        </w:rPr>
        <w:t>p</w:t>
      </w:r>
      <w:r w:rsidR="003E6F04" w:rsidRPr="0073704F">
        <w:rPr>
          <w:i/>
          <w:iCs/>
        </w:rPr>
        <w:t>th-first</w:t>
      </w:r>
      <w:r w:rsidR="003E6F04" w:rsidRPr="00C30329">
        <w:t xml:space="preserve"> iteraciju stabla. Prilikom posjete, svaki objekt preda djeci njihova dimenzijska ograničenja. Dijete pojedinog objekta, s obzirom na predana ograničenja, odgovori roditelju koje će mu biti dimenzije. Koristeći ovu tehniku, moguće je proći kroz stablo u linearnom vremenu. Nakon završetka prolaska kroz stablo, određene su dimenzije svakog objekta te su spremni za prikaz na korisničkom sučelju.</w:t>
      </w:r>
    </w:p>
    <w:p w14:paraId="3C30B9CA" w14:textId="77777777" w:rsidR="003E6F04" w:rsidRPr="00C30329" w:rsidRDefault="003E6F04" w:rsidP="00336727">
      <w:pPr>
        <w:pStyle w:val="Heading4"/>
        <w:numPr>
          <w:ilvl w:val="3"/>
          <w:numId w:val="5"/>
        </w:numPr>
      </w:pPr>
      <w:bookmarkStart w:id="57" w:name="_Toc113187552"/>
      <w:bookmarkStart w:id="58" w:name="_Toc113189529"/>
      <w:bookmarkStart w:id="59" w:name="_Toc113278153"/>
      <w:bookmarkStart w:id="60" w:name="_Toc113288442"/>
      <w:r w:rsidRPr="00C30329">
        <w:t>Prikazivanje promjene stanja</w:t>
      </w:r>
      <w:bookmarkEnd w:id="57"/>
      <w:bookmarkEnd w:id="58"/>
      <w:bookmarkEnd w:id="59"/>
      <w:bookmarkEnd w:id="60"/>
    </w:p>
    <w:p w14:paraId="56EB04AE" w14:textId="1F733920" w:rsidR="00762953" w:rsidRDefault="003E6F04" w:rsidP="003E6F04">
      <w:r w:rsidRPr="00C30329">
        <w:t xml:space="preserve">Iako </w:t>
      </w:r>
      <w:r w:rsidRPr="00AF5694">
        <w:rPr>
          <w:i/>
          <w:iCs/>
        </w:rPr>
        <w:t>widget</w:t>
      </w:r>
      <w:r w:rsidRPr="00C30329">
        <w:t xml:space="preserve"> nije promjenjiv, element unutar stabla elemenata je. </w:t>
      </w:r>
      <w:r w:rsidRPr="00AF5694">
        <w:rPr>
          <w:i/>
          <w:iCs/>
        </w:rPr>
        <w:t>Flutter</w:t>
      </w:r>
      <w:r w:rsidRPr="00C30329">
        <w:t xml:space="preserve"> koristi ovo u svoju prednost prilikom prikaza novog stanja na korisničkom sučelju. Kada se stablo </w:t>
      </w:r>
      <w:r w:rsidRPr="00AF5694">
        <w:rPr>
          <w:i/>
          <w:iCs/>
        </w:rPr>
        <w:t>widgeta</w:t>
      </w:r>
      <w:r w:rsidRPr="00C30329">
        <w:t xml:space="preserve"> promjeni, kako bi se indiciralo novo stanje aplikacije, </w:t>
      </w:r>
      <w:r w:rsidRPr="00AF5694">
        <w:rPr>
          <w:i/>
          <w:iCs/>
        </w:rPr>
        <w:t>Flutter</w:t>
      </w:r>
      <w:r w:rsidRPr="00C30329">
        <w:t xml:space="preserve"> ne gradi posve novo stablo elemenata. Ako je moguće,  </w:t>
      </w:r>
      <w:r w:rsidRPr="00AF5694">
        <w:rPr>
          <w:i/>
          <w:iCs/>
        </w:rPr>
        <w:t>Flutter</w:t>
      </w:r>
      <w:r w:rsidRPr="00C30329">
        <w:t xml:space="preserve"> iskorištava već postojeće elemente unutar stabla. Svaki element zna s kojim je </w:t>
      </w:r>
      <w:r w:rsidRPr="00AF5694">
        <w:rPr>
          <w:i/>
          <w:iCs/>
        </w:rPr>
        <w:t>widgetom</w:t>
      </w:r>
      <w:r w:rsidRPr="00C30329">
        <w:t xml:space="preserve"> povezan s obzirom na njegov tip i ključ. Ako se </w:t>
      </w:r>
      <w:r w:rsidRPr="00AF5694">
        <w:rPr>
          <w:i/>
          <w:iCs/>
        </w:rPr>
        <w:t>widget</w:t>
      </w:r>
      <w:r w:rsidRPr="00C30329">
        <w:t xml:space="preserve"> zamjeni s </w:t>
      </w:r>
      <w:r w:rsidRPr="00AF5694">
        <w:rPr>
          <w:i/>
          <w:iCs/>
        </w:rPr>
        <w:t>widgetom</w:t>
      </w:r>
      <w:r w:rsidRPr="00C30329">
        <w:t xml:space="preserve"> istog tipa, i istog ključa</w:t>
      </w:r>
      <w:r w:rsidR="00AF5694">
        <w:t xml:space="preserve">, </w:t>
      </w:r>
      <w:r w:rsidRPr="00C30329">
        <w:t xml:space="preserve">element se ponovo iskorištava i povezuje s novim </w:t>
      </w:r>
      <w:r w:rsidRPr="00AF5694">
        <w:rPr>
          <w:i/>
          <w:iCs/>
        </w:rPr>
        <w:t>widgetom</w:t>
      </w:r>
      <w:r w:rsidRPr="00C30329">
        <w:t xml:space="preserve">. Jedina stavka koja se mijenja, su nove informacije iz novonastalog </w:t>
      </w:r>
      <w:r w:rsidRPr="00AF5694">
        <w:rPr>
          <w:i/>
          <w:iCs/>
        </w:rPr>
        <w:t>widgeta</w:t>
      </w:r>
      <w:r w:rsidRPr="00C30329">
        <w:t>. To mogu biti informacije</w:t>
      </w:r>
      <w:r w:rsidR="00AF5694">
        <w:t xml:space="preserve"> o </w:t>
      </w:r>
      <w:r w:rsidRPr="00C30329">
        <w:t xml:space="preserve">veličini teksta, boji itd. Time, element prosljeđuje potrebne informacije objektu prikaza unutar stabla prikaza, koji se također ponovo koristi. </w:t>
      </w:r>
      <w:r w:rsidR="00710959">
        <w:t>Nakon prosljeđ</w:t>
      </w:r>
      <w:r w:rsidR="001405EE">
        <w:t>i</w:t>
      </w:r>
      <w:r w:rsidR="00710959">
        <w:t>vanja novih informacija</w:t>
      </w:r>
      <w:r w:rsidR="001C60D4">
        <w:t xml:space="preserve"> objektu prikaza, p</w:t>
      </w:r>
      <w:r w:rsidRPr="00C30329">
        <w:t xml:space="preserve">ostupak pozicioniranja </w:t>
      </w:r>
      <w:r w:rsidRPr="00710959">
        <w:rPr>
          <w:i/>
          <w:iCs/>
        </w:rPr>
        <w:t>widgeta</w:t>
      </w:r>
      <w:r w:rsidRPr="00C30329">
        <w:t xml:space="preserve"> na </w:t>
      </w:r>
      <w:r w:rsidR="00F244CB">
        <w:t>zaslon</w:t>
      </w:r>
      <w:r w:rsidRPr="00C30329">
        <w:t xml:space="preserve">u se ponavlja te se oni oslikavaju na korisničkom sučelju koristeći nove upute o prikazu na </w:t>
      </w:r>
      <w:r w:rsidR="00F244CB">
        <w:t>zaslon</w:t>
      </w:r>
      <w:r w:rsidRPr="00C30329">
        <w:t>.</w:t>
      </w:r>
    </w:p>
    <w:p w14:paraId="08EE37DF" w14:textId="77777777" w:rsidR="003E6F04" w:rsidRPr="00C30329" w:rsidRDefault="003E6F04" w:rsidP="003E6F04">
      <w:pPr>
        <w:pStyle w:val="Heading3"/>
      </w:pPr>
      <w:bookmarkStart w:id="61" w:name="_Toc113288443"/>
      <w:r w:rsidRPr="00C30329">
        <w:t>SwiftUI</w:t>
      </w:r>
      <w:bookmarkEnd w:id="61"/>
    </w:p>
    <w:p w14:paraId="20235262" w14:textId="69E7D6F0" w:rsidR="00762953" w:rsidRPr="00C30329" w:rsidRDefault="003E6F04" w:rsidP="003E6F04">
      <w:r w:rsidRPr="001C60D4">
        <w:rPr>
          <w:i/>
          <w:iCs/>
        </w:rPr>
        <w:t>SwiftUI</w:t>
      </w:r>
      <w:r w:rsidRPr="00C30329">
        <w:t xml:space="preserve"> je novi Apple-ov alat za razvoj korisničkih sučelja za iOS, macOS, tvOS i watchOS. Omogućen je za korištenje prvi puta od 2019 godine</w:t>
      </w:r>
      <w:r w:rsidR="0004047E">
        <w:t>,</w:t>
      </w:r>
      <w:r w:rsidRPr="00C30329">
        <w:t xml:space="preserve"> od kada ga Apple unaprjeđuje iz godine </w:t>
      </w:r>
      <w:r w:rsidR="00D54D24">
        <w:t xml:space="preserve">u </w:t>
      </w:r>
      <w:r w:rsidRPr="00C30329">
        <w:t xml:space="preserve">godinu </w:t>
      </w:r>
      <w:r w:rsidR="00515C9F">
        <w:t>[20]</w:t>
      </w:r>
      <w:r w:rsidRPr="00C30329">
        <w:t xml:space="preserve">. Kao programski jezik koristi Swift. Swift je programski jezik namijenjen za opću namjenu pri uzimanju modernog pristupa kod sigurnosti, performansi i metodologijama dobrog dizajna </w:t>
      </w:r>
      <w:r w:rsidR="00470161">
        <w:t>[21]</w:t>
      </w:r>
      <w:r w:rsidRPr="00C30329">
        <w:t>. Swift je nam</w:t>
      </w:r>
      <w:r w:rsidR="00D54D24">
        <w:t>i</w:t>
      </w:r>
      <w:r w:rsidRPr="00C30329">
        <w:t xml:space="preserve">jenjen </w:t>
      </w:r>
      <w:r w:rsidR="00D54D24">
        <w:t xml:space="preserve">kao </w:t>
      </w:r>
      <w:r w:rsidRPr="00C30329">
        <w:t>zamjen</w:t>
      </w:r>
      <w:r w:rsidR="00D54D24">
        <w:t>a</w:t>
      </w:r>
      <w:r w:rsidRPr="00C30329">
        <w:t xml:space="preserve"> </w:t>
      </w:r>
      <w:r w:rsidRPr="00C30329">
        <w:rPr>
          <w:i/>
          <w:iCs/>
        </w:rPr>
        <w:t>Objective-C</w:t>
      </w:r>
      <w:r w:rsidRPr="00C30329">
        <w:t xml:space="preserve"> programsk</w:t>
      </w:r>
      <w:r w:rsidR="00D54D24">
        <w:t>om</w:t>
      </w:r>
      <w:r w:rsidRPr="00C30329">
        <w:t xml:space="preserve"> jezik</w:t>
      </w:r>
      <w:r w:rsidR="00D54D24">
        <w:t>u</w:t>
      </w:r>
      <w:r w:rsidRPr="00C30329">
        <w:t xml:space="preserve"> te se koristi za razvoj svih aplikacija na Apple platformama.</w:t>
      </w:r>
    </w:p>
    <w:p w14:paraId="5AA56DE7" w14:textId="5FB0D7C5" w:rsidR="003E6F04" w:rsidRPr="00C30329" w:rsidRDefault="003E6F04" w:rsidP="00336727">
      <w:pPr>
        <w:pStyle w:val="Heading4"/>
        <w:numPr>
          <w:ilvl w:val="3"/>
          <w:numId w:val="5"/>
        </w:numPr>
      </w:pPr>
      <w:bookmarkStart w:id="62" w:name="_Toc113187554"/>
      <w:bookmarkStart w:id="63" w:name="_Toc113189531"/>
      <w:bookmarkStart w:id="64" w:name="_Toc113278155"/>
      <w:bookmarkStart w:id="65" w:name="_Toc113288444"/>
      <w:r w:rsidRPr="00C30329">
        <w:lastRenderedPageBreak/>
        <w:t xml:space="preserve">Razlika s </w:t>
      </w:r>
      <w:r w:rsidRPr="00C30329">
        <w:rPr>
          <w:i/>
          <w:iCs/>
        </w:rPr>
        <w:t>UIKit</w:t>
      </w:r>
      <w:r w:rsidRPr="00C30329">
        <w:t xml:space="preserve"> alatom</w:t>
      </w:r>
      <w:bookmarkEnd w:id="62"/>
      <w:bookmarkEnd w:id="63"/>
      <w:bookmarkEnd w:id="64"/>
      <w:bookmarkEnd w:id="65"/>
    </w:p>
    <w:p w14:paraId="46C17E16" w14:textId="2DC3D4B6" w:rsidR="00A91157" w:rsidRDefault="003E6F04" w:rsidP="003E6F04">
      <w:r w:rsidRPr="00C30329">
        <w:t xml:space="preserve">Iako se </w:t>
      </w:r>
      <w:r w:rsidRPr="001C60D4">
        <w:rPr>
          <w:i/>
          <w:iCs/>
        </w:rPr>
        <w:t>SwiftUI</w:t>
      </w:r>
      <w:r w:rsidRPr="00C30329">
        <w:t xml:space="preserve"> razlikuje od </w:t>
      </w:r>
      <w:r w:rsidRPr="001C60D4">
        <w:rPr>
          <w:i/>
          <w:iCs/>
        </w:rPr>
        <w:t>UIKit</w:t>
      </w:r>
      <w:r w:rsidRPr="00C30329">
        <w:t xml:space="preserve"> alata, u pozadini koristi elemente iz </w:t>
      </w:r>
      <w:r w:rsidRPr="001C60D4">
        <w:rPr>
          <w:i/>
          <w:iCs/>
        </w:rPr>
        <w:t>UIKit</w:t>
      </w:r>
      <w:r w:rsidRPr="00C30329">
        <w:t xml:space="preserve"> alata kako bi prikazao elemente korisničkog sučelja. Za razliku od </w:t>
      </w:r>
      <w:r w:rsidRPr="001C60D4">
        <w:t>UIKit</w:t>
      </w:r>
      <w:r w:rsidRPr="00C30329">
        <w:t xml:space="preserve"> alata, koji se koristi za izradu aplikacija još od 2008. godine, </w:t>
      </w:r>
      <w:r w:rsidRPr="001C60D4">
        <w:rPr>
          <w:i/>
          <w:iCs/>
        </w:rPr>
        <w:t>SwiftUI</w:t>
      </w:r>
      <w:r w:rsidRPr="00C30329">
        <w:t xml:space="preserve"> koristi </w:t>
      </w:r>
      <w:r w:rsidR="001C60D4">
        <w:t>deklarativan</w:t>
      </w:r>
      <w:r w:rsidRPr="00C30329">
        <w:t xml:space="preserve"> pristup pri izradi aplikacij</w:t>
      </w:r>
      <w:r w:rsidR="001C60D4">
        <w:t>a</w:t>
      </w:r>
      <w:r w:rsidRPr="00C30329">
        <w:t xml:space="preserve"> te podržava više platformi od strane Apple firme </w:t>
      </w:r>
      <w:r w:rsidR="00470161">
        <w:t>[22]</w:t>
      </w:r>
      <w:r w:rsidRPr="00C30329">
        <w:t xml:space="preserve">. </w:t>
      </w:r>
    </w:p>
    <w:p w14:paraId="1F1368DD" w14:textId="77777777" w:rsidR="00A91157" w:rsidRDefault="003E6F04" w:rsidP="003E6F04">
      <w:r w:rsidRPr="00C30329">
        <w:t xml:space="preserve">Unutar </w:t>
      </w:r>
      <w:r w:rsidRPr="001C60D4">
        <w:rPr>
          <w:i/>
          <w:iCs/>
        </w:rPr>
        <w:t>UIKit</w:t>
      </w:r>
      <w:r w:rsidRPr="00C30329">
        <w:t xml:space="preserve"> alata, programer stvara pojedine prikaze te ih povezuje kako bi stvorio hijerarhiju prikaza koje skupa čine korisničko sučelje. Prilikom promjena na </w:t>
      </w:r>
      <w:r w:rsidR="00F244CB">
        <w:t>zaslon</w:t>
      </w:r>
      <w:r w:rsidRPr="00C30329">
        <w:t>u, potrebno je ponovno kalkuliranje veličina i ograničenja pojedinih prikaza te moguće dodavanje i brisanje prikaza iz hijerarhije. Potrebno je aktivno praćenje i  detektiranje promjena te aktivno ažuriranje promijenjenih prikaza. Kontrola prikaza, njihovo stvaranje i brisanje se izvodi na eksplicitni način te se razina kompleksnosti može dosta povećati u kratkom vremenu.</w:t>
      </w:r>
    </w:p>
    <w:p w14:paraId="50102553" w14:textId="77777777" w:rsidR="00C67208" w:rsidRDefault="003E6F04" w:rsidP="003E6F04">
      <w:r w:rsidRPr="00C30329">
        <w:t xml:space="preserve"> </w:t>
      </w:r>
      <w:r w:rsidRPr="00C30329">
        <w:rPr>
          <w:i/>
          <w:iCs/>
        </w:rPr>
        <w:t>SwiftUI</w:t>
      </w:r>
      <w:r w:rsidRPr="00C30329">
        <w:t xml:space="preserve"> pruža programsko sučelje pomoću kojeg programer deklarira kako korisničko sučelje treba izgledati. </w:t>
      </w:r>
      <w:r w:rsidRPr="00C30329">
        <w:rPr>
          <w:i/>
          <w:iCs/>
        </w:rPr>
        <w:t>SwiftUI</w:t>
      </w:r>
      <w:r w:rsidRPr="00C30329">
        <w:t xml:space="preserve"> koristi te informacije kako bi prikazao ispravno korisničko sučelje. Time je korisničko sučelje prikazano </w:t>
      </w:r>
      <w:r w:rsidR="00C67208">
        <w:t xml:space="preserve">kao </w:t>
      </w:r>
      <w:r w:rsidRPr="00C30329">
        <w:t xml:space="preserve">funkcija trenutnog stanja aplikacije. Promjenom stanja aplikacije, promjena se reflektira na </w:t>
      </w:r>
      <w:r w:rsidR="00F244CB">
        <w:t>zaslon</w:t>
      </w:r>
      <w:r w:rsidRPr="00C30329">
        <w:t xml:space="preserve">u. Ovaj deklarativni pristup pri stvaranju prikaza na </w:t>
      </w:r>
      <w:r w:rsidR="00F244CB">
        <w:t>zaslon</w:t>
      </w:r>
      <w:r w:rsidRPr="00C30329">
        <w:t xml:space="preserve">u ne zahtijeva ručno stvaranje i brisanje prikaza na </w:t>
      </w:r>
      <w:r w:rsidR="00F244CB">
        <w:t>zaslon</w:t>
      </w:r>
      <w:r w:rsidRPr="00C30329">
        <w:t xml:space="preserve"> od strane programera, što smanjuje kompleksnost i mogućnost grešaka u kodu.</w:t>
      </w:r>
    </w:p>
    <w:p w14:paraId="05E29593" w14:textId="49AFE63A" w:rsidR="00762953" w:rsidRDefault="003E6F04" w:rsidP="003E6F04">
      <w:r w:rsidRPr="00C30329">
        <w:t xml:space="preserve">SwiftUI pruža lakše rukovanje s animacijama </w:t>
      </w:r>
      <w:r w:rsidR="00824A6B">
        <w:t xml:space="preserve">za razliku od </w:t>
      </w:r>
      <w:r w:rsidR="00824A6B">
        <w:rPr>
          <w:i/>
          <w:iCs/>
        </w:rPr>
        <w:t xml:space="preserve">UIKit alata </w:t>
      </w:r>
      <w:r w:rsidRPr="00C30329">
        <w:t xml:space="preserve">te dosta animacija i prijelaza </w:t>
      </w:r>
      <w:r w:rsidR="00824A6B">
        <w:t>dolaze</w:t>
      </w:r>
      <w:r w:rsidRPr="00C30329">
        <w:t xml:space="preserve"> direktno od samog alat</w:t>
      </w:r>
      <w:r w:rsidR="00824A6B">
        <w:t>a</w:t>
      </w:r>
      <w:r w:rsidR="00E42A6F">
        <w:t xml:space="preserve">. </w:t>
      </w:r>
      <w:r w:rsidRPr="00690CE0">
        <w:rPr>
          <w:i/>
          <w:iCs/>
        </w:rPr>
        <w:t>SwiftUI</w:t>
      </w:r>
      <w:r w:rsidRPr="00C30329">
        <w:t xml:space="preserve"> </w:t>
      </w:r>
      <w:r w:rsidR="00E42A6F">
        <w:t>zahtijeva korištenje</w:t>
      </w:r>
      <w:r w:rsidRPr="00C30329">
        <w:t xml:space="preserve"> novij</w:t>
      </w:r>
      <w:r w:rsidR="00690CE0">
        <w:t>e</w:t>
      </w:r>
      <w:r w:rsidRPr="00C30329">
        <w:t xml:space="preserve"> </w:t>
      </w:r>
      <w:r w:rsidR="00E90A13">
        <w:t>inačice</w:t>
      </w:r>
      <w:r w:rsidRPr="00C30329">
        <w:t xml:space="preserve"> operacijskog sustava na uređaju za kojeg se aplikacija radi. </w:t>
      </w:r>
      <w:r w:rsidRPr="00690CE0">
        <w:rPr>
          <w:i/>
          <w:iCs/>
        </w:rPr>
        <w:t>SwiftUI</w:t>
      </w:r>
      <w:r w:rsidRPr="00C30329">
        <w:t xml:space="preserve"> je dostupan od iOS 13 </w:t>
      </w:r>
      <w:r w:rsidR="00690CE0">
        <w:t>inačice</w:t>
      </w:r>
      <w:r w:rsidRPr="00C30329">
        <w:t xml:space="preserve">, ali nije spreman za pravu komercijalnu upotrebu u toj početnoj verziji alata. Stoga, mnogi programeri koriste </w:t>
      </w:r>
      <w:r w:rsidRPr="00690CE0">
        <w:rPr>
          <w:i/>
          <w:iCs/>
        </w:rPr>
        <w:t>UIKit</w:t>
      </w:r>
      <w:r w:rsidRPr="00C30329">
        <w:t xml:space="preserve"> kako bi pokrili sve ciljane verzije operacijskih sustava korisnika. No, s vremenom minimalna ciljana verzija se diže te </w:t>
      </w:r>
      <w:r w:rsidR="009564D4" w:rsidRPr="009564D4">
        <w:rPr>
          <w:i/>
          <w:iCs/>
        </w:rPr>
        <w:t>SwiftUI</w:t>
      </w:r>
      <w:r w:rsidR="009564D4">
        <w:t xml:space="preserve"> </w:t>
      </w:r>
      <w:r w:rsidRPr="00C30329">
        <w:t>postaje bolja opcija pri odabiru alata za izradu korisničkih sučelja.</w:t>
      </w:r>
      <w:r w:rsidR="00762953">
        <w:t xml:space="preserve"> Razlike između </w:t>
      </w:r>
      <w:r w:rsidR="00762953" w:rsidRPr="009564D4">
        <w:rPr>
          <w:i/>
          <w:iCs/>
          <w:u w:val="single"/>
        </w:rPr>
        <w:t>UIKit</w:t>
      </w:r>
      <w:r w:rsidR="00762953">
        <w:t xml:space="preserve"> i </w:t>
      </w:r>
      <w:r w:rsidR="00762953" w:rsidRPr="009564D4">
        <w:rPr>
          <w:i/>
          <w:iCs/>
        </w:rPr>
        <w:t>SwiftUI</w:t>
      </w:r>
      <w:r w:rsidR="00762953">
        <w:t xml:space="preserve"> su prikaz</w:t>
      </w:r>
      <w:r w:rsidR="006C7DE6">
        <w:t>a</w:t>
      </w:r>
      <w:r w:rsidR="00762953">
        <w:t xml:space="preserve">ne u tablici </w:t>
      </w:r>
      <w:r w:rsidR="0039003E">
        <w:t>4</w:t>
      </w:r>
      <w:r w:rsidR="00762953">
        <w:t>.1.</w:t>
      </w:r>
    </w:p>
    <w:p w14:paraId="47443C75" w14:textId="10F322E2" w:rsidR="00FE355F" w:rsidRPr="003B02A2" w:rsidRDefault="00FE355F" w:rsidP="003B02A2">
      <w:pPr>
        <w:spacing w:line="240" w:lineRule="auto"/>
        <w:jc w:val="center"/>
        <w:rPr>
          <w:sz w:val="20"/>
          <w:szCs w:val="20"/>
        </w:rPr>
      </w:pPr>
      <w:r w:rsidRPr="003B02A2">
        <w:rPr>
          <w:sz w:val="20"/>
          <w:szCs w:val="20"/>
        </w:rPr>
        <w:t xml:space="preserve">Tablica </w:t>
      </w:r>
      <w:r w:rsidR="009D347B">
        <w:rPr>
          <w:sz w:val="20"/>
          <w:szCs w:val="20"/>
        </w:rPr>
        <w:t>4</w:t>
      </w:r>
      <w:r w:rsidRPr="003B02A2">
        <w:rPr>
          <w:sz w:val="20"/>
          <w:szCs w:val="20"/>
        </w:rPr>
        <w:t xml:space="preserve">.1. Usporedba </w:t>
      </w:r>
      <w:r w:rsidRPr="009564D4">
        <w:rPr>
          <w:i/>
          <w:iCs/>
          <w:sz w:val="20"/>
          <w:szCs w:val="20"/>
        </w:rPr>
        <w:t>SwiftUI</w:t>
      </w:r>
      <w:r w:rsidRPr="003B02A2">
        <w:rPr>
          <w:sz w:val="20"/>
          <w:szCs w:val="20"/>
        </w:rPr>
        <w:t xml:space="preserve"> i </w:t>
      </w:r>
      <w:r w:rsidRPr="009564D4">
        <w:rPr>
          <w:i/>
          <w:iCs/>
          <w:sz w:val="20"/>
          <w:szCs w:val="20"/>
        </w:rPr>
        <w:t>UIKit</w:t>
      </w:r>
      <w:r w:rsidRPr="003B02A2">
        <w:rPr>
          <w:sz w:val="20"/>
          <w:szCs w:val="20"/>
        </w:rPr>
        <w:t xml:space="preserve"> alata</w:t>
      </w:r>
    </w:p>
    <w:tbl>
      <w:tblPr>
        <w:tblStyle w:val="PlainTable5"/>
        <w:tblW w:w="0" w:type="auto"/>
        <w:tblLook w:val="04A0" w:firstRow="1" w:lastRow="0" w:firstColumn="1" w:lastColumn="0" w:noHBand="0" w:noVBand="1"/>
      </w:tblPr>
      <w:tblGrid>
        <w:gridCol w:w="2979"/>
        <w:gridCol w:w="2980"/>
        <w:gridCol w:w="2980"/>
      </w:tblGrid>
      <w:tr w:rsidR="003E6F04" w:rsidRPr="00862484" w14:paraId="06095CAB" w14:textId="77777777" w:rsidTr="00A42EB6">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2979" w:type="dxa"/>
          </w:tcPr>
          <w:p w14:paraId="281D0C43" w14:textId="77777777" w:rsidR="003E6F04" w:rsidRPr="006C62B3" w:rsidRDefault="003E6F04" w:rsidP="003B02A2">
            <w:pPr>
              <w:spacing w:line="240" w:lineRule="auto"/>
              <w:jc w:val="center"/>
              <w:rPr>
                <w:i w:val="0"/>
                <w:iCs w:val="0"/>
                <w:sz w:val="22"/>
              </w:rPr>
            </w:pPr>
          </w:p>
        </w:tc>
        <w:tc>
          <w:tcPr>
            <w:tcW w:w="2980" w:type="dxa"/>
          </w:tcPr>
          <w:p w14:paraId="7D6C2A85" w14:textId="77777777" w:rsidR="003E6F04" w:rsidRPr="006C62B3" w:rsidRDefault="003E6F04" w:rsidP="003B02A2">
            <w:pPr>
              <w:spacing w:line="240" w:lineRule="auto"/>
              <w:jc w:val="center"/>
              <w:cnfStyle w:val="100000000000" w:firstRow="1" w:lastRow="0" w:firstColumn="0" w:lastColumn="0" w:oddVBand="0" w:evenVBand="0" w:oddHBand="0" w:evenHBand="0" w:firstRowFirstColumn="0" w:firstRowLastColumn="0" w:lastRowFirstColumn="0" w:lastRowLastColumn="0"/>
              <w:rPr>
                <w:sz w:val="22"/>
              </w:rPr>
            </w:pPr>
            <w:r w:rsidRPr="006C62B3">
              <w:rPr>
                <w:sz w:val="22"/>
              </w:rPr>
              <w:t>UIKit</w:t>
            </w:r>
          </w:p>
        </w:tc>
        <w:tc>
          <w:tcPr>
            <w:tcW w:w="2980" w:type="dxa"/>
          </w:tcPr>
          <w:p w14:paraId="39A83BC2" w14:textId="77777777" w:rsidR="003E6F04" w:rsidRPr="006C62B3" w:rsidRDefault="003E6F04" w:rsidP="003B02A2">
            <w:pPr>
              <w:spacing w:line="240" w:lineRule="auto"/>
              <w:jc w:val="center"/>
              <w:cnfStyle w:val="100000000000" w:firstRow="1" w:lastRow="0" w:firstColumn="0" w:lastColumn="0" w:oddVBand="0" w:evenVBand="0" w:oddHBand="0" w:evenHBand="0" w:firstRowFirstColumn="0" w:firstRowLastColumn="0" w:lastRowFirstColumn="0" w:lastRowLastColumn="0"/>
              <w:rPr>
                <w:sz w:val="22"/>
              </w:rPr>
            </w:pPr>
            <w:r w:rsidRPr="006C62B3">
              <w:rPr>
                <w:sz w:val="22"/>
              </w:rPr>
              <w:t>SwiftUI</w:t>
            </w:r>
          </w:p>
        </w:tc>
      </w:tr>
      <w:tr w:rsidR="003E6F04" w:rsidRPr="00862484" w14:paraId="73A4979E" w14:textId="77777777" w:rsidTr="00A42EB6">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034C1C5" w14:textId="77777777" w:rsidR="003E6F04" w:rsidRPr="006C62B3" w:rsidRDefault="003E6F04" w:rsidP="00443115">
            <w:pPr>
              <w:spacing w:line="240" w:lineRule="auto"/>
              <w:jc w:val="center"/>
              <w:rPr>
                <w:i w:val="0"/>
                <w:iCs w:val="0"/>
                <w:sz w:val="22"/>
              </w:rPr>
            </w:pPr>
            <w:r w:rsidRPr="006C62B3">
              <w:rPr>
                <w:sz w:val="22"/>
              </w:rPr>
              <w:t>Pristup rada</w:t>
            </w:r>
          </w:p>
        </w:tc>
        <w:tc>
          <w:tcPr>
            <w:tcW w:w="2980" w:type="dxa"/>
          </w:tcPr>
          <w:p w14:paraId="72FA7E80" w14:textId="77777777" w:rsidR="003E6F04" w:rsidRPr="006C62B3" w:rsidRDefault="003E6F04" w:rsidP="00443115">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6C62B3">
              <w:rPr>
                <w:sz w:val="22"/>
              </w:rPr>
              <w:t>Imperativan</w:t>
            </w:r>
          </w:p>
        </w:tc>
        <w:tc>
          <w:tcPr>
            <w:tcW w:w="2980" w:type="dxa"/>
          </w:tcPr>
          <w:p w14:paraId="0ED3EFD6" w14:textId="77777777" w:rsidR="003E6F04" w:rsidRPr="006C62B3" w:rsidRDefault="003E6F04" w:rsidP="00443115">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6C62B3">
              <w:rPr>
                <w:sz w:val="22"/>
              </w:rPr>
              <w:t>Deklarativan</w:t>
            </w:r>
          </w:p>
        </w:tc>
      </w:tr>
      <w:tr w:rsidR="003E6F04" w:rsidRPr="00862484" w14:paraId="4D79353F" w14:textId="77777777" w:rsidTr="00A42EB6">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C596F0E" w14:textId="5292FA91" w:rsidR="003E6F04" w:rsidRPr="006C62B3" w:rsidRDefault="003E6F04" w:rsidP="00443115">
            <w:pPr>
              <w:spacing w:line="240" w:lineRule="auto"/>
              <w:jc w:val="center"/>
              <w:rPr>
                <w:i w:val="0"/>
                <w:iCs w:val="0"/>
                <w:sz w:val="22"/>
              </w:rPr>
            </w:pPr>
            <w:r w:rsidRPr="006C62B3">
              <w:rPr>
                <w:sz w:val="22"/>
              </w:rPr>
              <w:t xml:space="preserve">Minimalna </w:t>
            </w:r>
            <w:r w:rsidR="00C54CD7" w:rsidRPr="006C62B3">
              <w:rPr>
                <w:sz w:val="22"/>
              </w:rPr>
              <w:t xml:space="preserve">inačica </w:t>
            </w:r>
            <w:r w:rsidRPr="006C62B3">
              <w:rPr>
                <w:sz w:val="22"/>
              </w:rPr>
              <w:t>iOS</w:t>
            </w:r>
          </w:p>
        </w:tc>
        <w:tc>
          <w:tcPr>
            <w:tcW w:w="2980" w:type="dxa"/>
          </w:tcPr>
          <w:p w14:paraId="5E0619DE" w14:textId="77777777" w:rsidR="003E6F04" w:rsidRPr="006C62B3" w:rsidRDefault="003E6F04" w:rsidP="00443115">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6C62B3">
              <w:rPr>
                <w:sz w:val="22"/>
              </w:rPr>
              <w:t>iOS 9</w:t>
            </w:r>
          </w:p>
        </w:tc>
        <w:tc>
          <w:tcPr>
            <w:tcW w:w="2980" w:type="dxa"/>
          </w:tcPr>
          <w:p w14:paraId="2B1B32D1" w14:textId="77777777" w:rsidR="003E6F04" w:rsidRPr="006C62B3" w:rsidRDefault="003E6F04" w:rsidP="00443115">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6C62B3">
              <w:rPr>
                <w:sz w:val="22"/>
              </w:rPr>
              <w:t>iOS 13</w:t>
            </w:r>
          </w:p>
        </w:tc>
      </w:tr>
      <w:tr w:rsidR="003E6F04" w:rsidRPr="00862484" w14:paraId="6FB81191" w14:textId="77777777" w:rsidTr="00A42EB6">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DFC8A01" w14:textId="77777777" w:rsidR="003E6F04" w:rsidRPr="006C62B3" w:rsidRDefault="003E6F04" w:rsidP="00443115">
            <w:pPr>
              <w:spacing w:line="240" w:lineRule="auto"/>
              <w:jc w:val="center"/>
              <w:rPr>
                <w:i w:val="0"/>
                <w:iCs w:val="0"/>
                <w:sz w:val="22"/>
              </w:rPr>
            </w:pPr>
            <w:r w:rsidRPr="006C62B3">
              <w:rPr>
                <w:sz w:val="22"/>
              </w:rPr>
              <w:t>Rad s alatom</w:t>
            </w:r>
          </w:p>
        </w:tc>
        <w:tc>
          <w:tcPr>
            <w:tcW w:w="2980" w:type="dxa"/>
          </w:tcPr>
          <w:p w14:paraId="1C471338" w14:textId="77777777" w:rsidR="003E6F04" w:rsidRPr="006C62B3" w:rsidRDefault="003E6F04" w:rsidP="00443115">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6C62B3">
              <w:rPr>
                <w:sz w:val="22"/>
              </w:rPr>
              <w:t>14 godina</w:t>
            </w:r>
          </w:p>
        </w:tc>
        <w:tc>
          <w:tcPr>
            <w:tcW w:w="2980" w:type="dxa"/>
          </w:tcPr>
          <w:p w14:paraId="6DB9106D" w14:textId="77777777" w:rsidR="003E6F04" w:rsidRPr="006C62B3" w:rsidRDefault="003E6F04" w:rsidP="00443115">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6C62B3">
              <w:rPr>
                <w:sz w:val="22"/>
              </w:rPr>
              <w:t>3 godine</w:t>
            </w:r>
          </w:p>
        </w:tc>
      </w:tr>
      <w:tr w:rsidR="003E6F04" w:rsidRPr="00862484" w14:paraId="38F03A87" w14:textId="77777777" w:rsidTr="00A42EB6">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386DE24" w14:textId="77777777" w:rsidR="003E6F04" w:rsidRPr="006C62B3" w:rsidRDefault="003E6F04" w:rsidP="00443115">
            <w:pPr>
              <w:spacing w:line="240" w:lineRule="auto"/>
              <w:jc w:val="center"/>
              <w:rPr>
                <w:i w:val="0"/>
                <w:iCs w:val="0"/>
                <w:sz w:val="22"/>
              </w:rPr>
            </w:pPr>
            <w:r w:rsidRPr="006C62B3">
              <w:rPr>
                <w:sz w:val="22"/>
              </w:rPr>
              <w:lastRenderedPageBreak/>
              <w:t>Pokriva sve scenarije</w:t>
            </w:r>
          </w:p>
        </w:tc>
        <w:tc>
          <w:tcPr>
            <w:tcW w:w="2980" w:type="dxa"/>
          </w:tcPr>
          <w:p w14:paraId="6804C54C" w14:textId="77777777" w:rsidR="003E6F04" w:rsidRPr="006C62B3" w:rsidRDefault="003E6F04" w:rsidP="00443115">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6C62B3">
              <w:rPr>
                <w:sz w:val="22"/>
              </w:rPr>
              <w:t>da</w:t>
            </w:r>
          </w:p>
        </w:tc>
        <w:tc>
          <w:tcPr>
            <w:tcW w:w="2980" w:type="dxa"/>
          </w:tcPr>
          <w:p w14:paraId="1A11D39F" w14:textId="77777777" w:rsidR="003E6F04" w:rsidRPr="006C62B3" w:rsidRDefault="003E6F04" w:rsidP="00443115">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6C62B3">
              <w:rPr>
                <w:sz w:val="22"/>
              </w:rPr>
              <w:t>ne</w:t>
            </w:r>
          </w:p>
        </w:tc>
      </w:tr>
      <w:tr w:rsidR="003E6F04" w:rsidRPr="00862484" w14:paraId="1C3171E3" w14:textId="77777777" w:rsidTr="00A42EB6">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7302169F" w14:textId="77777777" w:rsidR="003E6F04" w:rsidRPr="006C62B3" w:rsidRDefault="003E6F04" w:rsidP="00443115">
            <w:pPr>
              <w:spacing w:line="240" w:lineRule="auto"/>
              <w:jc w:val="center"/>
              <w:rPr>
                <w:i w:val="0"/>
                <w:iCs w:val="0"/>
                <w:sz w:val="22"/>
              </w:rPr>
            </w:pPr>
            <w:r w:rsidRPr="006C62B3">
              <w:rPr>
                <w:sz w:val="22"/>
              </w:rPr>
              <w:t>Brz proces izrade aplikacije</w:t>
            </w:r>
          </w:p>
        </w:tc>
        <w:tc>
          <w:tcPr>
            <w:tcW w:w="2980" w:type="dxa"/>
          </w:tcPr>
          <w:p w14:paraId="322AB9D7" w14:textId="77777777" w:rsidR="003E6F04" w:rsidRPr="006C62B3" w:rsidRDefault="003E6F04" w:rsidP="00443115">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6C62B3">
              <w:rPr>
                <w:sz w:val="22"/>
              </w:rPr>
              <w:t>ne</w:t>
            </w:r>
          </w:p>
        </w:tc>
        <w:tc>
          <w:tcPr>
            <w:tcW w:w="2980" w:type="dxa"/>
          </w:tcPr>
          <w:p w14:paraId="2C282C1F" w14:textId="77777777" w:rsidR="003E6F04" w:rsidRPr="006C62B3" w:rsidRDefault="003E6F04" w:rsidP="00443115">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6C62B3">
              <w:rPr>
                <w:sz w:val="22"/>
              </w:rPr>
              <w:t>da</w:t>
            </w:r>
          </w:p>
        </w:tc>
      </w:tr>
      <w:tr w:rsidR="003E6F04" w:rsidRPr="00862484" w14:paraId="3E39CA8A" w14:textId="77777777" w:rsidTr="00A42EB6">
        <w:trPr>
          <w:trHeight w:val="579"/>
        </w:trPr>
        <w:tc>
          <w:tcPr>
            <w:cnfStyle w:val="001000000000" w:firstRow="0" w:lastRow="0" w:firstColumn="1" w:lastColumn="0" w:oddVBand="0" w:evenVBand="0" w:oddHBand="0" w:evenHBand="0" w:firstRowFirstColumn="0" w:firstRowLastColumn="0" w:lastRowFirstColumn="0" w:lastRowLastColumn="0"/>
            <w:tcW w:w="2979" w:type="dxa"/>
          </w:tcPr>
          <w:p w14:paraId="2FEAD607" w14:textId="77777777" w:rsidR="003E6F04" w:rsidRPr="006C62B3" w:rsidRDefault="003E6F04" w:rsidP="00443115">
            <w:pPr>
              <w:spacing w:line="240" w:lineRule="auto"/>
              <w:jc w:val="center"/>
              <w:rPr>
                <w:i w:val="0"/>
                <w:iCs w:val="0"/>
                <w:sz w:val="22"/>
              </w:rPr>
            </w:pPr>
            <w:r w:rsidRPr="006C62B3">
              <w:rPr>
                <w:sz w:val="22"/>
              </w:rPr>
              <w:t>Interface Builder podržan</w:t>
            </w:r>
          </w:p>
        </w:tc>
        <w:tc>
          <w:tcPr>
            <w:tcW w:w="2980" w:type="dxa"/>
          </w:tcPr>
          <w:p w14:paraId="5F2185BC" w14:textId="77777777" w:rsidR="003E6F04" w:rsidRPr="006C62B3" w:rsidRDefault="003E6F04" w:rsidP="00443115">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6C62B3">
              <w:rPr>
                <w:sz w:val="22"/>
              </w:rPr>
              <w:t>da</w:t>
            </w:r>
          </w:p>
        </w:tc>
        <w:tc>
          <w:tcPr>
            <w:tcW w:w="2980" w:type="dxa"/>
          </w:tcPr>
          <w:p w14:paraId="24146A2B" w14:textId="77777777" w:rsidR="003E6F04" w:rsidRPr="006C62B3" w:rsidRDefault="003E6F04" w:rsidP="00443115">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6C62B3">
              <w:rPr>
                <w:sz w:val="22"/>
              </w:rPr>
              <w:t>ne</w:t>
            </w:r>
          </w:p>
        </w:tc>
      </w:tr>
      <w:tr w:rsidR="003E6F04" w:rsidRPr="00862484" w14:paraId="266EB6A5" w14:textId="77777777" w:rsidTr="00A42EB6">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4A1BDE95" w14:textId="77777777" w:rsidR="003E6F04" w:rsidRPr="006C62B3" w:rsidRDefault="003E6F04" w:rsidP="00443115">
            <w:pPr>
              <w:spacing w:line="240" w:lineRule="auto"/>
              <w:jc w:val="center"/>
              <w:rPr>
                <w:i w:val="0"/>
                <w:iCs w:val="0"/>
                <w:sz w:val="22"/>
              </w:rPr>
            </w:pPr>
            <w:r w:rsidRPr="006C62B3">
              <w:rPr>
                <w:sz w:val="22"/>
              </w:rPr>
              <w:t>Podržava više platformi</w:t>
            </w:r>
          </w:p>
        </w:tc>
        <w:tc>
          <w:tcPr>
            <w:tcW w:w="2980" w:type="dxa"/>
          </w:tcPr>
          <w:p w14:paraId="2A36DACA" w14:textId="77777777" w:rsidR="003E6F04" w:rsidRPr="006C62B3" w:rsidRDefault="003E6F04" w:rsidP="00443115">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6C62B3">
              <w:rPr>
                <w:sz w:val="22"/>
              </w:rPr>
              <w:t>ne</w:t>
            </w:r>
          </w:p>
        </w:tc>
        <w:tc>
          <w:tcPr>
            <w:tcW w:w="2980" w:type="dxa"/>
          </w:tcPr>
          <w:p w14:paraId="15743700" w14:textId="77777777" w:rsidR="003E6F04" w:rsidRPr="006C62B3" w:rsidRDefault="003E6F04" w:rsidP="00443115">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6C62B3">
              <w:rPr>
                <w:sz w:val="22"/>
              </w:rPr>
              <w:t>da</w:t>
            </w:r>
          </w:p>
        </w:tc>
      </w:tr>
      <w:tr w:rsidR="003E6F04" w:rsidRPr="00862484" w14:paraId="579F97E8" w14:textId="77777777" w:rsidTr="00900629">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061A1E6" w14:textId="77777777" w:rsidR="003E6F04" w:rsidRPr="006C62B3" w:rsidRDefault="003E6F04" w:rsidP="00443115">
            <w:pPr>
              <w:spacing w:line="240" w:lineRule="auto"/>
              <w:jc w:val="center"/>
              <w:rPr>
                <w:i w:val="0"/>
                <w:iCs w:val="0"/>
                <w:sz w:val="22"/>
              </w:rPr>
            </w:pPr>
            <w:r w:rsidRPr="006C62B3">
              <w:rPr>
                <w:sz w:val="22"/>
              </w:rPr>
              <w:t>Rad s animacijama</w:t>
            </w:r>
          </w:p>
        </w:tc>
        <w:tc>
          <w:tcPr>
            <w:tcW w:w="2980" w:type="dxa"/>
          </w:tcPr>
          <w:p w14:paraId="3C8CB2BF" w14:textId="77777777" w:rsidR="003E6F04" w:rsidRPr="006C62B3" w:rsidRDefault="003E6F04" w:rsidP="00443115">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6C62B3">
              <w:rPr>
                <w:sz w:val="22"/>
              </w:rPr>
              <w:t>težak</w:t>
            </w:r>
          </w:p>
        </w:tc>
        <w:tc>
          <w:tcPr>
            <w:tcW w:w="2980" w:type="dxa"/>
          </w:tcPr>
          <w:p w14:paraId="7CB21A15" w14:textId="77777777" w:rsidR="003E6F04" w:rsidRPr="006C62B3" w:rsidRDefault="003E6F04" w:rsidP="00443115">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6C62B3">
              <w:rPr>
                <w:sz w:val="22"/>
              </w:rPr>
              <w:t>lagan</w:t>
            </w:r>
          </w:p>
        </w:tc>
      </w:tr>
      <w:tr w:rsidR="00900629" w:rsidRPr="00862484" w14:paraId="5DEEDF41" w14:textId="77777777" w:rsidTr="00A42EB6">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FC8341A" w14:textId="460EBFB9" w:rsidR="00900629" w:rsidRPr="006C62B3" w:rsidRDefault="00900629" w:rsidP="00900629">
            <w:pPr>
              <w:spacing w:line="240" w:lineRule="auto"/>
              <w:jc w:val="center"/>
              <w:rPr>
                <w:i w:val="0"/>
                <w:iCs w:val="0"/>
                <w:sz w:val="22"/>
              </w:rPr>
            </w:pPr>
            <w:r w:rsidRPr="006C62B3">
              <w:rPr>
                <w:sz w:val="22"/>
              </w:rPr>
              <w:t xml:space="preserve">Podržava </w:t>
            </w:r>
            <w:r w:rsidR="002E1267">
              <w:rPr>
                <w:sz w:val="22"/>
              </w:rPr>
              <w:t>widgete</w:t>
            </w:r>
          </w:p>
        </w:tc>
        <w:tc>
          <w:tcPr>
            <w:tcW w:w="2980" w:type="dxa"/>
          </w:tcPr>
          <w:p w14:paraId="7E83AC33" w14:textId="77777777" w:rsidR="00900629" w:rsidRPr="006C62B3" w:rsidRDefault="00900629" w:rsidP="00900629">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6C62B3">
              <w:rPr>
                <w:sz w:val="22"/>
              </w:rPr>
              <w:t>ne</w:t>
            </w:r>
          </w:p>
        </w:tc>
        <w:tc>
          <w:tcPr>
            <w:tcW w:w="2980" w:type="dxa"/>
          </w:tcPr>
          <w:p w14:paraId="1C7209CE" w14:textId="77777777" w:rsidR="00900629" w:rsidRPr="006C62B3" w:rsidRDefault="00900629" w:rsidP="00900629">
            <w:pPr>
              <w:spacing w:line="240" w:lineRule="auto"/>
              <w:jc w:val="center"/>
              <w:cnfStyle w:val="000000100000" w:firstRow="0" w:lastRow="0" w:firstColumn="0" w:lastColumn="0" w:oddVBand="0" w:evenVBand="0" w:oddHBand="1" w:evenHBand="0" w:firstRowFirstColumn="0" w:firstRowLastColumn="0" w:lastRowFirstColumn="0" w:lastRowLastColumn="0"/>
              <w:rPr>
                <w:sz w:val="22"/>
              </w:rPr>
            </w:pPr>
            <w:r w:rsidRPr="006C62B3">
              <w:rPr>
                <w:sz w:val="22"/>
              </w:rPr>
              <w:t>da</w:t>
            </w:r>
          </w:p>
        </w:tc>
      </w:tr>
      <w:tr w:rsidR="00900629" w:rsidRPr="00862484" w14:paraId="7AD971AA" w14:textId="77777777" w:rsidTr="00A42EB6">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2BB2F28" w14:textId="2FF7BA74" w:rsidR="00900629" w:rsidRPr="006C62B3" w:rsidRDefault="00900629" w:rsidP="00900629">
            <w:pPr>
              <w:spacing w:line="240" w:lineRule="auto"/>
              <w:jc w:val="center"/>
              <w:rPr>
                <w:sz w:val="22"/>
              </w:rPr>
            </w:pPr>
            <w:r w:rsidRPr="006C62B3">
              <w:rPr>
                <w:sz w:val="22"/>
              </w:rPr>
              <w:t>Podržava Live Preview</w:t>
            </w:r>
          </w:p>
        </w:tc>
        <w:tc>
          <w:tcPr>
            <w:tcW w:w="2980" w:type="dxa"/>
          </w:tcPr>
          <w:p w14:paraId="620CC9A7" w14:textId="4DB8AF42" w:rsidR="00900629" w:rsidRPr="006C62B3" w:rsidRDefault="00900629" w:rsidP="00900629">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6C62B3">
              <w:rPr>
                <w:sz w:val="22"/>
              </w:rPr>
              <w:t>ne</w:t>
            </w:r>
          </w:p>
        </w:tc>
        <w:tc>
          <w:tcPr>
            <w:tcW w:w="2980" w:type="dxa"/>
          </w:tcPr>
          <w:p w14:paraId="1FA0E763" w14:textId="41285CE1" w:rsidR="00900629" w:rsidRPr="006C62B3" w:rsidRDefault="00900629" w:rsidP="00900629">
            <w:pPr>
              <w:spacing w:line="240" w:lineRule="auto"/>
              <w:jc w:val="center"/>
              <w:cnfStyle w:val="000000000000" w:firstRow="0" w:lastRow="0" w:firstColumn="0" w:lastColumn="0" w:oddVBand="0" w:evenVBand="0" w:oddHBand="0" w:evenHBand="0" w:firstRowFirstColumn="0" w:firstRowLastColumn="0" w:lastRowFirstColumn="0" w:lastRowLastColumn="0"/>
              <w:rPr>
                <w:sz w:val="22"/>
              </w:rPr>
            </w:pPr>
            <w:r w:rsidRPr="006C62B3">
              <w:rPr>
                <w:sz w:val="22"/>
              </w:rPr>
              <w:t>da</w:t>
            </w:r>
          </w:p>
        </w:tc>
      </w:tr>
    </w:tbl>
    <w:p w14:paraId="589725A8" w14:textId="77777777" w:rsidR="003E6F04" w:rsidRPr="00C30329" w:rsidRDefault="003E6F04" w:rsidP="00336727">
      <w:pPr>
        <w:pStyle w:val="Heading4"/>
        <w:numPr>
          <w:ilvl w:val="3"/>
          <w:numId w:val="5"/>
        </w:numPr>
      </w:pPr>
      <w:bookmarkStart w:id="66" w:name="_Toc113187555"/>
      <w:bookmarkStart w:id="67" w:name="_Toc113189532"/>
      <w:bookmarkStart w:id="68" w:name="_Toc113278156"/>
      <w:bookmarkStart w:id="69" w:name="_Toc113288445"/>
      <w:r w:rsidRPr="00C30329">
        <w:t xml:space="preserve">Struktura </w:t>
      </w:r>
      <w:r w:rsidRPr="0039003E">
        <w:t>SwiftUI</w:t>
      </w:r>
      <w:r w:rsidRPr="00C30329">
        <w:t xml:space="preserve"> aplikacije</w:t>
      </w:r>
      <w:bookmarkEnd w:id="66"/>
      <w:bookmarkEnd w:id="67"/>
      <w:bookmarkEnd w:id="68"/>
      <w:bookmarkEnd w:id="69"/>
    </w:p>
    <w:p w14:paraId="79B2A345" w14:textId="1D2DBD58" w:rsidR="0091713C" w:rsidRDefault="003E6F04" w:rsidP="003E6F04">
      <w:r w:rsidRPr="00C30329">
        <w:t xml:space="preserve">Struktura </w:t>
      </w:r>
      <w:r w:rsidRPr="0091713C">
        <w:rPr>
          <w:i/>
          <w:iCs/>
        </w:rPr>
        <w:t>SwiftUI</w:t>
      </w:r>
      <w:r w:rsidRPr="00C30329">
        <w:t xml:space="preserve"> aplikacije se iskazuje na deklarativan način, kao što se iskazuju i prikazi na </w:t>
      </w:r>
      <w:r w:rsidR="00F244CB">
        <w:t>zaslon</w:t>
      </w:r>
      <w:r w:rsidRPr="00C30329">
        <w:t>u. Početna točka svake aplikacije</w:t>
      </w:r>
      <w:r w:rsidR="00C1239E">
        <w:t xml:space="preserve"> je</w:t>
      </w:r>
      <w:r w:rsidRPr="00C30329">
        <w:t xml:space="preserve"> kreirati </w:t>
      </w:r>
      <w:r w:rsidR="00C1239E">
        <w:t>strukturu</w:t>
      </w:r>
      <w:r w:rsidRPr="00C30329">
        <w:t xml:space="preserve"> koj</w:t>
      </w:r>
      <w:r w:rsidR="00C1239E">
        <w:t>a</w:t>
      </w:r>
      <w:r w:rsidRPr="00C30329">
        <w:t xml:space="preserve"> nasljeđuje </w:t>
      </w:r>
      <w:r w:rsidRPr="0091713C">
        <w:rPr>
          <w:i/>
          <w:iCs/>
        </w:rPr>
        <w:t>App</w:t>
      </w:r>
      <w:r w:rsidRPr="00C30329">
        <w:t xml:space="preserve"> protokol te </w:t>
      </w:r>
      <w:r w:rsidR="00C1239E">
        <w:t xml:space="preserve">ju je </w:t>
      </w:r>
      <w:r w:rsidRPr="00C30329">
        <w:t xml:space="preserve">potrebno naznačiti sa </w:t>
      </w:r>
      <w:r w:rsidRPr="00C1239E">
        <w:rPr>
          <w:i/>
          <w:iCs/>
        </w:rPr>
        <w:t xml:space="preserve">@main </w:t>
      </w:r>
      <w:r w:rsidRPr="00C30329">
        <w:t xml:space="preserve">ključnom riječi koja pruža osnovnu implementaciju </w:t>
      </w:r>
      <w:r w:rsidRPr="00C1239E">
        <w:rPr>
          <w:i/>
          <w:iCs/>
        </w:rPr>
        <w:t>main</w:t>
      </w:r>
      <w:r w:rsidRPr="00C30329">
        <w:t xml:space="preserve"> funkcije. Ovaj protokol predstavlja strukturu i ponašanje aplikacije </w:t>
      </w:r>
      <w:r w:rsidR="003C769E">
        <w:t>[23]</w:t>
      </w:r>
      <w:r w:rsidRPr="00C30329">
        <w:t xml:space="preserve">. </w:t>
      </w:r>
    </w:p>
    <w:p w14:paraId="566E4913" w14:textId="5CEA55CA" w:rsidR="00AE3EBC" w:rsidRDefault="003E6F04" w:rsidP="003E6F04">
      <w:r w:rsidRPr="0091713C">
        <w:rPr>
          <w:i/>
          <w:iCs/>
        </w:rPr>
        <w:t>App</w:t>
      </w:r>
      <w:r w:rsidRPr="00C30329">
        <w:t xml:space="preserve"> protokol zahtijeva implementiranje </w:t>
      </w:r>
      <w:r w:rsidRPr="0091713C">
        <w:rPr>
          <w:i/>
          <w:iCs/>
        </w:rPr>
        <w:t>body</w:t>
      </w:r>
      <w:r w:rsidR="00C1239E">
        <w:t xml:space="preserve"> </w:t>
      </w:r>
      <w:r w:rsidRPr="00C30329">
        <w:t>atributa koji definira sadržaj aplikacije. Tijelo aplikacije je sastavljeno od scena te je svaka scena sastavljena od kompozicije različitih prikaza</w:t>
      </w:r>
      <w:r w:rsidR="00C20AF5">
        <w:t xml:space="preserve">, kao što je prikazano na slici </w:t>
      </w:r>
      <w:r w:rsidR="00AE3EBC">
        <w:t>4</w:t>
      </w:r>
      <w:r w:rsidR="00C20AF5">
        <w:t>.6.</w:t>
      </w:r>
    </w:p>
    <w:p w14:paraId="6405CD3F" w14:textId="77777777" w:rsidR="00AE3EBC" w:rsidRPr="00C30329" w:rsidRDefault="00AE3EBC" w:rsidP="00AE3EBC">
      <w:pPr>
        <w:jc w:val="center"/>
      </w:pPr>
      <w:r w:rsidRPr="00C30329">
        <w:rPr>
          <w:noProof/>
          <w:lang w:eastAsia="hr-HR"/>
        </w:rPr>
        <w:drawing>
          <wp:inline distT="0" distB="0" distL="0" distR="0" wp14:anchorId="093DD00B" wp14:editId="2362FE4E">
            <wp:extent cx="2558258" cy="1513513"/>
            <wp:effectExtent l="0" t="0" r="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c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21707" cy="1551051"/>
                    </a:xfrm>
                    <a:prstGeom prst="rect">
                      <a:avLst/>
                    </a:prstGeom>
                  </pic:spPr>
                </pic:pic>
              </a:graphicData>
            </a:graphic>
          </wp:inline>
        </w:drawing>
      </w:r>
    </w:p>
    <w:p w14:paraId="0CE01CA1" w14:textId="2CD86515" w:rsidR="00AE3EBC" w:rsidRPr="00AE3EBC" w:rsidRDefault="00AE3EBC" w:rsidP="00AE3EBC">
      <w:pPr>
        <w:jc w:val="center"/>
        <w:rPr>
          <w:sz w:val="20"/>
          <w:szCs w:val="20"/>
        </w:rPr>
      </w:pPr>
      <w:r w:rsidRPr="00C30329">
        <w:rPr>
          <w:sz w:val="20"/>
          <w:szCs w:val="20"/>
        </w:rPr>
        <w:t xml:space="preserve">Sl. </w:t>
      </w:r>
      <w:r>
        <w:rPr>
          <w:sz w:val="20"/>
          <w:szCs w:val="20"/>
        </w:rPr>
        <w:t>4</w:t>
      </w:r>
      <w:r w:rsidRPr="00C30329">
        <w:rPr>
          <w:sz w:val="20"/>
          <w:szCs w:val="20"/>
        </w:rPr>
        <w:t xml:space="preserve">.6. Struktura </w:t>
      </w:r>
      <w:r w:rsidRPr="009E4510">
        <w:rPr>
          <w:i/>
          <w:iCs/>
          <w:sz w:val="20"/>
          <w:szCs w:val="20"/>
        </w:rPr>
        <w:t>SwiftUI</w:t>
      </w:r>
      <w:r w:rsidRPr="00C30329">
        <w:rPr>
          <w:sz w:val="20"/>
          <w:szCs w:val="20"/>
        </w:rPr>
        <w:t xml:space="preserve"> aplikacije</w:t>
      </w:r>
    </w:p>
    <w:p w14:paraId="5C4FBE26" w14:textId="0A08D9FA" w:rsidR="003E6F04" w:rsidRPr="00C30329" w:rsidRDefault="003E6F04" w:rsidP="003E6F04">
      <w:r w:rsidRPr="00C30329">
        <w:t>Kako je svaki element struktura, a ne klasa, poboljšavaju se performanse pri izvođenju aplikacije. Strukture</w:t>
      </w:r>
      <w:r w:rsidR="00B85BD1">
        <w:t xml:space="preserve"> </w:t>
      </w:r>
      <w:r w:rsidRPr="00C30329">
        <w:t xml:space="preserve">unutar Swift programskom jezika </w:t>
      </w:r>
      <w:r w:rsidR="00B85BD1">
        <w:t xml:space="preserve">su </w:t>
      </w:r>
      <w:r w:rsidR="00B85BD1" w:rsidRPr="00B85BD1">
        <w:rPr>
          <w:i/>
          <w:iCs/>
        </w:rPr>
        <w:t>value</w:t>
      </w:r>
      <w:r w:rsidRPr="00B85BD1">
        <w:rPr>
          <w:i/>
          <w:iCs/>
        </w:rPr>
        <w:t xml:space="preserve"> type</w:t>
      </w:r>
      <w:r w:rsidRPr="00C30329">
        <w:t xml:space="preserve"> tipovi podataka, što znači da su tretirane kao bilo koja druga vrijednost te ih je moguće predavati s jednog mjesta na drugi bez razmišljanja o stvaranju preljeva memorije ili održavanju pokazivača na njih. </w:t>
      </w:r>
    </w:p>
    <w:p w14:paraId="1FF95218" w14:textId="1114E017" w:rsidR="009E4510" w:rsidRDefault="00C20AF5" w:rsidP="009D347B">
      <w:r w:rsidRPr="00C30329">
        <w:lastRenderedPageBreak/>
        <w:t xml:space="preserve">Svaki prikaz mora naslijediti </w:t>
      </w:r>
      <w:r w:rsidRPr="00FF6B61">
        <w:rPr>
          <w:i/>
          <w:iCs/>
        </w:rPr>
        <w:t>View</w:t>
      </w:r>
      <w:r w:rsidRPr="00C30329">
        <w:t xml:space="preserve"> protokol, koji također nalaže implementaciju </w:t>
      </w:r>
      <w:r w:rsidRPr="00FF6B61">
        <w:rPr>
          <w:i/>
          <w:iCs/>
        </w:rPr>
        <w:t>body</w:t>
      </w:r>
      <w:r w:rsidRPr="00C30329">
        <w:t xml:space="preserve"> atributa koji mora vratiti točno jedan tip prikaza </w:t>
      </w:r>
      <w:r w:rsidR="003C769E">
        <w:t>[24]</w:t>
      </w:r>
      <w:r w:rsidRPr="00C30329">
        <w:t>. Korisničko sučelje</w:t>
      </w:r>
      <w:r w:rsidR="009E4510">
        <w:t xml:space="preserve"> </w:t>
      </w:r>
      <w:r w:rsidRPr="00C30329">
        <w:t>tvori</w:t>
      </w:r>
      <w:r w:rsidR="009E4510">
        <w:t xml:space="preserve"> se</w:t>
      </w:r>
      <w:r w:rsidRPr="00C30329">
        <w:t xml:space="preserve"> kompozicijom više različitih prikaza, kako bi prikazali trenutno stanje aplikacije.</w:t>
      </w:r>
    </w:p>
    <w:p w14:paraId="2832D475" w14:textId="78CE5B26" w:rsidR="003E6F04" w:rsidRPr="009D347B" w:rsidRDefault="00C20AF5" w:rsidP="009D347B">
      <w:r w:rsidRPr="00C30329">
        <w:t xml:space="preserve">Moguće je razdvojiti posebne dijelove korisničkog sučelje u manje prikaze. Time se postiže veća jasnoća koda, moguće je ponovno korištenje istog prikaza na više različitih mjesta unutar koda te se smanjuje razina kompleksnosti i time </w:t>
      </w:r>
      <w:r>
        <w:t>smanjenj</w:t>
      </w:r>
      <w:r w:rsidR="00EC638C">
        <w:t>e</w:t>
      </w:r>
      <w:r w:rsidRPr="00C30329">
        <w:t xml:space="preserve"> broj</w:t>
      </w:r>
      <w:r w:rsidR="00EC638C">
        <w:t>a</w:t>
      </w:r>
      <w:r w:rsidRPr="00C30329">
        <w:t xml:space="preserve"> grešaka. Kako bi se pojedini prikaz konfigurirao na točno određeni način, </w:t>
      </w:r>
      <w:r w:rsidRPr="00EC638C">
        <w:rPr>
          <w:i/>
          <w:iCs/>
        </w:rPr>
        <w:t>SwiftUI</w:t>
      </w:r>
      <w:r w:rsidRPr="00C30329">
        <w:t xml:space="preserve"> pruža razne modifikatore za modificiranje izgleda prikaza. Oni predstavljaju metoda nad prikazima koje kao povratnu vrijednost vraćaju novi prikaz te se time mogu vezati pri pozivanju jedan iza drugoga.</w:t>
      </w:r>
    </w:p>
    <w:p w14:paraId="410D60E0" w14:textId="77777777" w:rsidR="003E6F04" w:rsidRPr="00C30329" w:rsidRDefault="003E6F04" w:rsidP="00336727">
      <w:pPr>
        <w:pStyle w:val="Heading4"/>
        <w:numPr>
          <w:ilvl w:val="3"/>
          <w:numId w:val="5"/>
        </w:numPr>
      </w:pPr>
      <w:bookmarkStart w:id="70" w:name="_Toc113187556"/>
      <w:bookmarkStart w:id="71" w:name="_Toc113189533"/>
      <w:bookmarkStart w:id="72" w:name="_Toc113278157"/>
      <w:bookmarkStart w:id="73" w:name="_Toc113288446"/>
      <w:r w:rsidRPr="00C30329">
        <w:t>Prikazivanje korisničkog sučelja</w:t>
      </w:r>
      <w:bookmarkEnd w:id="70"/>
      <w:bookmarkEnd w:id="71"/>
      <w:bookmarkEnd w:id="72"/>
      <w:bookmarkEnd w:id="73"/>
    </w:p>
    <w:p w14:paraId="7AF658C6" w14:textId="58C42275" w:rsidR="003137B8" w:rsidRDefault="003E6F04" w:rsidP="003E6F04">
      <w:r w:rsidRPr="00C20AF5">
        <w:rPr>
          <w:i/>
          <w:iCs/>
        </w:rPr>
        <w:t>SwiftUI</w:t>
      </w:r>
      <w:r w:rsidRPr="00C30329">
        <w:t xml:space="preserve">, kao </w:t>
      </w:r>
      <w:r w:rsidRPr="001A0920">
        <w:rPr>
          <w:i/>
          <w:iCs/>
        </w:rPr>
        <w:t>UIKi</w:t>
      </w:r>
      <w:r w:rsidR="001A0920">
        <w:t>,</w:t>
      </w:r>
      <w:r w:rsidRPr="00C30329">
        <w:t xml:space="preserve"> je apstrakcija iznad petlje događaja koja je odgovorna za slanja poruka kodu. </w:t>
      </w:r>
      <w:r w:rsidR="00223E3A">
        <w:t>Time</w:t>
      </w:r>
      <w:r w:rsidR="00C30692">
        <w:t>,</w:t>
      </w:r>
      <w:r w:rsidRPr="00C30329">
        <w:t xml:space="preserve"> kod odgovoran za korisničko sučelje može odrediti koji se dijelovi </w:t>
      </w:r>
      <w:r w:rsidR="00F244CB">
        <w:t>zaslon</w:t>
      </w:r>
      <w:r w:rsidRPr="00C30329">
        <w:t xml:space="preserve">a trebaju ažurirati. Unutar </w:t>
      </w:r>
      <w:r w:rsidRPr="00223E3A">
        <w:rPr>
          <w:i/>
          <w:iCs/>
        </w:rPr>
        <w:t>SwiftUI</w:t>
      </w:r>
      <w:r w:rsidRPr="00C30329">
        <w:t xml:space="preserve"> alata petlja</w:t>
      </w:r>
      <w:r w:rsidR="00FB08FE">
        <w:t xml:space="preserve"> dogašaja</w:t>
      </w:r>
      <w:r w:rsidRPr="00C30329">
        <w:t xml:space="preserve"> je skrivena te nije potrebno direktno komunicirati</w:t>
      </w:r>
      <w:r w:rsidR="00223E3A">
        <w:t xml:space="preserve"> s njom </w:t>
      </w:r>
      <w:r w:rsidRPr="00C30329">
        <w:t xml:space="preserve">niti znati da ona postoji </w:t>
      </w:r>
      <w:r w:rsidR="003C769E">
        <w:t>[25]</w:t>
      </w:r>
      <w:r w:rsidRPr="00C30329">
        <w:t xml:space="preserve">. Na svim Apple platformama, nalazi se instanca petlje događaja </w:t>
      </w:r>
      <w:r w:rsidRPr="00223E3A">
        <w:rPr>
          <w:i/>
          <w:iCs/>
        </w:rPr>
        <w:t>CFRunLoop</w:t>
      </w:r>
      <w:r w:rsidRPr="00C30329">
        <w:t xml:space="preserve"> koja dolazi iz </w:t>
      </w:r>
      <w:r w:rsidRPr="00FB08FE">
        <w:rPr>
          <w:i/>
          <w:iCs/>
        </w:rPr>
        <w:t>Core Foundation</w:t>
      </w:r>
      <w:r w:rsidRPr="00C30329">
        <w:t xml:space="preserve"> biblioteke te je prisutna na svim alatima za izradu korisničkog sučelja još od</w:t>
      </w:r>
      <w:r w:rsidR="00961D99">
        <w:t xml:space="preserve"> inačice</w:t>
      </w:r>
      <w:r w:rsidRPr="00C30329">
        <w:t xml:space="preserve"> Ma</w:t>
      </w:r>
      <w:r w:rsidR="00961D99">
        <w:t>c</w:t>
      </w:r>
      <w:r w:rsidRPr="00C30329">
        <w:t xml:space="preserve"> OS X 10.0. </w:t>
      </w:r>
    </w:p>
    <w:p w14:paraId="394A3915" w14:textId="3BA12052" w:rsidR="003E6F04" w:rsidRPr="00C30329" w:rsidRDefault="003E6F04" w:rsidP="003E6F04">
      <w:r w:rsidRPr="00C30329">
        <w:t>Petlja događaja dio</w:t>
      </w:r>
      <w:r w:rsidR="00961D99">
        <w:t xml:space="preserve"> je</w:t>
      </w:r>
      <w:r w:rsidRPr="00C30329">
        <w:t xml:space="preserve"> infrastrukture povezane s nitima. Njen zadataka unutar te infrastrukture je </w:t>
      </w:r>
      <w:r w:rsidR="00693FA3">
        <w:t>rezervacija poslova</w:t>
      </w:r>
      <w:r w:rsidRPr="00C30329">
        <w:t xml:space="preserve"> koj</w:t>
      </w:r>
      <w:r w:rsidR="00693FA3">
        <w:t>i</w:t>
      </w:r>
      <w:r w:rsidRPr="00C30329">
        <w:t xml:space="preserve"> se trebaju napraviti i </w:t>
      </w:r>
      <w:r w:rsidR="00693FA3">
        <w:t>organizacija</w:t>
      </w:r>
      <w:r w:rsidRPr="00C30329">
        <w:t xml:space="preserve"> </w:t>
      </w:r>
      <w:r w:rsidR="00693FA3">
        <w:t>nadolazećih</w:t>
      </w:r>
      <w:r w:rsidRPr="00C30329">
        <w:t xml:space="preserve"> događaj</w:t>
      </w:r>
      <w:r w:rsidR="00693FA3">
        <w:t>a</w:t>
      </w:r>
      <w:r w:rsidRPr="00C30329">
        <w:t>. Ova petlja daje niti</w:t>
      </w:r>
      <w:r w:rsidR="00961D99">
        <w:t>ma</w:t>
      </w:r>
      <w:r w:rsidRPr="00C30329">
        <w:t xml:space="preserve"> posao kada posla ima te </w:t>
      </w:r>
      <w:r w:rsidR="00961D99">
        <w:t xml:space="preserve">stavlja niti </w:t>
      </w:r>
      <w:r w:rsidRPr="00C30329">
        <w:t>u stanje spavanja kada nema</w:t>
      </w:r>
      <w:r w:rsidR="00961D99">
        <w:t>ju</w:t>
      </w:r>
      <w:r w:rsidRPr="00C30329">
        <w:t xml:space="preserve"> posla za obradu </w:t>
      </w:r>
      <w:r w:rsidR="003C769E">
        <w:t>[26]</w:t>
      </w:r>
      <w:r w:rsidRPr="00C30329">
        <w:t>. Svi događaji koji dolaze unutar petlje događaja su obrađeni različitim redom, ovisno o tipu događaja. Postoje četiri različita tipa nadolazećih događaja</w:t>
      </w:r>
      <w:r w:rsidR="003137B8">
        <w:t>:</w:t>
      </w:r>
    </w:p>
    <w:p w14:paraId="6F7CADF2" w14:textId="7372DE7E" w:rsidR="003E6F04" w:rsidRPr="00C30329" w:rsidRDefault="003E6F04" w:rsidP="00336727">
      <w:pPr>
        <w:pStyle w:val="ListParagraph"/>
        <w:numPr>
          <w:ilvl w:val="0"/>
          <w:numId w:val="8"/>
        </w:numPr>
      </w:pPr>
      <w:r w:rsidRPr="00C30329">
        <w:t xml:space="preserve">Tip 0. Događaji koji direktno komuniciraju sa </w:t>
      </w:r>
      <w:r w:rsidRPr="00C30329">
        <w:rPr>
          <w:i/>
          <w:iCs/>
        </w:rPr>
        <w:t>CFRunLoop</w:t>
      </w:r>
      <w:r w:rsidRPr="00C30329">
        <w:t xml:space="preserve"> instancom, kao na primjer dodiri na </w:t>
      </w:r>
      <w:r w:rsidR="00F244CB">
        <w:t>zaslon</w:t>
      </w:r>
      <w:r w:rsidRPr="00C30329">
        <w:t>u.</w:t>
      </w:r>
    </w:p>
    <w:p w14:paraId="1D2A1C85" w14:textId="089F3A8E" w:rsidR="003E6F04" w:rsidRPr="00C30329" w:rsidRDefault="003E6F04" w:rsidP="00336727">
      <w:pPr>
        <w:pStyle w:val="ListParagraph"/>
        <w:numPr>
          <w:ilvl w:val="0"/>
          <w:numId w:val="8"/>
        </w:numPr>
      </w:pPr>
      <w:r w:rsidRPr="00C30329">
        <w:t xml:space="preserve">Tip 1. Događaj </w:t>
      </w:r>
      <w:r w:rsidR="00406C5E">
        <w:t>sinkronizacije,</w:t>
      </w:r>
      <w:r w:rsidRPr="00C30329">
        <w:t xml:space="preserve"> ažuriranja </w:t>
      </w:r>
      <w:r w:rsidR="00F244CB">
        <w:t>zaslon</w:t>
      </w:r>
      <w:r w:rsidRPr="00C30329">
        <w:t xml:space="preserve">a i ponovnog prikazivanja na </w:t>
      </w:r>
      <w:r w:rsidR="00F244CB">
        <w:t>zaslon</w:t>
      </w:r>
      <w:r w:rsidRPr="00C30329">
        <w:t>u te neki asinkroni događaji za</w:t>
      </w:r>
      <w:r w:rsidR="00406C5E">
        <w:t xml:space="preserve"> d</w:t>
      </w:r>
      <w:r w:rsidRPr="00C30329">
        <w:t>ohvaćanje podataka s interneta.</w:t>
      </w:r>
    </w:p>
    <w:p w14:paraId="7394DAAD" w14:textId="77777777" w:rsidR="003E6F04" w:rsidRPr="00C30329" w:rsidRDefault="003E6F04" w:rsidP="00336727">
      <w:pPr>
        <w:pStyle w:val="ListParagraph"/>
        <w:numPr>
          <w:ilvl w:val="0"/>
          <w:numId w:val="8"/>
        </w:numPr>
      </w:pPr>
      <w:r w:rsidRPr="00C30329">
        <w:t>Mjerači vremena.</w:t>
      </w:r>
    </w:p>
    <w:p w14:paraId="3096202D" w14:textId="3081BDD0" w:rsidR="003E6F04" w:rsidRPr="00C30329" w:rsidRDefault="003E6F04" w:rsidP="00336727">
      <w:pPr>
        <w:pStyle w:val="ListParagraph"/>
        <w:numPr>
          <w:ilvl w:val="0"/>
          <w:numId w:val="8"/>
        </w:numPr>
      </w:pPr>
      <w:r w:rsidRPr="00C30329">
        <w:t>Glavni red za obrađivanje</w:t>
      </w:r>
      <w:r w:rsidR="00135C4B">
        <w:t>.</w:t>
      </w:r>
    </w:p>
    <w:p w14:paraId="37F71819" w14:textId="7D22C4EF" w:rsidR="00CC51A0" w:rsidRDefault="003E6F04" w:rsidP="003E6F04">
      <w:r w:rsidRPr="00C30329">
        <w:t xml:space="preserve">Osim navedenih ulaznih događaja, moguće je dodati slušatelje na instancu </w:t>
      </w:r>
      <w:r w:rsidRPr="00C30329">
        <w:rPr>
          <w:i/>
          <w:iCs/>
        </w:rPr>
        <w:t>CFRunLoop</w:t>
      </w:r>
      <w:r w:rsidRPr="00C30329">
        <w:t xml:space="preserve"> koji budu obaviješteni kada petlja dosegne određeni dio </w:t>
      </w:r>
      <w:r w:rsidR="00CA7A7D">
        <w:t>[27]</w:t>
      </w:r>
      <w:r w:rsidRPr="00C30329">
        <w:t>.</w:t>
      </w:r>
    </w:p>
    <w:p w14:paraId="6D54F01D" w14:textId="27229020" w:rsidR="003E6F04" w:rsidRPr="00C30329" w:rsidRDefault="003E6F04" w:rsidP="003E6F04">
      <w:r w:rsidRPr="00C30329">
        <w:lastRenderedPageBreak/>
        <w:t xml:space="preserve">Animacije se vrte na glavnoj niti, ali ako glavna nit zablokira, moguće je da će animacije i dalje raditi. Razlog tome je što animacije, iako </w:t>
      </w:r>
      <w:r w:rsidR="000112B1">
        <w:t xml:space="preserve">se </w:t>
      </w:r>
      <w:r w:rsidRPr="00C30329">
        <w:t>vrte na glavnoj niti, ne vrte</w:t>
      </w:r>
      <w:r w:rsidR="000112B1">
        <w:t xml:space="preserve"> se</w:t>
      </w:r>
      <w:r w:rsidRPr="00C30329">
        <w:t xml:space="preserve"> na istom procesu. </w:t>
      </w:r>
      <w:r w:rsidR="00030445" w:rsidRPr="00030445">
        <w:rPr>
          <w:i/>
          <w:iCs/>
        </w:rPr>
        <w:t>SwiftUI</w:t>
      </w:r>
      <w:r w:rsidR="00030445">
        <w:t xml:space="preserve"> </w:t>
      </w:r>
      <w:r w:rsidR="005C5E22">
        <w:t>a</w:t>
      </w:r>
      <w:r w:rsidRPr="00030445">
        <w:t>plikacija</w:t>
      </w:r>
      <w:r w:rsidRPr="00C30329">
        <w:t xml:space="preserve"> pomoću biblioteke </w:t>
      </w:r>
      <w:r w:rsidRPr="00C30329">
        <w:rPr>
          <w:i/>
          <w:iCs/>
        </w:rPr>
        <w:t>Core Animation</w:t>
      </w:r>
      <w:r w:rsidRPr="00C30329">
        <w:t xml:space="preserve"> prikazuje svoje animacije na </w:t>
      </w:r>
      <w:r w:rsidR="00F244CB">
        <w:t>zaslon</w:t>
      </w:r>
      <w:r w:rsidRPr="00C30329">
        <w:t xml:space="preserve">, ali ih prikazuje na više različitih slojeva koji se nazivaju </w:t>
      </w:r>
      <w:r w:rsidRPr="00C30329">
        <w:rPr>
          <w:i/>
          <w:iCs/>
        </w:rPr>
        <w:t>CALayer</w:t>
      </w:r>
      <w:r w:rsidRPr="00C30329">
        <w:t xml:space="preserve">. Pomoću kompozitora aplikacija spaja više različitih slojeva te ih prikazuje na </w:t>
      </w:r>
      <w:r w:rsidR="00F244CB">
        <w:t>zaslon</w:t>
      </w:r>
      <w:r w:rsidRPr="00C30329">
        <w:t xml:space="preserve">, dok </w:t>
      </w:r>
      <w:r w:rsidRPr="00C30329">
        <w:rPr>
          <w:i/>
          <w:iCs/>
        </w:rPr>
        <w:t>Core Animation</w:t>
      </w:r>
      <w:r w:rsidRPr="00C30329">
        <w:t xml:space="preserve"> komunicira s </w:t>
      </w:r>
      <w:r w:rsidR="005F4FEA">
        <w:t>poslužiteljem</w:t>
      </w:r>
      <w:r w:rsidRPr="00C30329">
        <w:t xml:space="preserve"> za crtanje prikaza na </w:t>
      </w:r>
      <w:r w:rsidR="00F244CB">
        <w:t>zaslon</w:t>
      </w:r>
      <w:r w:rsidRPr="00C30329">
        <w:t xml:space="preserve"> kako bi mu dao informaciju o tome što treba nacrtati i animirati.</w:t>
      </w:r>
    </w:p>
    <w:p w14:paraId="32787B2F" w14:textId="2349FDFA" w:rsidR="003E6F04" w:rsidRPr="00C30329" w:rsidRDefault="003E6F04" w:rsidP="00336727">
      <w:pPr>
        <w:pStyle w:val="Heading4"/>
        <w:numPr>
          <w:ilvl w:val="3"/>
          <w:numId w:val="5"/>
        </w:numPr>
      </w:pPr>
      <w:bookmarkStart w:id="74" w:name="_Toc113187557"/>
      <w:bookmarkStart w:id="75" w:name="_Toc113189534"/>
      <w:bookmarkStart w:id="76" w:name="_Toc113278158"/>
      <w:bookmarkStart w:id="77" w:name="_Toc113288447"/>
      <w:r w:rsidRPr="00C30329">
        <w:t xml:space="preserve">Obnavljanje stanja na </w:t>
      </w:r>
      <w:r w:rsidR="00F244CB">
        <w:t>zaslon</w:t>
      </w:r>
      <w:r w:rsidRPr="00C30329">
        <w:t>u</w:t>
      </w:r>
      <w:bookmarkEnd w:id="74"/>
      <w:bookmarkEnd w:id="75"/>
      <w:bookmarkEnd w:id="76"/>
      <w:bookmarkEnd w:id="77"/>
    </w:p>
    <w:p w14:paraId="3BCD2D8B" w14:textId="767FCAA7" w:rsidR="00DD08B7" w:rsidRDefault="005F4FEA" w:rsidP="003E6F04">
      <w:r>
        <w:t>Pri promjeni stanja</w:t>
      </w:r>
      <w:r w:rsidR="003E6F04" w:rsidRPr="00C30329">
        <w:t xml:space="preserve"> unutar aplikacije, potrebno je reflektirati tu promjenu na </w:t>
      </w:r>
      <w:r w:rsidR="00F244CB">
        <w:t>zaslon</w:t>
      </w:r>
      <w:r w:rsidR="003E6F04" w:rsidRPr="00C30329">
        <w:t xml:space="preserve">u </w:t>
      </w:r>
      <w:r w:rsidR="00C26E79">
        <w:t>promjenom</w:t>
      </w:r>
      <w:r w:rsidR="00B457E8">
        <w:t xml:space="preserve"> </w:t>
      </w:r>
      <w:r w:rsidR="003E6F04" w:rsidRPr="00C30329">
        <w:t xml:space="preserve">pojedini dijelovi prikaza kao što su boja ili tekst. Nakon napravljenih promjena na pojedinim slojevima, potrebno je komunicirati tu promjenu </w:t>
      </w:r>
      <w:r w:rsidR="00F244CB">
        <w:t>poslužitelj</w:t>
      </w:r>
      <w:r w:rsidR="003E6F04" w:rsidRPr="00C30329">
        <w:t xml:space="preserve">u za crtanje te prikazati ih. Aplikacija ne može znati kada su sve promjene gotove i spremne za crtanje na </w:t>
      </w:r>
      <w:r w:rsidR="00F244CB">
        <w:t>zaslon</w:t>
      </w:r>
      <w:r w:rsidR="003E6F04" w:rsidRPr="00C30329">
        <w:t>. Za signaliziranje završetka promjena koristi se transakcija</w:t>
      </w:r>
      <w:r w:rsidR="00510E32">
        <w:t xml:space="preserve"> </w:t>
      </w:r>
      <w:r w:rsidR="003E6F04" w:rsidRPr="00510E32">
        <w:rPr>
          <w:i/>
          <w:iCs/>
        </w:rPr>
        <w:t>CATransaction</w:t>
      </w:r>
      <w:r w:rsidR="003E6F04" w:rsidRPr="00C30329">
        <w:t xml:space="preserve">. Transakcija se mora pokrenuti kada se promjene </w:t>
      </w:r>
      <w:r w:rsidR="00B457E8">
        <w:t>dogode</w:t>
      </w:r>
      <w:r w:rsidR="003E6F04" w:rsidRPr="00C30329">
        <w:t xml:space="preserve"> i završiti kada su promjene gotove. Pomoću ovog mehanizma aplikacija zna da su sve promjene gotove za trenutni sloj te se pomoću </w:t>
      </w:r>
      <w:r w:rsidR="00F244CB">
        <w:t>poslužitelj</w:t>
      </w:r>
      <w:r w:rsidR="003E6F04" w:rsidRPr="00C30329">
        <w:t xml:space="preserve">a za crtanje prikazuju na </w:t>
      </w:r>
      <w:r w:rsidR="00F244CB">
        <w:t>zaslon</w:t>
      </w:r>
      <w:r w:rsidR="003E6F04" w:rsidRPr="00C30329">
        <w:t xml:space="preserve"> </w:t>
      </w:r>
      <w:r w:rsidR="00490BB4">
        <w:t>[28]</w:t>
      </w:r>
      <w:r w:rsidR="003E6F04" w:rsidRPr="00C30329">
        <w:t>.</w:t>
      </w:r>
    </w:p>
    <w:p w14:paraId="26BF5FB7" w14:textId="7C202CF3" w:rsidR="00862484" w:rsidRDefault="003E6F04" w:rsidP="00086776">
      <w:r w:rsidRPr="00C30329">
        <w:t xml:space="preserve">Transakcije se mogu manualno stvoriti i završiti te su osnova unutar svake Apple, pa tako i </w:t>
      </w:r>
      <w:r w:rsidRPr="00DD08B7">
        <w:rPr>
          <w:i/>
          <w:iCs/>
        </w:rPr>
        <w:t>SwiftUI</w:t>
      </w:r>
      <w:r w:rsidRPr="00C30329">
        <w:t xml:space="preserve"> aplikacije. </w:t>
      </w:r>
      <w:r w:rsidR="0005056A">
        <w:t>Tijekom</w:t>
      </w:r>
      <w:r w:rsidRPr="00C30329">
        <w:t xml:space="preserve"> izrade aplikacija, programer ne komunicira direktno s transakcijama, iako to može učiniti uz pomoć </w:t>
      </w:r>
      <w:r w:rsidRPr="00C30329">
        <w:rPr>
          <w:i/>
          <w:iCs/>
        </w:rPr>
        <w:t>Core Animation</w:t>
      </w:r>
      <w:r w:rsidRPr="00C30329">
        <w:t xml:space="preserve"> biblioteke, već se transakcija automatski pokrene dolaskom promjena i završi na kraju jednog obilaska petlje događaja.</w:t>
      </w:r>
    </w:p>
    <w:p w14:paraId="796961C2" w14:textId="77777777" w:rsidR="00AA0D31" w:rsidRPr="003E6F04" w:rsidRDefault="00AA0D31" w:rsidP="00086776"/>
    <w:p w14:paraId="31AF7055" w14:textId="362CD759" w:rsidR="006E4716" w:rsidRPr="00C30329" w:rsidRDefault="006E4716" w:rsidP="006E4716">
      <w:pPr>
        <w:pStyle w:val="Heading2"/>
      </w:pPr>
      <w:bookmarkStart w:id="78" w:name="_Toc113288448"/>
      <w:r w:rsidRPr="00C30329">
        <w:t xml:space="preserve">Implementacija u </w:t>
      </w:r>
      <w:r w:rsidRPr="00F50451">
        <w:t>Flutter</w:t>
      </w:r>
      <w:r w:rsidR="00F50451" w:rsidRPr="00F50451">
        <w:t>u</w:t>
      </w:r>
      <w:bookmarkEnd w:id="78"/>
    </w:p>
    <w:p w14:paraId="22E6B01A" w14:textId="0555729D" w:rsidR="00C30329" w:rsidRPr="00C30329" w:rsidRDefault="00C30329" w:rsidP="00E43FAC">
      <w:pPr>
        <w:pStyle w:val="Heading3"/>
      </w:pPr>
      <w:bookmarkStart w:id="79" w:name="_Toc113288449"/>
      <w:bookmarkStart w:id="80" w:name="OLE_LINK9"/>
      <w:bookmarkStart w:id="81" w:name="OLE_LINK10"/>
      <w:bookmarkStart w:id="82" w:name="OLE_LINK13"/>
      <w:r w:rsidRPr="00C30329">
        <w:t xml:space="preserve">Arhitektura </w:t>
      </w:r>
      <w:r w:rsidR="003E6F04" w:rsidRPr="00F50451">
        <w:t>Flutter</w:t>
      </w:r>
      <w:r w:rsidR="003E6F04">
        <w:t xml:space="preserve"> aplikacije</w:t>
      </w:r>
      <w:bookmarkEnd w:id="79"/>
    </w:p>
    <w:bookmarkEnd w:id="80"/>
    <w:bookmarkEnd w:id="81"/>
    <w:bookmarkEnd w:id="82"/>
    <w:p w14:paraId="06FEACE4" w14:textId="7AF04C68" w:rsidR="00C30329" w:rsidRDefault="00C30329" w:rsidP="00C30329">
      <w:pPr>
        <w:autoSpaceDE w:val="0"/>
        <w:autoSpaceDN w:val="0"/>
        <w:adjustRightInd w:val="0"/>
        <w:rPr>
          <w:color w:val="000000"/>
          <w:szCs w:val="24"/>
        </w:rPr>
      </w:pPr>
      <w:r w:rsidRPr="00C30329">
        <w:rPr>
          <w:color w:val="000000"/>
          <w:szCs w:val="24"/>
        </w:rPr>
        <w:t xml:space="preserve">Arhitektura unutar višeplatformske aplikacije u </w:t>
      </w:r>
      <w:r w:rsidR="002E1267">
        <w:rPr>
          <w:i/>
          <w:iCs/>
          <w:color w:val="000000"/>
          <w:szCs w:val="24"/>
        </w:rPr>
        <w:t>Flutteru</w:t>
      </w:r>
      <w:r w:rsidR="004B1425">
        <w:rPr>
          <w:color w:val="000000"/>
          <w:szCs w:val="24"/>
        </w:rPr>
        <w:t xml:space="preserve"> </w:t>
      </w:r>
      <w:r w:rsidRPr="004B1425">
        <w:rPr>
          <w:color w:val="000000"/>
          <w:szCs w:val="24"/>
        </w:rPr>
        <w:t>je</w:t>
      </w:r>
      <w:r w:rsidRPr="00C30329">
        <w:rPr>
          <w:color w:val="000000"/>
          <w:szCs w:val="24"/>
        </w:rPr>
        <w:t xml:space="preserve"> podijeljena na d</w:t>
      </w:r>
      <w:r>
        <w:rPr>
          <w:color w:val="000000"/>
          <w:szCs w:val="24"/>
        </w:rPr>
        <w:t>i</w:t>
      </w:r>
      <w:r w:rsidRPr="00C30329">
        <w:rPr>
          <w:color w:val="000000"/>
          <w:szCs w:val="24"/>
        </w:rPr>
        <w:t>jelove</w:t>
      </w:r>
      <w:r w:rsidR="005E6967">
        <w:rPr>
          <w:color w:val="000000"/>
          <w:szCs w:val="24"/>
        </w:rPr>
        <w:t xml:space="preserve"> prikazane na slici 4.</w:t>
      </w:r>
      <w:r w:rsidR="0023781D">
        <w:rPr>
          <w:color w:val="000000"/>
          <w:szCs w:val="24"/>
        </w:rPr>
        <w:t>7</w:t>
      </w:r>
      <w:r w:rsidR="005E6967">
        <w:rPr>
          <w:color w:val="000000"/>
          <w:szCs w:val="24"/>
        </w:rPr>
        <w:t>.</w:t>
      </w:r>
    </w:p>
    <w:p w14:paraId="6FB025B1" w14:textId="77777777" w:rsidR="00086776" w:rsidRPr="00C30329" w:rsidRDefault="00086776" w:rsidP="00C30329">
      <w:pPr>
        <w:autoSpaceDE w:val="0"/>
        <w:autoSpaceDN w:val="0"/>
        <w:adjustRightInd w:val="0"/>
        <w:rPr>
          <w:color w:val="000000"/>
          <w:szCs w:val="24"/>
        </w:rPr>
      </w:pPr>
    </w:p>
    <w:p w14:paraId="7F174F5F" w14:textId="7AAB9E55" w:rsidR="00C30329" w:rsidRPr="00C30329" w:rsidRDefault="00C30329" w:rsidP="00C30329">
      <w:pPr>
        <w:autoSpaceDE w:val="0"/>
        <w:autoSpaceDN w:val="0"/>
        <w:adjustRightInd w:val="0"/>
        <w:jc w:val="center"/>
        <w:rPr>
          <w:color w:val="000000"/>
          <w:szCs w:val="24"/>
        </w:rPr>
      </w:pPr>
      <w:r w:rsidRPr="00C30329">
        <w:rPr>
          <w:noProof/>
          <w:color w:val="000000"/>
          <w:szCs w:val="24"/>
          <w:lang w:eastAsia="hr-HR"/>
        </w:rPr>
        <w:lastRenderedPageBreak/>
        <w:drawing>
          <wp:inline distT="0" distB="0" distL="0" distR="0" wp14:anchorId="1D3E1287" wp14:editId="70AA6DAA">
            <wp:extent cx="3006909" cy="1650133"/>
            <wp:effectExtent l="0" t="0" r="3175" b="762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039839" cy="1668204"/>
                    </a:xfrm>
                    <a:prstGeom prst="rect">
                      <a:avLst/>
                    </a:prstGeom>
                  </pic:spPr>
                </pic:pic>
              </a:graphicData>
            </a:graphic>
          </wp:inline>
        </w:drawing>
      </w:r>
    </w:p>
    <w:p w14:paraId="67522313" w14:textId="3FF0C8A5" w:rsidR="00C30329" w:rsidRPr="00104F47" w:rsidRDefault="00C30329" w:rsidP="00104F47">
      <w:pPr>
        <w:autoSpaceDE w:val="0"/>
        <w:autoSpaceDN w:val="0"/>
        <w:adjustRightInd w:val="0"/>
        <w:jc w:val="center"/>
        <w:rPr>
          <w:color w:val="000000"/>
          <w:sz w:val="20"/>
          <w:szCs w:val="20"/>
        </w:rPr>
      </w:pPr>
      <w:bookmarkStart w:id="83" w:name="OLE_LINK1"/>
      <w:bookmarkStart w:id="84" w:name="OLE_LINK2"/>
      <w:r w:rsidRPr="00C30329">
        <w:rPr>
          <w:color w:val="000000"/>
          <w:sz w:val="20"/>
          <w:szCs w:val="20"/>
        </w:rPr>
        <w:t xml:space="preserve">Sl. </w:t>
      </w:r>
      <w:r w:rsidR="009D347B">
        <w:rPr>
          <w:color w:val="000000"/>
          <w:sz w:val="20"/>
          <w:szCs w:val="20"/>
        </w:rPr>
        <w:t>4</w:t>
      </w:r>
      <w:r w:rsidRPr="00C30329">
        <w:rPr>
          <w:color w:val="000000"/>
          <w:sz w:val="20"/>
          <w:szCs w:val="20"/>
        </w:rPr>
        <w:t>.</w:t>
      </w:r>
      <w:r w:rsidR="009D347B">
        <w:rPr>
          <w:color w:val="000000"/>
          <w:sz w:val="20"/>
          <w:szCs w:val="20"/>
        </w:rPr>
        <w:t>7</w:t>
      </w:r>
      <w:r w:rsidRPr="00C30329">
        <w:rPr>
          <w:color w:val="000000"/>
          <w:sz w:val="20"/>
          <w:szCs w:val="20"/>
        </w:rPr>
        <w:t xml:space="preserve">. Pregled arhitekture </w:t>
      </w:r>
      <w:r w:rsidRPr="00D5277F">
        <w:rPr>
          <w:i/>
          <w:iCs/>
          <w:color w:val="000000"/>
          <w:sz w:val="20"/>
          <w:szCs w:val="20"/>
        </w:rPr>
        <w:t>Flutter</w:t>
      </w:r>
      <w:r w:rsidRPr="00C30329">
        <w:rPr>
          <w:color w:val="000000"/>
          <w:sz w:val="20"/>
          <w:szCs w:val="20"/>
        </w:rPr>
        <w:t xml:space="preserve"> aplikacije na najvećoj razini apstrakcije</w:t>
      </w:r>
      <w:bookmarkEnd w:id="83"/>
      <w:bookmarkEnd w:id="84"/>
    </w:p>
    <w:p w14:paraId="728C2797" w14:textId="3488CD2E" w:rsidR="002A011A" w:rsidRDefault="00C30329" w:rsidP="00C30329">
      <w:pPr>
        <w:autoSpaceDE w:val="0"/>
        <w:autoSpaceDN w:val="0"/>
        <w:adjustRightInd w:val="0"/>
        <w:rPr>
          <w:color w:val="000000"/>
          <w:szCs w:val="24"/>
        </w:rPr>
      </w:pPr>
      <w:r w:rsidRPr="00C30329">
        <w:rPr>
          <w:color w:val="000000"/>
          <w:szCs w:val="24"/>
        </w:rPr>
        <w:t>Unutar app foldera se nalaze stvari specifične za aplikaciju, kao što su rute za navigaciju kroz aplikaciju,</w:t>
      </w:r>
      <w:r w:rsidR="00DA35B1">
        <w:rPr>
          <w:color w:val="000000"/>
          <w:szCs w:val="24"/>
        </w:rPr>
        <w:t xml:space="preserve"> sistem za ubacivanje klasnih ovisnosti (</w:t>
      </w:r>
      <w:r w:rsidR="00DA35B1" w:rsidRPr="005E6967">
        <w:rPr>
          <w:i/>
          <w:iCs/>
          <w:color w:val="000000"/>
          <w:szCs w:val="24"/>
        </w:rPr>
        <w:t>dependency injection</w:t>
      </w:r>
      <w:r w:rsidR="00DA35B1">
        <w:rPr>
          <w:color w:val="000000"/>
          <w:szCs w:val="24"/>
        </w:rPr>
        <w:t>)</w:t>
      </w:r>
      <w:r w:rsidRPr="00C30329">
        <w:rPr>
          <w:color w:val="000000"/>
          <w:szCs w:val="24"/>
        </w:rPr>
        <w:t xml:space="preserve">, ulazni </w:t>
      </w:r>
      <w:r w:rsidRPr="005E6967">
        <w:rPr>
          <w:i/>
          <w:iCs/>
          <w:color w:val="000000"/>
          <w:szCs w:val="24"/>
        </w:rPr>
        <w:t>widget</w:t>
      </w:r>
      <w:r w:rsidRPr="00C30329">
        <w:rPr>
          <w:color w:val="000000"/>
          <w:szCs w:val="24"/>
        </w:rPr>
        <w:t xml:space="preserve"> unutar aplikacije i slično. Sama </w:t>
      </w:r>
      <w:r w:rsidRPr="005E6967">
        <w:rPr>
          <w:i/>
          <w:iCs/>
          <w:color w:val="000000"/>
          <w:szCs w:val="24"/>
        </w:rPr>
        <w:t>main</w:t>
      </w:r>
      <w:r w:rsidRPr="00C30329">
        <w:rPr>
          <w:color w:val="000000"/>
          <w:szCs w:val="24"/>
        </w:rPr>
        <w:t xml:space="preserve"> funkcija, koja predstavlja ulaznu točku unutar aplikacije</w:t>
      </w:r>
      <w:r w:rsidR="00107931">
        <w:rPr>
          <w:color w:val="000000"/>
          <w:szCs w:val="24"/>
        </w:rPr>
        <w:t>,</w:t>
      </w:r>
      <w:r>
        <w:rPr>
          <w:color w:val="000000"/>
          <w:szCs w:val="24"/>
        </w:rPr>
        <w:t xml:space="preserve"> se nalaz</w:t>
      </w:r>
      <w:r w:rsidR="00107931">
        <w:rPr>
          <w:color w:val="000000"/>
          <w:szCs w:val="24"/>
        </w:rPr>
        <w:t xml:space="preserve">i </w:t>
      </w:r>
      <w:r w:rsidRPr="00C30329">
        <w:rPr>
          <w:color w:val="000000"/>
          <w:szCs w:val="24"/>
        </w:rPr>
        <w:t xml:space="preserve">unutar </w:t>
      </w:r>
      <w:r w:rsidR="005E6967">
        <w:rPr>
          <w:color w:val="000000"/>
          <w:szCs w:val="24"/>
        </w:rPr>
        <w:t>main.dart</w:t>
      </w:r>
      <w:r w:rsidR="00107931">
        <w:rPr>
          <w:color w:val="000000"/>
          <w:szCs w:val="24"/>
        </w:rPr>
        <w:t xml:space="preserve"> </w:t>
      </w:r>
      <w:r w:rsidRPr="00C30329">
        <w:rPr>
          <w:color w:val="000000"/>
          <w:szCs w:val="24"/>
        </w:rPr>
        <w:t>datoteke</w:t>
      </w:r>
      <w:r>
        <w:rPr>
          <w:color w:val="000000"/>
          <w:szCs w:val="24"/>
        </w:rPr>
        <w:t xml:space="preserve">. Ona se nalazi </w:t>
      </w:r>
      <w:r w:rsidRPr="00C30329">
        <w:rPr>
          <w:color w:val="000000"/>
          <w:szCs w:val="24"/>
        </w:rPr>
        <w:t xml:space="preserve">na vrhu stabla datoteka i direktorija radi bolje preglednosti. </w:t>
      </w:r>
    </w:p>
    <w:p w14:paraId="6DF2E650" w14:textId="1DDD8E8C" w:rsidR="00C30329" w:rsidRPr="00C30329" w:rsidRDefault="00C30329" w:rsidP="00C30329">
      <w:pPr>
        <w:autoSpaceDE w:val="0"/>
        <w:autoSpaceDN w:val="0"/>
        <w:adjustRightInd w:val="0"/>
        <w:rPr>
          <w:color w:val="000000"/>
          <w:szCs w:val="24"/>
        </w:rPr>
      </w:pPr>
      <w:r w:rsidRPr="00C30329">
        <w:rPr>
          <w:color w:val="000000"/>
          <w:szCs w:val="24"/>
        </w:rPr>
        <w:t>Ostatak aplikacije je pod</w:t>
      </w:r>
      <w:r>
        <w:rPr>
          <w:color w:val="000000"/>
          <w:szCs w:val="24"/>
        </w:rPr>
        <w:t>i</w:t>
      </w:r>
      <w:r w:rsidRPr="00C30329">
        <w:rPr>
          <w:color w:val="000000"/>
          <w:szCs w:val="24"/>
        </w:rPr>
        <w:t>jeljen na tri glavna sloja</w:t>
      </w:r>
      <w:r w:rsidR="002A011A">
        <w:rPr>
          <w:color w:val="000000"/>
          <w:szCs w:val="24"/>
        </w:rPr>
        <w:t>:</w:t>
      </w:r>
    </w:p>
    <w:p w14:paraId="5B934237" w14:textId="7BEB7A0C" w:rsidR="00C30329" w:rsidRPr="00C30329" w:rsidRDefault="00E61939" w:rsidP="00336727">
      <w:pPr>
        <w:pStyle w:val="ListParagraph"/>
        <w:numPr>
          <w:ilvl w:val="0"/>
          <w:numId w:val="9"/>
        </w:numPr>
        <w:tabs>
          <w:tab w:val="left" w:pos="1080"/>
          <w:tab w:val="left" w:pos="1440"/>
        </w:tabs>
        <w:autoSpaceDE w:val="0"/>
        <w:autoSpaceDN w:val="0"/>
        <w:adjustRightInd w:val="0"/>
        <w:jc w:val="left"/>
        <w:rPr>
          <w:color w:val="000000"/>
          <w:szCs w:val="24"/>
        </w:rPr>
      </w:pPr>
      <w:r>
        <w:rPr>
          <w:color w:val="000000"/>
          <w:szCs w:val="24"/>
        </w:rPr>
        <w:t>Podatkovni sloj</w:t>
      </w:r>
    </w:p>
    <w:p w14:paraId="3B601BEF" w14:textId="3E043A7C" w:rsidR="00C30329" w:rsidRPr="00C30329" w:rsidRDefault="00E61939" w:rsidP="00336727">
      <w:pPr>
        <w:pStyle w:val="ListParagraph"/>
        <w:numPr>
          <w:ilvl w:val="0"/>
          <w:numId w:val="9"/>
        </w:numPr>
        <w:tabs>
          <w:tab w:val="left" w:pos="1080"/>
          <w:tab w:val="left" w:pos="1440"/>
        </w:tabs>
        <w:autoSpaceDE w:val="0"/>
        <w:autoSpaceDN w:val="0"/>
        <w:adjustRightInd w:val="0"/>
        <w:jc w:val="left"/>
        <w:rPr>
          <w:color w:val="000000"/>
          <w:szCs w:val="24"/>
        </w:rPr>
      </w:pPr>
      <w:r>
        <w:rPr>
          <w:color w:val="000000"/>
          <w:szCs w:val="24"/>
        </w:rPr>
        <w:t>Domenski sloj</w:t>
      </w:r>
    </w:p>
    <w:p w14:paraId="3AA9E834" w14:textId="77C484E5" w:rsidR="00C30329" w:rsidRPr="002A011A" w:rsidRDefault="00E61939" w:rsidP="00336727">
      <w:pPr>
        <w:pStyle w:val="ListParagraph"/>
        <w:numPr>
          <w:ilvl w:val="0"/>
          <w:numId w:val="9"/>
        </w:numPr>
        <w:tabs>
          <w:tab w:val="left" w:pos="1080"/>
          <w:tab w:val="left" w:pos="1440"/>
        </w:tabs>
        <w:autoSpaceDE w:val="0"/>
        <w:autoSpaceDN w:val="0"/>
        <w:adjustRightInd w:val="0"/>
        <w:jc w:val="left"/>
        <w:rPr>
          <w:color w:val="000000"/>
          <w:szCs w:val="24"/>
        </w:rPr>
      </w:pPr>
      <w:r>
        <w:rPr>
          <w:color w:val="000000"/>
          <w:szCs w:val="24"/>
        </w:rPr>
        <w:t>UI</w:t>
      </w:r>
      <w:r w:rsidR="00C30329" w:rsidRPr="00C30329">
        <w:rPr>
          <w:color w:val="000000"/>
          <w:szCs w:val="24"/>
        </w:rPr>
        <w:t xml:space="preserve"> </w:t>
      </w:r>
      <w:r w:rsidR="0023781D">
        <w:rPr>
          <w:color w:val="000000"/>
          <w:szCs w:val="24"/>
        </w:rPr>
        <w:t>sloj</w:t>
      </w:r>
    </w:p>
    <w:p w14:paraId="6764DDC6" w14:textId="5EFA793C" w:rsidR="00214072" w:rsidRDefault="003B02A2" w:rsidP="00C30329">
      <w:pPr>
        <w:autoSpaceDE w:val="0"/>
        <w:autoSpaceDN w:val="0"/>
        <w:adjustRightInd w:val="0"/>
        <w:rPr>
          <w:color w:val="000000"/>
          <w:szCs w:val="24"/>
        </w:rPr>
      </w:pPr>
      <w:r>
        <w:rPr>
          <w:color w:val="000000"/>
          <w:szCs w:val="24"/>
        </w:rPr>
        <w:t>Podatkovni sloj</w:t>
      </w:r>
      <w:r w:rsidR="00C30329" w:rsidRPr="00C30329">
        <w:rPr>
          <w:color w:val="000000"/>
          <w:szCs w:val="24"/>
        </w:rPr>
        <w:t xml:space="preserve"> je vanjski </w:t>
      </w:r>
      <w:r w:rsidR="00C30329">
        <w:rPr>
          <w:color w:val="000000"/>
          <w:szCs w:val="24"/>
        </w:rPr>
        <w:t>sloj</w:t>
      </w:r>
      <w:r w:rsidR="00C30329" w:rsidRPr="00C30329">
        <w:rPr>
          <w:color w:val="000000"/>
          <w:szCs w:val="24"/>
        </w:rPr>
        <w:t xml:space="preserve"> aplikacije. On sadržava</w:t>
      </w:r>
      <w:r w:rsidR="00C30329">
        <w:rPr>
          <w:color w:val="000000"/>
          <w:szCs w:val="24"/>
        </w:rPr>
        <w:t xml:space="preserve"> </w:t>
      </w:r>
      <w:r w:rsidR="00C30329" w:rsidRPr="00C30329">
        <w:rPr>
          <w:color w:val="000000"/>
          <w:szCs w:val="24"/>
        </w:rPr>
        <w:t xml:space="preserve">implementacije </w:t>
      </w:r>
      <w:r w:rsidR="0089558A">
        <w:rPr>
          <w:color w:val="000000"/>
          <w:szCs w:val="24"/>
        </w:rPr>
        <w:t>usluga</w:t>
      </w:r>
      <w:r w:rsidR="00564EB7">
        <w:rPr>
          <w:color w:val="000000"/>
          <w:szCs w:val="24"/>
        </w:rPr>
        <w:t>/repozitorija</w:t>
      </w:r>
      <w:r w:rsidR="00C30329" w:rsidRPr="00C30329">
        <w:rPr>
          <w:color w:val="000000"/>
          <w:szCs w:val="24"/>
        </w:rPr>
        <w:t xml:space="preserve"> koj</w:t>
      </w:r>
      <w:r w:rsidR="00C30329">
        <w:rPr>
          <w:color w:val="000000"/>
          <w:szCs w:val="24"/>
        </w:rPr>
        <w:t>i</w:t>
      </w:r>
      <w:r w:rsidR="00C30329" w:rsidRPr="00C30329">
        <w:rPr>
          <w:color w:val="000000"/>
          <w:szCs w:val="24"/>
        </w:rPr>
        <w:t xml:space="preserve"> komuniciraju s nekim vanjskim izvorima podataka (</w:t>
      </w:r>
      <w:r w:rsidR="00F244CB">
        <w:rPr>
          <w:color w:val="000000"/>
          <w:szCs w:val="24"/>
        </w:rPr>
        <w:t>poslužitelj</w:t>
      </w:r>
      <w:r w:rsidR="00C30329" w:rsidRPr="00C30329">
        <w:rPr>
          <w:color w:val="000000"/>
          <w:szCs w:val="24"/>
        </w:rPr>
        <w:t>ima), lokalnim iz</w:t>
      </w:r>
      <w:r w:rsidR="00C30329">
        <w:rPr>
          <w:color w:val="000000"/>
          <w:szCs w:val="24"/>
        </w:rPr>
        <w:t>v</w:t>
      </w:r>
      <w:r w:rsidR="00C30329" w:rsidRPr="00C30329">
        <w:rPr>
          <w:color w:val="000000"/>
          <w:szCs w:val="24"/>
        </w:rPr>
        <w:t xml:space="preserve">orima (lokalna baza podataka), </w:t>
      </w:r>
      <w:r w:rsidR="0089558A">
        <w:rPr>
          <w:color w:val="000000"/>
          <w:szCs w:val="24"/>
        </w:rPr>
        <w:t>uslug</w:t>
      </w:r>
      <w:r w:rsidR="00C30329" w:rsidRPr="00C30329">
        <w:rPr>
          <w:color w:val="000000"/>
          <w:szCs w:val="24"/>
        </w:rPr>
        <w:t xml:space="preserve">e za upravljanje </w:t>
      </w:r>
      <w:r>
        <w:rPr>
          <w:color w:val="000000"/>
          <w:szCs w:val="24"/>
        </w:rPr>
        <w:t>sklopovlje</w:t>
      </w:r>
      <w:r w:rsidR="00C30329">
        <w:rPr>
          <w:color w:val="000000"/>
          <w:szCs w:val="24"/>
        </w:rPr>
        <w:t xml:space="preserve">m </w:t>
      </w:r>
      <w:r w:rsidR="00C30329" w:rsidRPr="00C30329">
        <w:rPr>
          <w:color w:val="000000"/>
          <w:szCs w:val="24"/>
        </w:rPr>
        <w:t xml:space="preserve">te bilo kakve </w:t>
      </w:r>
      <w:r w:rsidR="0089558A">
        <w:rPr>
          <w:color w:val="000000"/>
          <w:szCs w:val="24"/>
        </w:rPr>
        <w:t>uslug</w:t>
      </w:r>
      <w:r w:rsidR="00C30329" w:rsidRPr="00C30329">
        <w:rPr>
          <w:color w:val="000000"/>
          <w:szCs w:val="24"/>
        </w:rPr>
        <w:t xml:space="preserve">e ili menadžere koji nemaju povezanosti s </w:t>
      </w:r>
      <w:r w:rsidR="00382FCD">
        <w:rPr>
          <w:color w:val="000000"/>
          <w:szCs w:val="24"/>
        </w:rPr>
        <w:t xml:space="preserve">poslovnom </w:t>
      </w:r>
      <w:r w:rsidR="00C30329" w:rsidRPr="00C30329">
        <w:rPr>
          <w:color w:val="000000"/>
          <w:szCs w:val="24"/>
        </w:rPr>
        <w:t>logikom same aplikacije te nisu vezani za aplikaciju. U tom smislu, mogli bi se izdvojiti posebno unutar posebne bibli</w:t>
      </w:r>
      <w:r w:rsidR="00C30329">
        <w:rPr>
          <w:color w:val="000000"/>
          <w:szCs w:val="24"/>
        </w:rPr>
        <w:t>o</w:t>
      </w:r>
      <w:r w:rsidR="00C30329" w:rsidRPr="00C30329">
        <w:rPr>
          <w:color w:val="000000"/>
          <w:szCs w:val="24"/>
        </w:rPr>
        <w:t xml:space="preserve">teke te koristiti  </w:t>
      </w:r>
      <w:r w:rsidR="00214072">
        <w:rPr>
          <w:color w:val="000000"/>
          <w:szCs w:val="24"/>
        </w:rPr>
        <w:t xml:space="preserve">i </w:t>
      </w:r>
      <w:r w:rsidR="00C30329" w:rsidRPr="00C30329">
        <w:rPr>
          <w:color w:val="000000"/>
          <w:szCs w:val="24"/>
        </w:rPr>
        <w:t xml:space="preserve">unutar drugih aplikacija. </w:t>
      </w:r>
    </w:p>
    <w:p w14:paraId="0C1D1BCE" w14:textId="7FC4FE07" w:rsidR="00E36BC8" w:rsidRDefault="00C30329" w:rsidP="00C30329">
      <w:pPr>
        <w:autoSpaceDE w:val="0"/>
        <w:autoSpaceDN w:val="0"/>
        <w:adjustRightInd w:val="0"/>
        <w:rPr>
          <w:color w:val="000000"/>
          <w:szCs w:val="24"/>
        </w:rPr>
      </w:pPr>
      <w:r w:rsidRPr="00C30329">
        <w:rPr>
          <w:color w:val="000000"/>
          <w:szCs w:val="24"/>
        </w:rPr>
        <w:t>Ov</w:t>
      </w:r>
      <w:r>
        <w:rPr>
          <w:color w:val="000000"/>
          <w:szCs w:val="24"/>
        </w:rPr>
        <w:t>o</w:t>
      </w:r>
      <w:r w:rsidRPr="00C30329">
        <w:rPr>
          <w:color w:val="000000"/>
          <w:szCs w:val="24"/>
        </w:rPr>
        <w:t xml:space="preserve">m sloju pripada </w:t>
      </w:r>
      <w:r w:rsidRPr="0023781D">
        <w:rPr>
          <w:i/>
          <w:iCs/>
          <w:color w:val="000000"/>
          <w:szCs w:val="24"/>
        </w:rPr>
        <w:t>source_remote</w:t>
      </w:r>
      <w:r w:rsidRPr="00C30329">
        <w:rPr>
          <w:color w:val="000000"/>
          <w:szCs w:val="24"/>
        </w:rPr>
        <w:t xml:space="preserve"> direktorij. U </w:t>
      </w:r>
      <w:r w:rsidR="00214072">
        <w:rPr>
          <w:color w:val="000000"/>
          <w:szCs w:val="24"/>
        </w:rPr>
        <w:t>implementiranoj</w:t>
      </w:r>
      <w:r w:rsidRPr="00C30329">
        <w:rPr>
          <w:color w:val="000000"/>
          <w:szCs w:val="24"/>
        </w:rPr>
        <w:t xml:space="preserve"> apl</w:t>
      </w:r>
      <w:r w:rsidR="00564EB7">
        <w:rPr>
          <w:color w:val="000000"/>
          <w:szCs w:val="24"/>
        </w:rPr>
        <w:t>i</w:t>
      </w:r>
      <w:r w:rsidRPr="00C30329">
        <w:rPr>
          <w:color w:val="000000"/>
          <w:szCs w:val="24"/>
        </w:rPr>
        <w:t>k</w:t>
      </w:r>
      <w:r w:rsidR="00564EB7">
        <w:rPr>
          <w:color w:val="000000"/>
          <w:szCs w:val="24"/>
        </w:rPr>
        <w:t>a</w:t>
      </w:r>
      <w:r w:rsidRPr="00C30329">
        <w:rPr>
          <w:color w:val="000000"/>
          <w:szCs w:val="24"/>
        </w:rPr>
        <w:t>ciji nema komunikacij</w:t>
      </w:r>
      <w:r w:rsidR="00214072">
        <w:rPr>
          <w:color w:val="000000"/>
          <w:szCs w:val="24"/>
        </w:rPr>
        <w:t>e</w:t>
      </w:r>
      <w:r w:rsidRPr="00C30329">
        <w:rPr>
          <w:color w:val="000000"/>
          <w:szCs w:val="24"/>
        </w:rPr>
        <w:t xml:space="preserve"> s lokalnom bazom podataka ili </w:t>
      </w:r>
      <w:r w:rsidR="003B02A2">
        <w:rPr>
          <w:color w:val="000000"/>
          <w:szCs w:val="24"/>
        </w:rPr>
        <w:t>sklopovlje</w:t>
      </w:r>
      <w:r>
        <w:rPr>
          <w:color w:val="000000"/>
          <w:szCs w:val="24"/>
        </w:rPr>
        <w:t xml:space="preserve">m </w:t>
      </w:r>
      <w:r w:rsidRPr="00C30329">
        <w:rPr>
          <w:color w:val="000000"/>
          <w:szCs w:val="24"/>
        </w:rPr>
        <w:t>uređaja</w:t>
      </w:r>
      <w:r w:rsidR="00355BCC">
        <w:rPr>
          <w:color w:val="000000"/>
          <w:szCs w:val="24"/>
        </w:rPr>
        <w:t xml:space="preserve">. Prikaz arhitekture podatkovnog sloja u </w:t>
      </w:r>
      <w:r w:rsidR="00355BCC">
        <w:rPr>
          <w:i/>
          <w:iCs/>
          <w:color w:val="000000"/>
          <w:szCs w:val="24"/>
        </w:rPr>
        <w:t xml:space="preserve">Flutter </w:t>
      </w:r>
      <w:r w:rsidR="00355BCC">
        <w:rPr>
          <w:color w:val="000000"/>
          <w:szCs w:val="24"/>
        </w:rPr>
        <w:t>aplikaciji je prikaz</w:t>
      </w:r>
      <w:r w:rsidR="0023781D">
        <w:rPr>
          <w:color w:val="000000"/>
          <w:szCs w:val="24"/>
        </w:rPr>
        <w:t>a</w:t>
      </w:r>
      <w:r w:rsidR="00355BCC">
        <w:rPr>
          <w:color w:val="000000"/>
          <w:szCs w:val="24"/>
        </w:rPr>
        <w:t>n na slici 4.</w:t>
      </w:r>
      <w:r w:rsidR="0023781D">
        <w:rPr>
          <w:color w:val="000000"/>
          <w:szCs w:val="24"/>
        </w:rPr>
        <w:t>8</w:t>
      </w:r>
      <w:r w:rsidR="00355BCC">
        <w:rPr>
          <w:color w:val="000000"/>
          <w:szCs w:val="24"/>
        </w:rPr>
        <w:t>.</w:t>
      </w:r>
      <w:r w:rsidR="00D5277F">
        <w:rPr>
          <w:color w:val="000000"/>
          <w:szCs w:val="24"/>
        </w:rPr>
        <w:t xml:space="preserve"> </w:t>
      </w:r>
    </w:p>
    <w:p w14:paraId="43524303" w14:textId="77777777" w:rsidR="00086776" w:rsidRDefault="00086776" w:rsidP="00C30329">
      <w:pPr>
        <w:autoSpaceDE w:val="0"/>
        <w:autoSpaceDN w:val="0"/>
        <w:adjustRightInd w:val="0"/>
        <w:rPr>
          <w:color w:val="000000"/>
          <w:szCs w:val="24"/>
        </w:rPr>
      </w:pPr>
    </w:p>
    <w:p w14:paraId="6E3A6BFE" w14:textId="53C0644F" w:rsidR="00C30329" w:rsidRDefault="00E36BC8" w:rsidP="00E36BC8">
      <w:pPr>
        <w:autoSpaceDE w:val="0"/>
        <w:autoSpaceDN w:val="0"/>
        <w:adjustRightInd w:val="0"/>
        <w:jc w:val="center"/>
        <w:rPr>
          <w:color w:val="000000"/>
          <w:szCs w:val="24"/>
        </w:rPr>
      </w:pPr>
      <w:r>
        <w:rPr>
          <w:noProof/>
          <w:color w:val="000000"/>
          <w:szCs w:val="24"/>
          <w:lang w:eastAsia="hr-HR"/>
        </w:rPr>
        <w:lastRenderedPageBreak/>
        <w:drawing>
          <wp:inline distT="0" distB="0" distL="0" distR="0" wp14:anchorId="040301A8" wp14:editId="258649EF">
            <wp:extent cx="3254103" cy="1683809"/>
            <wp:effectExtent l="0" t="0" r="0" b="571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285181" cy="1699890"/>
                    </a:xfrm>
                    <a:prstGeom prst="rect">
                      <a:avLst/>
                    </a:prstGeom>
                  </pic:spPr>
                </pic:pic>
              </a:graphicData>
            </a:graphic>
          </wp:inline>
        </w:drawing>
      </w:r>
    </w:p>
    <w:p w14:paraId="592D1B40" w14:textId="6C6E0A03" w:rsidR="00E36BC8" w:rsidRPr="00C30329" w:rsidRDefault="00E36BC8" w:rsidP="00E36BC8">
      <w:pPr>
        <w:autoSpaceDE w:val="0"/>
        <w:autoSpaceDN w:val="0"/>
        <w:adjustRightInd w:val="0"/>
        <w:jc w:val="center"/>
        <w:rPr>
          <w:color w:val="000000"/>
          <w:sz w:val="20"/>
          <w:szCs w:val="20"/>
        </w:rPr>
      </w:pPr>
      <w:bookmarkStart w:id="85" w:name="OLE_LINK3"/>
      <w:bookmarkStart w:id="86" w:name="OLE_LINK4"/>
      <w:r w:rsidRPr="00C30329">
        <w:rPr>
          <w:color w:val="000000"/>
          <w:sz w:val="20"/>
          <w:szCs w:val="20"/>
        </w:rPr>
        <w:t>Sl. 4.</w:t>
      </w:r>
      <w:r w:rsidR="0023781D">
        <w:rPr>
          <w:color w:val="000000"/>
          <w:sz w:val="20"/>
          <w:szCs w:val="20"/>
        </w:rPr>
        <w:t>8</w:t>
      </w:r>
      <w:r w:rsidRPr="00C30329">
        <w:rPr>
          <w:color w:val="000000"/>
          <w:sz w:val="20"/>
          <w:szCs w:val="20"/>
        </w:rPr>
        <w:t xml:space="preserve">. </w:t>
      </w:r>
      <w:r w:rsidR="00D5277F">
        <w:rPr>
          <w:color w:val="000000"/>
          <w:sz w:val="20"/>
          <w:szCs w:val="20"/>
        </w:rPr>
        <w:t>Arhitektura p</w:t>
      </w:r>
      <w:r w:rsidR="003B02A2">
        <w:rPr>
          <w:color w:val="000000"/>
          <w:sz w:val="20"/>
          <w:szCs w:val="20"/>
        </w:rPr>
        <w:t>odatkovn</w:t>
      </w:r>
      <w:r w:rsidR="00D5277F">
        <w:rPr>
          <w:color w:val="000000"/>
          <w:sz w:val="20"/>
          <w:szCs w:val="20"/>
        </w:rPr>
        <w:t xml:space="preserve">og </w:t>
      </w:r>
      <w:r w:rsidR="003B02A2">
        <w:rPr>
          <w:color w:val="000000"/>
          <w:sz w:val="20"/>
          <w:szCs w:val="20"/>
        </w:rPr>
        <w:t>sloj</w:t>
      </w:r>
      <w:r w:rsidR="00355BCC">
        <w:rPr>
          <w:color w:val="000000"/>
          <w:sz w:val="20"/>
          <w:szCs w:val="20"/>
        </w:rPr>
        <w:t>a</w:t>
      </w:r>
      <w:r w:rsidR="005C217C">
        <w:rPr>
          <w:color w:val="000000"/>
          <w:sz w:val="20"/>
          <w:szCs w:val="20"/>
        </w:rPr>
        <w:t xml:space="preserve"> </w:t>
      </w:r>
      <w:r w:rsidR="005C217C">
        <w:rPr>
          <w:i/>
          <w:iCs/>
          <w:color w:val="000000"/>
          <w:sz w:val="20"/>
          <w:szCs w:val="20"/>
        </w:rPr>
        <w:t xml:space="preserve">Flutter </w:t>
      </w:r>
      <w:r>
        <w:rPr>
          <w:color w:val="000000"/>
          <w:sz w:val="20"/>
          <w:szCs w:val="20"/>
        </w:rPr>
        <w:t xml:space="preserve"> aplikacije</w:t>
      </w:r>
    </w:p>
    <w:bookmarkEnd w:id="85"/>
    <w:bookmarkEnd w:id="86"/>
    <w:p w14:paraId="7D52A6D7" w14:textId="31613B54" w:rsidR="00B905E4" w:rsidRPr="0086435E" w:rsidRDefault="003B02A2" w:rsidP="00355BCC">
      <w:pPr>
        <w:rPr>
          <w:color w:val="000000"/>
          <w:szCs w:val="24"/>
        </w:rPr>
      </w:pPr>
      <w:r>
        <w:rPr>
          <w:color w:val="000000"/>
          <w:szCs w:val="24"/>
        </w:rPr>
        <w:t>Domenski sloj</w:t>
      </w:r>
      <w:r w:rsidR="00C30329" w:rsidRPr="00C30329">
        <w:rPr>
          <w:color w:val="000000"/>
          <w:szCs w:val="24"/>
        </w:rPr>
        <w:t xml:space="preserve"> </w:t>
      </w:r>
      <w:r w:rsidR="00C30329">
        <w:rPr>
          <w:color w:val="000000"/>
          <w:szCs w:val="24"/>
        </w:rPr>
        <w:t>je srednji sloj aplik</w:t>
      </w:r>
      <w:r w:rsidR="00564EB7">
        <w:rPr>
          <w:color w:val="000000"/>
          <w:szCs w:val="24"/>
        </w:rPr>
        <w:t>a</w:t>
      </w:r>
      <w:r w:rsidR="00C30329">
        <w:rPr>
          <w:color w:val="000000"/>
          <w:szCs w:val="24"/>
        </w:rPr>
        <w:t xml:space="preserve">cije </w:t>
      </w:r>
      <w:r w:rsidR="00355BCC">
        <w:rPr>
          <w:color w:val="000000"/>
          <w:szCs w:val="24"/>
        </w:rPr>
        <w:t>koji</w:t>
      </w:r>
      <w:r w:rsidR="00C30329">
        <w:rPr>
          <w:color w:val="000000"/>
          <w:szCs w:val="24"/>
        </w:rPr>
        <w:t xml:space="preserve"> </w:t>
      </w:r>
      <w:r w:rsidR="00C30329" w:rsidRPr="00C30329">
        <w:rPr>
          <w:color w:val="000000"/>
          <w:szCs w:val="24"/>
        </w:rPr>
        <w:t>sadrži</w:t>
      </w:r>
      <w:r w:rsidR="00C30329">
        <w:rPr>
          <w:color w:val="000000"/>
          <w:szCs w:val="24"/>
        </w:rPr>
        <w:t xml:space="preserve"> apstrakciju </w:t>
      </w:r>
      <w:r w:rsidR="0089558A">
        <w:rPr>
          <w:color w:val="000000"/>
          <w:szCs w:val="24"/>
        </w:rPr>
        <w:t>uslug</w:t>
      </w:r>
      <w:r w:rsidR="00C30329">
        <w:rPr>
          <w:color w:val="000000"/>
          <w:szCs w:val="24"/>
        </w:rPr>
        <w:t>a</w:t>
      </w:r>
      <w:r w:rsidR="00695152">
        <w:rPr>
          <w:color w:val="000000"/>
          <w:szCs w:val="24"/>
        </w:rPr>
        <w:t>/repozitorija</w:t>
      </w:r>
      <w:r w:rsidR="00C30329">
        <w:rPr>
          <w:color w:val="000000"/>
          <w:szCs w:val="24"/>
        </w:rPr>
        <w:t xml:space="preserve"> i menadžer</w:t>
      </w:r>
      <w:r w:rsidR="00564EB7">
        <w:rPr>
          <w:color w:val="000000"/>
          <w:szCs w:val="24"/>
        </w:rPr>
        <w:t>a</w:t>
      </w:r>
      <w:r w:rsidR="00C30329">
        <w:rPr>
          <w:color w:val="000000"/>
          <w:szCs w:val="24"/>
        </w:rPr>
        <w:t xml:space="preserve"> koje aplikacije treba koristiti za potrebe izvođenja </w:t>
      </w:r>
      <w:r w:rsidR="000F43DE">
        <w:rPr>
          <w:color w:val="000000"/>
          <w:szCs w:val="24"/>
        </w:rPr>
        <w:t>poslovne</w:t>
      </w:r>
      <w:r w:rsidR="005C217C">
        <w:rPr>
          <w:color w:val="000000"/>
          <w:szCs w:val="24"/>
        </w:rPr>
        <w:t xml:space="preserve"> </w:t>
      </w:r>
      <w:r w:rsidR="00C30329">
        <w:rPr>
          <w:color w:val="000000"/>
          <w:szCs w:val="24"/>
        </w:rPr>
        <w:t xml:space="preserve">logike unutar aplikacije. Ove apstrakcije se odnose na implementacije iz </w:t>
      </w:r>
      <w:r w:rsidR="00E61939">
        <w:rPr>
          <w:color w:val="000000"/>
          <w:szCs w:val="24"/>
        </w:rPr>
        <w:t>podatkovn</w:t>
      </w:r>
      <w:r w:rsidR="00A45905">
        <w:rPr>
          <w:color w:val="000000"/>
          <w:szCs w:val="24"/>
        </w:rPr>
        <w:t xml:space="preserve">og </w:t>
      </w:r>
      <w:r w:rsidR="00C30329">
        <w:rPr>
          <w:color w:val="000000"/>
          <w:szCs w:val="24"/>
        </w:rPr>
        <w:t xml:space="preserve">sloja. Time se </w:t>
      </w:r>
      <w:r w:rsidR="0089558A">
        <w:rPr>
          <w:color w:val="000000"/>
          <w:szCs w:val="24"/>
        </w:rPr>
        <w:t>usluge</w:t>
      </w:r>
      <w:r w:rsidR="00C30329">
        <w:rPr>
          <w:color w:val="000000"/>
          <w:szCs w:val="24"/>
        </w:rPr>
        <w:t xml:space="preserve"> iz vanjskog sloja aplikacije mogu lako zam</w:t>
      </w:r>
      <w:r w:rsidR="00564EB7">
        <w:rPr>
          <w:color w:val="000000"/>
          <w:szCs w:val="24"/>
        </w:rPr>
        <w:t>i</w:t>
      </w:r>
      <w:r w:rsidR="00C30329">
        <w:rPr>
          <w:color w:val="000000"/>
          <w:szCs w:val="24"/>
        </w:rPr>
        <w:t>jeniti drug</w:t>
      </w:r>
      <w:r w:rsidR="0089558A">
        <w:rPr>
          <w:color w:val="000000"/>
          <w:szCs w:val="24"/>
        </w:rPr>
        <w:t>o</w:t>
      </w:r>
      <w:r w:rsidR="00C30329">
        <w:rPr>
          <w:color w:val="000000"/>
          <w:szCs w:val="24"/>
        </w:rPr>
        <w:t xml:space="preserve">m </w:t>
      </w:r>
      <w:r w:rsidR="0089558A">
        <w:rPr>
          <w:color w:val="000000"/>
          <w:szCs w:val="24"/>
        </w:rPr>
        <w:t>uslug</w:t>
      </w:r>
      <w:r w:rsidR="00C30329">
        <w:rPr>
          <w:color w:val="000000"/>
          <w:szCs w:val="24"/>
        </w:rPr>
        <w:t xml:space="preserve">om, </w:t>
      </w:r>
      <w:r w:rsidR="00A45905">
        <w:rPr>
          <w:color w:val="000000"/>
          <w:szCs w:val="24"/>
        </w:rPr>
        <w:t>bez m</w:t>
      </w:r>
      <w:r w:rsidR="00CD430F">
        <w:rPr>
          <w:color w:val="000000"/>
          <w:szCs w:val="24"/>
        </w:rPr>
        <w:t xml:space="preserve">ijenjanja </w:t>
      </w:r>
      <w:r w:rsidR="000F43DE">
        <w:rPr>
          <w:color w:val="000000"/>
          <w:szCs w:val="24"/>
        </w:rPr>
        <w:t>poslovn</w:t>
      </w:r>
      <w:r w:rsidR="00CD430F">
        <w:rPr>
          <w:color w:val="000000"/>
          <w:szCs w:val="24"/>
        </w:rPr>
        <w:t xml:space="preserve">e </w:t>
      </w:r>
      <w:r w:rsidR="00C30329">
        <w:rPr>
          <w:color w:val="000000"/>
          <w:szCs w:val="24"/>
        </w:rPr>
        <w:t>logik</w:t>
      </w:r>
      <w:r w:rsidR="00CD430F">
        <w:rPr>
          <w:color w:val="000000"/>
          <w:szCs w:val="24"/>
        </w:rPr>
        <w:t>e</w:t>
      </w:r>
      <w:r w:rsidR="00564EB7">
        <w:rPr>
          <w:color w:val="000000"/>
          <w:szCs w:val="24"/>
        </w:rPr>
        <w:t xml:space="preserve">. </w:t>
      </w:r>
      <w:r w:rsidR="0086435E">
        <w:rPr>
          <w:color w:val="000000"/>
          <w:szCs w:val="24"/>
        </w:rPr>
        <w:t xml:space="preserve">Arhitektura domenskog </w:t>
      </w:r>
      <w:r w:rsidR="00E11F59">
        <w:rPr>
          <w:color w:val="000000"/>
          <w:szCs w:val="24"/>
        </w:rPr>
        <w:t>sloja</w:t>
      </w:r>
      <w:r w:rsidR="0086435E">
        <w:rPr>
          <w:color w:val="000000"/>
          <w:szCs w:val="24"/>
        </w:rPr>
        <w:t xml:space="preserve"> </w:t>
      </w:r>
      <w:r w:rsidR="0086435E">
        <w:rPr>
          <w:i/>
          <w:iCs/>
          <w:color w:val="000000"/>
          <w:szCs w:val="24"/>
        </w:rPr>
        <w:t xml:space="preserve">Flutter </w:t>
      </w:r>
      <w:r w:rsidR="0086435E">
        <w:rPr>
          <w:color w:val="000000"/>
          <w:szCs w:val="24"/>
        </w:rPr>
        <w:t>aplikacij</w:t>
      </w:r>
      <w:r w:rsidR="00E11F59">
        <w:rPr>
          <w:color w:val="000000"/>
          <w:szCs w:val="24"/>
        </w:rPr>
        <w:t>e</w:t>
      </w:r>
      <w:r w:rsidR="0086435E">
        <w:rPr>
          <w:color w:val="000000"/>
          <w:szCs w:val="24"/>
        </w:rPr>
        <w:t xml:space="preserve"> prikazana</w:t>
      </w:r>
      <w:r w:rsidR="00E11F59">
        <w:rPr>
          <w:color w:val="000000"/>
          <w:szCs w:val="24"/>
        </w:rPr>
        <w:t xml:space="preserve"> je</w:t>
      </w:r>
      <w:r w:rsidR="0086435E">
        <w:rPr>
          <w:color w:val="000000"/>
          <w:szCs w:val="24"/>
        </w:rPr>
        <w:t xml:space="preserve"> na slici 4</w:t>
      </w:r>
      <w:r w:rsidR="0023781D">
        <w:rPr>
          <w:color w:val="000000"/>
          <w:szCs w:val="24"/>
        </w:rPr>
        <w:t>.9</w:t>
      </w:r>
      <w:r w:rsidR="0086435E">
        <w:rPr>
          <w:color w:val="000000"/>
          <w:szCs w:val="24"/>
        </w:rPr>
        <w:t>.</w:t>
      </w:r>
    </w:p>
    <w:p w14:paraId="275F6EAC" w14:textId="4C6A5E0D" w:rsidR="00D9055E" w:rsidRDefault="00EE0D2A" w:rsidP="00D9055E">
      <w:pPr>
        <w:ind w:firstLine="709"/>
        <w:jc w:val="center"/>
        <w:rPr>
          <w:color w:val="000000"/>
          <w:szCs w:val="24"/>
        </w:rPr>
      </w:pPr>
      <w:r>
        <w:rPr>
          <w:noProof/>
          <w:color w:val="000000"/>
          <w:szCs w:val="24"/>
          <w:lang w:eastAsia="hr-HR"/>
        </w:rPr>
        <w:drawing>
          <wp:inline distT="0" distB="0" distL="0" distR="0" wp14:anchorId="27A7066B" wp14:editId="441893C0">
            <wp:extent cx="3135788" cy="1509824"/>
            <wp:effectExtent l="0" t="0" r="1270" b="1905"/>
            <wp:docPr id="79" name="Picture 7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Graphical user interface, text,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184445" cy="1533252"/>
                    </a:xfrm>
                    <a:prstGeom prst="rect">
                      <a:avLst/>
                    </a:prstGeom>
                  </pic:spPr>
                </pic:pic>
              </a:graphicData>
            </a:graphic>
          </wp:inline>
        </w:drawing>
      </w:r>
    </w:p>
    <w:p w14:paraId="4410E03D" w14:textId="04DE4746" w:rsidR="00D9055E" w:rsidRDefault="00D9055E" w:rsidP="0086435E">
      <w:pPr>
        <w:ind w:firstLine="709"/>
        <w:jc w:val="center"/>
        <w:rPr>
          <w:color w:val="000000"/>
          <w:szCs w:val="24"/>
        </w:rPr>
      </w:pPr>
      <w:bookmarkStart w:id="87" w:name="OLE_LINK5"/>
      <w:bookmarkStart w:id="88" w:name="OLE_LINK6"/>
      <w:r w:rsidRPr="00C30329">
        <w:rPr>
          <w:color w:val="000000"/>
          <w:sz w:val="20"/>
          <w:szCs w:val="20"/>
        </w:rPr>
        <w:t>Sl. 4.</w:t>
      </w:r>
      <w:r w:rsidR="0023781D">
        <w:rPr>
          <w:color w:val="000000"/>
          <w:sz w:val="20"/>
          <w:szCs w:val="20"/>
        </w:rPr>
        <w:t>9</w:t>
      </w:r>
      <w:r w:rsidRPr="00C30329">
        <w:rPr>
          <w:color w:val="000000"/>
          <w:sz w:val="20"/>
          <w:szCs w:val="20"/>
        </w:rPr>
        <w:t xml:space="preserve">. </w:t>
      </w:r>
      <w:r>
        <w:rPr>
          <w:color w:val="000000"/>
          <w:sz w:val="20"/>
          <w:szCs w:val="20"/>
        </w:rPr>
        <w:t xml:space="preserve">Domenski sloj </w:t>
      </w:r>
      <w:r w:rsidR="00CD430F">
        <w:rPr>
          <w:i/>
          <w:iCs/>
          <w:color w:val="000000"/>
          <w:sz w:val="20"/>
          <w:szCs w:val="20"/>
        </w:rPr>
        <w:t xml:space="preserve">Flutter </w:t>
      </w:r>
      <w:r>
        <w:rPr>
          <w:color w:val="000000"/>
          <w:sz w:val="20"/>
          <w:szCs w:val="20"/>
        </w:rPr>
        <w:t>aplikacije</w:t>
      </w:r>
      <w:bookmarkEnd w:id="87"/>
      <w:bookmarkEnd w:id="88"/>
    </w:p>
    <w:p w14:paraId="12C5209A" w14:textId="77777777" w:rsidR="009548BC" w:rsidRDefault="00E61939" w:rsidP="0086435E">
      <w:pPr>
        <w:rPr>
          <w:color w:val="000000"/>
          <w:szCs w:val="24"/>
        </w:rPr>
      </w:pPr>
      <w:r>
        <w:rPr>
          <w:color w:val="000000"/>
          <w:szCs w:val="24"/>
        </w:rPr>
        <w:t>Domenski sloj</w:t>
      </w:r>
      <w:r w:rsidR="00564EB7">
        <w:rPr>
          <w:color w:val="000000"/>
          <w:szCs w:val="24"/>
        </w:rPr>
        <w:t xml:space="preserve"> također sadrži apstrakciju i konkretnu implementaciju upravljača</w:t>
      </w:r>
      <w:r w:rsidR="00BE0F78">
        <w:rPr>
          <w:color w:val="000000"/>
          <w:szCs w:val="24"/>
        </w:rPr>
        <w:t xml:space="preserve">. </w:t>
      </w:r>
      <w:r w:rsidR="00564EB7">
        <w:rPr>
          <w:color w:val="000000"/>
          <w:szCs w:val="24"/>
        </w:rPr>
        <w:t>Svrha upravljača je</w:t>
      </w:r>
      <w:r w:rsidR="00695152">
        <w:rPr>
          <w:color w:val="000000"/>
          <w:szCs w:val="24"/>
        </w:rPr>
        <w:t xml:space="preserve"> </w:t>
      </w:r>
      <w:r w:rsidR="00564EB7">
        <w:rPr>
          <w:color w:val="000000"/>
          <w:szCs w:val="24"/>
        </w:rPr>
        <w:t>koordinira</w:t>
      </w:r>
      <w:r w:rsidR="00695152">
        <w:rPr>
          <w:color w:val="000000"/>
          <w:szCs w:val="24"/>
        </w:rPr>
        <w:t>nje</w:t>
      </w:r>
      <w:r w:rsidR="00564EB7">
        <w:rPr>
          <w:color w:val="000000"/>
          <w:szCs w:val="24"/>
        </w:rPr>
        <w:t xml:space="preserve"> obavljanj</w:t>
      </w:r>
      <w:r w:rsidR="00695152">
        <w:rPr>
          <w:color w:val="000000"/>
          <w:szCs w:val="24"/>
        </w:rPr>
        <w:t>a</w:t>
      </w:r>
      <w:r w:rsidR="00564EB7">
        <w:rPr>
          <w:color w:val="000000"/>
          <w:szCs w:val="24"/>
        </w:rPr>
        <w:t xml:space="preserve"> nekog zadatka kojeg zahtijeva </w:t>
      </w:r>
      <w:r w:rsidR="00382FCD">
        <w:rPr>
          <w:color w:val="000000"/>
          <w:szCs w:val="24"/>
        </w:rPr>
        <w:t>poslovna</w:t>
      </w:r>
      <w:r w:rsidR="00CD430F">
        <w:rPr>
          <w:color w:val="000000"/>
          <w:szCs w:val="24"/>
        </w:rPr>
        <w:t xml:space="preserve"> </w:t>
      </w:r>
      <w:r w:rsidR="00564EB7">
        <w:rPr>
          <w:color w:val="000000"/>
          <w:szCs w:val="24"/>
        </w:rPr>
        <w:t xml:space="preserve">logika aplikacije. </w:t>
      </w:r>
      <w:r w:rsidR="00BE0F78">
        <w:rPr>
          <w:color w:val="000000"/>
          <w:szCs w:val="24"/>
        </w:rPr>
        <w:t>Upravljači k</w:t>
      </w:r>
      <w:r w:rsidR="00564EB7">
        <w:rPr>
          <w:color w:val="000000"/>
          <w:szCs w:val="24"/>
        </w:rPr>
        <w:t xml:space="preserve">oriste repozitorije potrebne za obavljanje određenog zadatka. Time oni ne obavljaju nikakav konkretan rad, </w:t>
      </w:r>
      <w:r w:rsidR="00695152">
        <w:rPr>
          <w:color w:val="000000"/>
          <w:szCs w:val="24"/>
        </w:rPr>
        <w:t xml:space="preserve">već </w:t>
      </w:r>
      <w:r w:rsidR="00564EB7">
        <w:rPr>
          <w:color w:val="000000"/>
          <w:szCs w:val="24"/>
        </w:rPr>
        <w:t>pozivaju određene metode nad repozitorijima u određenom redoslijedu kako bi se postigao određeni rezultat ili cilj.</w:t>
      </w:r>
    </w:p>
    <w:p w14:paraId="05DB9201" w14:textId="0BF97497" w:rsidR="00E36BC8" w:rsidRDefault="00695152" w:rsidP="0086435E">
      <w:pPr>
        <w:rPr>
          <w:color w:val="000000"/>
          <w:szCs w:val="24"/>
        </w:rPr>
      </w:pPr>
      <w:r>
        <w:rPr>
          <w:color w:val="000000"/>
          <w:szCs w:val="24"/>
        </w:rPr>
        <w:t xml:space="preserve"> Također, </w:t>
      </w:r>
      <w:r w:rsidR="009548BC">
        <w:rPr>
          <w:color w:val="000000"/>
          <w:szCs w:val="24"/>
        </w:rPr>
        <w:t xml:space="preserve">upravljač </w:t>
      </w:r>
      <w:r>
        <w:rPr>
          <w:color w:val="000000"/>
          <w:szCs w:val="24"/>
        </w:rPr>
        <w:t>može sadr</w:t>
      </w:r>
      <w:r w:rsidR="00CE70DE">
        <w:rPr>
          <w:color w:val="000000"/>
          <w:szCs w:val="24"/>
        </w:rPr>
        <w:t>ž</w:t>
      </w:r>
      <w:r>
        <w:rPr>
          <w:color w:val="000000"/>
          <w:szCs w:val="24"/>
        </w:rPr>
        <w:t>avati privremene spremnike podataka, što su samo klase koje sadrže kao atribut određen</w:t>
      </w:r>
      <w:r w:rsidR="00CE70DE">
        <w:rPr>
          <w:color w:val="000000"/>
          <w:szCs w:val="24"/>
        </w:rPr>
        <w:t>i</w:t>
      </w:r>
      <w:r>
        <w:rPr>
          <w:color w:val="000000"/>
          <w:szCs w:val="24"/>
        </w:rPr>
        <w:t xml:space="preserve"> podat</w:t>
      </w:r>
      <w:r w:rsidR="00CE70DE">
        <w:rPr>
          <w:color w:val="000000"/>
          <w:szCs w:val="24"/>
        </w:rPr>
        <w:t>ak</w:t>
      </w:r>
      <w:r>
        <w:rPr>
          <w:color w:val="000000"/>
          <w:szCs w:val="24"/>
        </w:rPr>
        <w:t xml:space="preserve"> te metode za spremanje i dohvaćanje </w:t>
      </w:r>
      <w:r w:rsidR="00CE70DE">
        <w:rPr>
          <w:color w:val="000000"/>
          <w:szCs w:val="24"/>
        </w:rPr>
        <w:t>tog</w:t>
      </w:r>
      <w:r>
        <w:rPr>
          <w:color w:val="000000"/>
          <w:szCs w:val="24"/>
        </w:rPr>
        <w:t xml:space="preserve"> podat</w:t>
      </w:r>
      <w:r w:rsidR="00CE70DE">
        <w:rPr>
          <w:color w:val="000000"/>
          <w:szCs w:val="24"/>
        </w:rPr>
        <w:t>ka</w:t>
      </w:r>
      <w:r>
        <w:rPr>
          <w:color w:val="000000"/>
          <w:szCs w:val="24"/>
        </w:rPr>
        <w:t xml:space="preserve">. Ovi privremeni spremnici </w:t>
      </w:r>
      <w:r w:rsidR="003B35CF">
        <w:rPr>
          <w:color w:val="000000"/>
          <w:szCs w:val="24"/>
        </w:rPr>
        <w:t>olakšavaju</w:t>
      </w:r>
      <w:r>
        <w:rPr>
          <w:color w:val="000000"/>
          <w:szCs w:val="24"/>
        </w:rPr>
        <w:t>pristup podacima koji su raspoloživi svim repozitorijima.</w:t>
      </w:r>
    </w:p>
    <w:p w14:paraId="63A9DA94" w14:textId="3D03B01E" w:rsidR="00D95656" w:rsidRPr="00D95656" w:rsidRDefault="00695152" w:rsidP="0086435E">
      <w:pPr>
        <w:rPr>
          <w:color w:val="000000"/>
          <w:szCs w:val="24"/>
        </w:rPr>
      </w:pPr>
      <w:r>
        <w:rPr>
          <w:color w:val="000000"/>
          <w:szCs w:val="24"/>
        </w:rPr>
        <w:t xml:space="preserve">UI sloj sadržava sve stranice koje aplikacija treba prikazati, pri čemu je svaka stranica idealno razbijena na više manjih </w:t>
      </w:r>
      <w:r w:rsidRPr="00A11153">
        <w:rPr>
          <w:i/>
          <w:iCs/>
          <w:color w:val="000000"/>
          <w:szCs w:val="24"/>
        </w:rPr>
        <w:t>widgeta</w:t>
      </w:r>
      <w:r>
        <w:rPr>
          <w:color w:val="000000"/>
          <w:szCs w:val="24"/>
        </w:rPr>
        <w:t xml:space="preserve">. </w:t>
      </w:r>
      <w:r w:rsidR="0086435E">
        <w:rPr>
          <w:color w:val="000000"/>
          <w:szCs w:val="24"/>
        </w:rPr>
        <w:t>UI sloj s</w:t>
      </w:r>
      <w:r>
        <w:rPr>
          <w:color w:val="000000"/>
          <w:szCs w:val="24"/>
        </w:rPr>
        <w:t xml:space="preserve">adržava sve stvari vezene za korisničko sučelje aplikacije, pa tako se u ovom sloju nalaze specifične stvari za temu aplikacije kao što su boje, </w:t>
      </w:r>
      <w:r>
        <w:rPr>
          <w:color w:val="000000"/>
          <w:szCs w:val="24"/>
        </w:rPr>
        <w:lastRenderedPageBreak/>
        <w:t>tipografija, podaci o vremenskim intervalima korišteni u animacijama ili mjerenjima vremena, konfiguracija teme aplikacije na osnovu danih podatka i slično.</w:t>
      </w:r>
      <w:r w:rsidR="00D95656">
        <w:rPr>
          <w:color w:val="000000"/>
          <w:szCs w:val="24"/>
        </w:rPr>
        <w:t xml:space="preserve"> </w:t>
      </w:r>
      <w:r w:rsidR="00A11153">
        <w:rPr>
          <w:color w:val="000000"/>
          <w:szCs w:val="24"/>
        </w:rPr>
        <w:t>Arhitektura</w:t>
      </w:r>
      <w:r w:rsidR="00D95656">
        <w:rPr>
          <w:color w:val="000000"/>
          <w:szCs w:val="24"/>
        </w:rPr>
        <w:t xml:space="preserve"> prikaza UI sloja </w:t>
      </w:r>
      <w:r w:rsidR="00D95656">
        <w:rPr>
          <w:i/>
          <w:iCs/>
          <w:color w:val="000000"/>
          <w:szCs w:val="24"/>
        </w:rPr>
        <w:t xml:space="preserve">Flutter </w:t>
      </w:r>
      <w:r w:rsidR="00D95656">
        <w:rPr>
          <w:color w:val="000000"/>
          <w:szCs w:val="24"/>
        </w:rPr>
        <w:t>aplikacije je prikazana na slici 4.</w:t>
      </w:r>
      <w:r w:rsidR="0023781D">
        <w:rPr>
          <w:color w:val="000000"/>
          <w:szCs w:val="24"/>
        </w:rPr>
        <w:t>10</w:t>
      </w:r>
      <w:r w:rsidR="00D95656">
        <w:rPr>
          <w:color w:val="000000"/>
          <w:szCs w:val="24"/>
        </w:rPr>
        <w:t>.</w:t>
      </w:r>
    </w:p>
    <w:p w14:paraId="08172474" w14:textId="6F6DC005" w:rsidR="00D95656" w:rsidRDefault="00A87339" w:rsidP="00D95656">
      <w:pPr>
        <w:ind w:firstLine="709"/>
        <w:jc w:val="center"/>
      </w:pPr>
      <w:r>
        <w:rPr>
          <w:noProof/>
          <w:lang w:eastAsia="hr-HR"/>
        </w:rPr>
        <w:drawing>
          <wp:inline distT="0" distB="0" distL="0" distR="0" wp14:anchorId="606C621F" wp14:editId="74AC0505">
            <wp:extent cx="2892495" cy="2679948"/>
            <wp:effectExtent l="0" t="0" r="317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9">
                      <a:extLst>
                        <a:ext uri="{28A0092B-C50C-407E-A947-70E740481C1C}">
                          <a14:useLocalDpi xmlns:a14="http://schemas.microsoft.com/office/drawing/2010/main" val="0"/>
                        </a:ext>
                      </a:extLst>
                    </a:blip>
                    <a:stretch>
                      <a:fillRect/>
                    </a:stretch>
                  </pic:blipFill>
                  <pic:spPr>
                    <a:xfrm>
                      <a:off x="0" y="0"/>
                      <a:ext cx="2920660" cy="2706043"/>
                    </a:xfrm>
                    <a:prstGeom prst="rect">
                      <a:avLst/>
                    </a:prstGeom>
                  </pic:spPr>
                </pic:pic>
              </a:graphicData>
            </a:graphic>
          </wp:inline>
        </w:drawing>
      </w:r>
    </w:p>
    <w:p w14:paraId="7ADE1E99" w14:textId="12BF49D8" w:rsidR="00D95656" w:rsidRPr="00E36BC8" w:rsidRDefault="00D95656" w:rsidP="00D95656">
      <w:pPr>
        <w:jc w:val="center"/>
        <w:rPr>
          <w:color w:val="000000"/>
          <w:szCs w:val="24"/>
        </w:rPr>
      </w:pPr>
      <w:bookmarkStart w:id="89" w:name="OLE_LINK7"/>
      <w:bookmarkStart w:id="90" w:name="OLE_LINK8"/>
      <w:r w:rsidRPr="00C30329">
        <w:rPr>
          <w:color w:val="000000"/>
          <w:sz w:val="20"/>
          <w:szCs w:val="20"/>
        </w:rPr>
        <w:t>Sl. 4.</w:t>
      </w:r>
      <w:r w:rsidR="0023781D">
        <w:rPr>
          <w:color w:val="000000"/>
          <w:sz w:val="20"/>
          <w:szCs w:val="20"/>
        </w:rPr>
        <w:t>10</w:t>
      </w:r>
      <w:r w:rsidRPr="00C30329">
        <w:rPr>
          <w:color w:val="000000"/>
          <w:sz w:val="20"/>
          <w:szCs w:val="20"/>
        </w:rPr>
        <w:t xml:space="preserve">. </w:t>
      </w:r>
      <w:r>
        <w:rPr>
          <w:color w:val="000000"/>
          <w:sz w:val="20"/>
          <w:szCs w:val="20"/>
        </w:rPr>
        <w:t>UI sloj aplikacije</w:t>
      </w:r>
    </w:p>
    <w:bookmarkEnd w:id="89"/>
    <w:bookmarkEnd w:id="90"/>
    <w:p w14:paraId="12882040" w14:textId="4B464A18" w:rsidR="00B4603D" w:rsidRDefault="00FB1FDD" w:rsidP="0086435E">
      <w:pPr>
        <w:rPr>
          <w:color w:val="000000"/>
          <w:szCs w:val="24"/>
        </w:rPr>
      </w:pPr>
      <w:r>
        <w:rPr>
          <w:color w:val="000000"/>
          <w:szCs w:val="24"/>
        </w:rPr>
        <w:t xml:space="preserve">Osim izgleda </w:t>
      </w:r>
      <w:r w:rsidR="00D95656">
        <w:rPr>
          <w:color w:val="000000"/>
          <w:szCs w:val="24"/>
        </w:rPr>
        <w:t>aplikacije</w:t>
      </w:r>
      <w:r>
        <w:rPr>
          <w:color w:val="000000"/>
          <w:szCs w:val="24"/>
        </w:rPr>
        <w:t xml:space="preserve">, ovaj sloj sadrži </w:t>
      </w:r>
      <w:r w:rsidRPr="006334B5">
        <w:rPr>
          <w:i/>
          <w:iCs/>
          <w:color w:val="000000"/>
          <w:szCs w:val="24"/>
        </w:rPr>
        <w:t>state management</w:t>
      </w:r>
      <w:r>
        <w:rPr>
          <w:color w:val="000000"/>
          <w:szCs w:val="24"/>
        </w:rPr>
        <w:t xml:space="preserve"> aplikacije</w:t>
      </w:r>
      <w:r w:rsidRPr="006334B5">
        <w:rPr>
          <w:i/>
          <w:iCs/>
          <w:color w:val="000000"/>
          <w:szCs w:val="24"/>
        </w:rPr>
        <w:t>. State management</w:t>
      </w:r>
      <w:r>
        <w:rPr>
          <w:color w:val="000000"/>
          <w:szCs w:val="24"/>
        </w:rPr>
        <w:t xml:space="preserve"> se odnosi na upravljanje stanjima aplikacije te predstavlja dio koji povezuje </w:t>
      </w:r>
      <w:r w:rsidR="003B02A2">
        <w:rPr>
          <w:color w:val="000000"/>
          <w:szCs w:val="24"/>
        </w:rPr>
        <w:t>domenski sloj</w:t>
      </w:r>
      <w:r>
        <w:rPr>
          <w:color w:val="000000"/>
          <w:szCs w:val="24"/>
        </w:rPr>
        <w:t xml:space="preserve"> s UI slojem. Trenutni izgled aplikacije funkcija </w:t>
      </w:r>
      <w:r w:rsidR="00B4603D">
        <w:rPr>
          <w:color w:val="000000"/>
          <w:szCs w:val="24"/>
        </w:rPr>
        <w:t xml:space="preserve">je </w:t>
      </w:r>
      <w:r>
        <w:rPr>
          <w:color w:val="000000"/>
          <w:szCs w:val="24"/>
        </w:rPr>
        <w:t xml:space="preserve">trenutnog stanja aplikacije, time se </w:t>
      </w:r>
      <w:r w:rsidR="0053065E">
        <w:rPr>
          <w:color w:val="000000"/>
          <w:szCs w:val="24"/>
        </w:rPr>
        <w:t>promjenom</w:t>
      </w:r>
      <w:r>
        <w:rPr>
          <w:color w:val="000000"/>
          <w:szCs w:val="24"/>
        </w:rPr>
        <w:t xml:space="preserve"> stanj</w:t>
      </w:r>
      <w:r w:rsidR="0053065E">
        <w:rPr>
          <w:color w:val="000000"/>
          <w:szCs w:val="24"/>
        </w:rPr>
        <w:t>a</w:t>
      </w:r>
      <w:r>
        <w:rPr>
          <w:color w:val="000000"/>
          <w:szCs w:val="24"/>
        </w:rPr>
        <w:t xml:space="preserve"> aplikacije mijenja korisničko.</w:t>
      </w:r>
    </w:p>
    <w:p w14:paraId="774429DF" w14:textId="07B9D467" w:rsidR="00695152" w:rsidRDefault="00FB1FDD" w:rsidP="0086435E">
      <w:pPr>
        <w:rPr>
          <w:color w:val="000000"/>
          <w:szCs w:val="24"/>
        </w:rPr>
      </w:pPr>
      <w:r>
        <w:rPr>
          <w:color w:val="000000"/>
          <w:szCs w:val="24"/>
        </w:rPr>
        <w:t xml:space="preserve">Klase odgovorne za upravljanje stanjem aplikacije se nazivaju prezenteri. Svrha prezentera je da upravlja određenim dijelom korisničkog sučelja aplikacije tako da upravlja stanjem aplikacije koje se reflektira na taj dio korisničkog sučelja. Prezenter također </w:t>
      </w:r>
      <w:r w:rsidR="0000525D">
        <w:rPr>
          <w:color w:val="000000"/>
          <w:szCs w:val="24"/>
        </w:rPr>
        <w:t>može</w:t>
      </w:r>
      <w:r>
        <w:rPr>
          <w:color w:val="000000"/>
          <w:szCs w:val="24"/>
        </w:rPr>
        <w:t xml:space="preserve"> reagirati na razne događaje s korisničkog sučelja, kao što su pritisak na gumb, listanje kroz listu na </w:t>
      </w:r>
      <w:r w:rsidR="00F244CB">
        <w:rPr>
          <w:color w:val="000000"/>
          <w:szCs w:val="24"/>
        </w:rPr>
        <w:t>zaslon</w:t>
      </w:r>
      <w:r>
        <w:rPr>
          <w:color w:val="000000"/>
          <w:szCs w:val="24"/>
        </w:rPr>
        <w:t xml:space="preserve">u ili bilo kakvu akciju od strane korisnika. </w:t>
      </w:r>
      <w:r w:rsidR="000E6C94">
        <w:rPr>
          <w:color w:val="000000"/>
          <w:szCs w:val="24"/>
        </w:rPr>
        <w:t xml:space="preserve">Prezenteri su </w:t>
      </w:r>
      <w:r>
        <w:rPr>
          <w:color w:val="000000"/>
          <w:szCs w:val="24"/>
        </w:rPr>
        <w:t>jedina komponenta koja komunicira s</w:t>
      </w:r>
      <w:r w:rsidR="002B56D0">
        <w:rPr>
          <w:color w:val="000000"/>
          <w:szCs w:val="24"/>
        </w:rPr>
        <w:t xml:space="preserve"> komponentama korisničkog sučelja. Kao izlaz daju nekakvo stanje koje opisuje to sučelje, a kao ulaz reagiraju na razne događaje.</w:t>
      </w:r>
    </w:p>
    <w:p w14:paraId="444319AE" w14:textId="484DCE98" w:rsidR="00CD5ED4" w:rsidRDefault="0089558A" w:rsidP="00007867">
      <w:r>
        <w:t xml:space="preserve">Direktorij </w:t>
      </w:r>
      <w:r w:rsidRPr="006C62B3">
        <w:rPr>
          <w:i/>
        </w:rPr>
        <w:t>c</w:t>
      </w:r>
      <w:r w:rsidR="00A25AEC" w:rsidRPr="006C62B3">
        <w:rPr>
          <w:i/>
        </w:rPr>
        <w:t>ommon</w:t>
      </w:r>
      <w:r w:rsidR="00007867">
        <w:t>,</w:t>
      </w:r>
      <w:r w:rsidR="00A25AEC">
        <w:t xml:space="preserve"> na samom vrhu stabla, sadrži stvari koje</w:t>
      </w:r>
      <w:r w:rsidR="00DB7B54">
        <w:t xml:space="preserve"> </w:t>
      </w:r>
      <w:r w:rsidR="009B1C03">
        <w:t>se k</w:t>
      </w:r>
      <w:r w:rsidR="00DB7B54">
        <w:t>o</w:t>
      </w:r>
      <w:r w:rsidR="009B1C03">
        <w:t xml:space="preserve">riste u više slojeva </w:t>
      </w:r>
      <w:r w:rsidR="00CD5ED4">
        <w:t>aplikacije</w:t>
      </w:r>
      <w:r w:rsidR="00A25AEC">
        <w:t xml:space="preserve">. Unutar </w:t>
      </w:r>
      <w:r w:rsidR="009B1C03">
        <w:rPr>
          <w:i/>
          <w:iCs/>
        </w:rPr>
        <w:t>common</w:t>
      </w:r>
      <w:r w:rsidR="009B1C03">
        <w:t xml:space="preserve"> direktorija</w:t>
      </w:r>
      <w:r w:rsidR="00A25AEC">
        <w:t xml:space="preserve"> se nalaze stvari kao što su </w:t>
      </w:r>
      <w:r w:rsidR="00CD5ED4">
        <w:t>greške</w:t>
      </w:r>
      <w:r w:rsidR="00A25AEC">
        <w:t xml:space="preserve"> unutar aplikacije, različita okruženja </w:t>
      </w:r>
      <w:r w:rsidR="00CD5ED4">
        <w:t>aplikacije</w:t>
      </w:r>
      <w:r w:rsidR="009B1C03">
        <w:t xml:space="preserve">, </w:t>
      </w:r>
      <w:r w:rsidR="00A25AEC">
        <w:t xml:space="preserve">modeli podataka koji se koriste na više slojeva aplikacije, pomoćne </w:t>
      </w:r>
      <w:r w:rsidR="00DB7B54">
        <w:t>funkcije</w:t>
      </w:r>
      <w:r w:rsidR="00A25AEC">
        <w:t xml:space="preserve"> i slično. </w:t>
      </w:r>
      <w:r w:rsidR="00DB7B54">
        <w:t>Direktorij</w:t>
      </w:r>
      <w:r>
        <w:t xml:space="preserve"> </w:t>
      </w:r>
      <w:r w:rsidR="00CD5ED4" w:rsidRPr="006C62B3">
        <w:rPr>
          <w:i/>
        </w:rPr>
        <w:t>common</w:t>
      </w:r>
      <w:r w:rsidR="00CD5ED4">
        <w:t xml:space="preserve">  je vidljiv na slici 4.</w:t>
      </w:r>
      <w:r w:rsidR="0023781D">
        <w:t>11</w:t>
      </w:r>
      <w:r w:rsidR="00CD5ED4">
        <w:t>.</w:t>
      </w:r>
    </w:p>
    <w:p w14:paraId="682D72AB" w14:textId="77777777" w:rsidR="00CD5ED4" w:rsidRDefault="00CD5ED4" w:rsidP="00CD5ED4">
      <w:pPr>
        <w:jc w:val="center"/>
      </w:pPr>
      <w:r>
        <w:rPr>
          <w:noProof/>
          <w:lang w:eastAsia="hr-HR"/>
        </w:rPr>
        <w:lastRenderedPageBreak/>
        <w:drawing>
          <wp:inline distT="0" distB="0" distL="0" distR="0" wp14:anchorId="16DFF030" wp14:editId="280E0E8C">
            <wp:extent cx="2878909" cy="2565984"/>
            <wp:effectExtent l="0" t="0" r="4445" b="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922152" cy="2604527"/>
                    </a:xfrm>
                    <a:prstGeom prst="rect">
                      <a:avLst/>
                    </a:prstGeom>
                  </pic:spPr>
                </pic:pic>
              </a:graphicData>
            </a:graphic>
          </wp:inline>
        </w:drawing>
      </w:r>
    </w:p>
    <w:p w14:paraId="48B9F856" w14:textId="235D1B76" w:rsidR="00CD5ED4" w:rsidRPr="00CD5ED4" w:rsidRDefault="00CD5ED4" w:rsidP="00CD5ED4">
      <w:pPr>
        <w:jc w:val="center"/>
        <w:rPr>
          <w:color w:val="000000"/>
          <w:sz w:val="20"/>
          <w:szCs w:val="20"/>
        </w:rPr>
      </w:pPr>
      <w:r w:rsidRPr="00C30329">
        <w:rPr>
          <w:color w:val="000000"/>
          <w:sz w:val="20"/>
          <w:szCs w:val="20"/>
        </w:rPr>
        <w:t>Sl. 4.</w:t>
      </w:r>
      <w:r w:rsidR="0023781D">
        <w:rPr>
          <w:color w:val="000000"/>
          <w:sz w:val="20"/>
          <w:szCs w:val="20"/>
        </w:rPr>
        <w:t>11</w:t>
      </w:r>
      <w:r w:rsidRPr="00C30329">
        <w:rPr>
          <w:color w:val="000000"/>
          <w:sz w:val="20"/>
          <w:szCs w:val="20"/>
        </w:rPr>
        <w:t xml:space="preserve">. </w:t>
      </w:r>
      <w:r>
        <w:rPr>
          <w:color w:val="000000"/>
          <w:sz w:val="20"/>
          <w:szCs w:val="20"/>
        </w:rPr>
        <w:t>Common direktoriji</w:t>
      </w:r>
    </w:p>
    <w:p w14:paraId="73298DE7" w14:textId="5D9BCF27" w:rsidR="0023781D" w:rsidRPr="0050341C" w:rsidRDefault="00A25AEC" w:rsidP="0050341C">
      <w:r>
        <w:t>Također</w:t>
      </w:r>
      <w:r w:rsidR="00CD5ED4">
        <w:t xml:space="preserve">, </w:t>
      </w:r>
      <w:r>
        <w:t xml:space="preserve">svaki sloj može </w:t>
      </w:r>
      <w:r w:rsidR="00CD5ED4">
        <w:t>sadržavati</w:t>
      </w:r>
      <w:r>
        <w:t xml:space="preserve"> svoj </w:t>
      </w:r>
      <w:r w:rsidRPr="006C62B3">
        <w:rPr>
          <w:i/>
        </w:rPr>
        <w:t>common</w:t>
      </w:r>
      <w:r>
        <w:t xml:space="preserve"> direktoriji, unutar kojem se nalaze stvari specifične za taj sloj. Na primjer unutar UI sloja to bi se odnosilo na boje, konfiguraciju teme, generičke klase za prezentere i slično. Modeli podataka unutar </w:t>
      </w:r>
      <w:r w:rsidR="00CD5ED4">
        <w:t>aplikacije</w:t>
      </w:r>
      <w:r w:rsidR="00C84CAC">
        <w:t xml:space="preserve"> također</w:t>
      </w:r>
      <w:r>
        <w:t xml:space="preserve"> s</w:t>
      </w:r>
      <w:r w:rsidR="00CD5ED4">
        <w:t xml:space="preserve">e </w:t>
      </w:r>
      <w:r>
        <w:t xml:space="preserve">mogu nalazi </w:t>
      </w:r>
      <w:r w:rsidR="00C84CAC">
        <w:t>unutar</w:t>
      </w:r>
      <w:r>
        <w:t xml:space="preserve"> posebnih slojeva.</w:t>
      </w:r>
      <w:bookmarkStart w:id="91" w:name="OLE_LINK11"/>
      <w:bookmarkStart w:id="92" w:name="OLE_LINK12"/>
    </w:p>
    <w:bookmarkEnd w:id="91"/>
    <w:bookmarkEnd w:id="92"/>
    <w:p w14:paraId="417A53AA" w14:textId="710553C0" w:rsidR="008C73DB" w:rsidRDefault="007166DA" w:rsidP="00E43FAC">
      <w:pPr>
        <w:pStyle w:val="Heading3"/>
      </w:pPr>
      <w:r w:rsidRPr="00C30329">
        <w:t xml:space="preserve"> </w:t>
      </w:r>
      <w:bookmarkStart w:id="93" w:name="_Toc113288450"/>
      <w:r w:rsidR="008C73DB">
        <w:t xml:space="preserve">Upravljanje stanjima unutar </w:t>
      </w:r>
      <w:r w:rsidR="003E6F04" w:rsidRPr="00AD3321">
        <w:t>Flutter</w:t>
      </w:r>
      <w:r w:rsidR="003E6F04">
        <w:t xml:space="preserve"> </w:t>
      </w:r>
      <w:r w:rsidR="008C73DB">
        <w:t>aplikacije</w:t>
      </w:r>
      <w:bookmarkEnd w:id="93"/>
    </w:p>
    <w:p w14:paraId="63B1B20B" w14:textId="6BFB7389" w:rsidR="00EC4C49" w:rsidRPr="008C73DB" w:rsidRDefault="007166DA" w:rsidP="008C73DB">
      <w:r w:rsidRPr="00C30329">
        <w:rPr>
          <w:b/>
          <w:bCs/>
          <w:color w:val="000000"/>
          <w:szCs w:val="24"/>
        </w:rPr>
        <w:t xml:space="preserve"> </w:t>
      </w:r>
      <w:r w:rsidR="008C73DB">
        <w:t xml:space="preserve">Komunikacija </w:t>
      </w:r>
      <w:r w:rsidR="00AD3321">
        <w:t xml:space="preserve">između slojeva </w:t>
      </w:r>
      <w:r w:rsidR="008C73DB">
        <w:t xml:space="preserve">unutar </w:t>
      </w:r>
      <w:r w:rsidR="00AD3321">
        <w:rPr>
          <w:i/>
          <w:iCs/>
        </w:rPr>
        <w:t xml:space="preserve">Flutter </w:t>
      </w:r>
      <w:r w:rsidR="008C73DB">
        <w:t xml:space="preserve">aplikacije prikazana </w:t>
      </w:r>
      <w:r w:rsidR="0089558A">
        <w:t xml:space="preserve">je </w:t>
      </w:r>
      <w:r w:rsidR="008C73DB">
        <w:t xml:space="preserve">na slici </w:t>
      </w:r>
      <w:r w:rsidR="0050341C">
        <w:t>4.</w:t>
      </w:r>
      <w:r w:rsidR="0023781D">
        <w:t>12</w:t>
      </w:r>
      <w:r w:rsidR="008C73DB">
        <w:t xml:space="preserve">. </w:t>
      </w:r>
    </w:p>
    <w:p w14:paraId="7C079393" w14:textId="7C1C6152" w:rsidR="00EC4C49" w:rsidRDefault="00327791" w:rsidP="008C73DB">
      <w:pPr>
        <w:jc w:val="center"/>
      </w:pPr>
      <w:r>
        <w:rPr>
          <w:noProof/>
          <w:lang w:eastAsia="hr-HR"/>
        </w:rPr>
        <w:drawing>
          <wp:inline distT="0" distB="0" distL="0" distR="0" wp14:anchorId="67CE7F6C" wp14:editId="784FB61D">
            <wp:extent cx="4517396" cy="3483428"/>
            <wp:effectExtent l="0" t="0" r="3810" b="0"/>
            <wp:docPr id="77" name="Picture 77" descr="A picture containing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A picture containing electronic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54577" cy="3512099"/>
                    </a:xfrm>
                    <a:prstGeom prst="rect">
                      <a:avLst/>
                    </a:prstGeom>
                  </pic:spPr>
                </pic:pic>
              </a:graphicData>
            </a:graphic>
          </wp:inline>
        </w:drawing>
      </w:r>
    </w:p>
    <w:p w14:paraId="6AF4F6AA" w14:textId="1BF933D9" w:rsidR="008C73DB" w:rsidRDefault="008C73DB" w:rsidP="008C73DB">
      <w:pPr>
        <w:jc w:val="center"/>
        <w:rPr>
          <w:color w:val="000000"/>
          <w:sz w:val="20"/>
          <w:szCs w:val="20"/>
        </w:rPr>
      </w:pPr>
      <w:bookmarkStart w:id="94" w:name="OLE_LINK14"/>
      <w:bookmarkStart w:id="95" w:name="OLE_LINK15"/>
      <w:bookmarkStart w:id="96" w:name="OLE_LINK16"/>
      <w:r w:rsidRPr="00C30329">
        <w:rPr>
          <w:color w:val="000000"/>
          <w:sz w:val="20"/>
          <w:szCs w:val="20"/>
        </w:rPr>
        <w:t>Sl. 4.</w:t>
      </w:r>
      <w:r w:rsidR="0023781D">
        <w:rPr>
          <w:color w:val="000000"/>
          <w:sz w:val="20"/>
          <w:szCs w:val="20"/>
        </w:rPr>
        <w:t>12</w:t>
      </w:r>
      <w:r w:rsidRPr="00C30329">
        <w:rPr>
          <w:color w:val="000000"/>
          <w:sz w:val="20"/>
          <w:szCs w:val="20"/>
        </w:rPr>
        <w:t xml:space="preserve">. </w:t>
      </w:r>
      <w:bookmarkStart w:id="97" w:name="OLE_LINK42"/>
      <w:bookmarkStart w:id="98" w:name="OLE_LINK43"/>
      <w:r>
        <w:rPr>
          <w:color w:val="000000"/>
          <w:sz w:val="20"/>
          <w:szCs w:val="20"/>
        </w:rPr>
        <w:t>Upravljanje stanjima unutar</w:t>
      </w:r>
      <w:r w:rsidR="00E61311">
        <w:rPr>
          <w:color w:val="000000"/>
          <w:sz w:val="20"/>
          <w:szCs w:val="20"/>
        </w:rPr>
        <w:t xml:space="preserve"> </w:t>
      </w:r>
      <w:r w:rsidR="00E61311" w:rsidRPr="00BB7909">
        <w:rPr>
          <w:i/>
          <w:iCs/>
          <w:color w:val="000000"/>
          <w:sz w:val="20"/>
          <w:szCs w:val="20"/>
        </w:rPr>
        <w:t>Flutter</w:t>
      </w:r>
      <w:r>
        <w:rPr>
          <w:color w:val="000000"/>
          <w:sz w:val="20"/>
          <w:szCs w:val="20"/>
        </w:rPr>
        <w:t xml:space="preserve"> aplikacije</w:t>
      </w:r>
      <w:bookmarkEnd w:id="97"/>
      <w:bookmarkEnd w:id="98"/>
    </w:p>
    <w:bookmarkEnd w:id="94"/>
    <w:bookmarkEnd w:id="95"/>
    <w:bookmarkEnd w:id="96"/>
    <w:p w14:paraId="3697919A" w14:textId="288C3233" w:rsidR="00391597" w:rsidRDefault="00B66887" w:rsidP="008C73DB">
      <w:pPr>
        <w:rPr>
          <w:color w:val="000000"/>
          <w:szCs w:val="24"/>
        </w:rPr>
      </w:pPr>
      <w:r>
        <w:rPr>
          <w:color w:val="000000"/>
          <w:szCs w:val="24"/>
        </w:rPr>
        <w:lastRenderedPageBreak/>
        <w:t>Prezenter reagira</w:t>
      </w:r>
      <w:r w:rsidR="00F34ADA" w:rsidRPr="00013715">
        <w:rPr>
          <w:color w:val="000000"/>
          <w:szCs w:val="24"/>
        </w:rPr>
        <w:t xml:space="preserve"> </w:t>
      </w:r>
      <w:r>
        <w:rPr>
          <w:color w:val="000000"/>
          <w:szCs w:val="24"/>
        </w:rPr>
        <w:t>na neki događaj</w:t>
      </w:r>
      <w:r w:rsidR="00F34ADA" w:rsidRPr="00013715">
        <w:rPr>
          <w:color w:val="000000"/>
          <w:szCs w:val="24"/>
        </w:rPr>
        <w:t xml:space="preserve">, na primjer </w:t>
      </w:r>
      <w:r>
        <w:rPr>
          <w:color w:val="000000"/>
          <w:szCs w:val="24"/>
        </w:rPr>
        <w:t>zahtjev za dohvaćanje dodatnih slika u listi slika</w:t>
      </w:r>
      <w:r w:rsidR="00F34ADA" w:rsidRPr="00013715">
        <w:rPr>
          <w:color w:val="000000"/>
          <w:szCs w:val="24"/>
        </w:rPr>
        <w:t xml:space="preserve">. Prezenter potom poziva određeni </w:t>
      </w:r>
      <w:r w:rsidR="0050341C">
        <w:rPr>
          <w:color w:val="000000"/>
          <w:szCs w:val="24"/>
        </w:rPr>
        <w:t>upravljač</w:t>
      </w:r>
      <w:r w:rsidR="00F34ADA" w:rsidRPr="00013715">
        <w:rPr>
          <w:color w:val="000000"/>
          <w:szCs w:val="24"/>
        </w:rPr>
        <w:t xml:space="preserve"> koji je zadužen za koordiniranje obavljanja tog zadatka. Upravljač poziva repozitorije potreb</w:t>
      </w:r>
      <w:r w:rsidR="00747059">
        <w:rPr>
          <w:color w:val="000000"/>
          <w:szCs w:val="24"/>
        </w:rPr>
        <w:t>ne</w:t>
      </w:r>
      <w:r w:rsidR="00F34ADA" w:rsidRPr="00013715">
        <w:rPr>
          <w:color w:val="000000"/>
          <w:szCs w:val="24"/>
        </w:rPr>
        <w:t xml:space="preserve"> za izvršavanje tog zadatka. </w:t>
      </w:r>
      <w:r w:rsidR="00747059">
        <w:rPr>
          <w:color w:val="000000"/>
          <w:szCs w:val="24"/>
        </w:rPr>
        <w:t>Zatim,</w:t>
      </w:r>
      <w:r w:rsidR="00F34ADA" w:rsidRPr="00013715">
        <w:rPr>
          <w:color w:val="000000"/>
          <w:szCs w:val="24"/>
        </w:rPr>
        <w:t xml:space="preserve"> repozitorij poziva </w:t>
      </w:r>
      <w:r w:rsidR="0089558A">
        <w:rPr>
          <w:color w:val="000000"/>
          <w:szCs w:val="24"/>
        </w:rPr>
        <w:t>uslugu</w:t>
      </w:r>
      <w:r w:rsidR="00F34ADA" w:rsidRPr="00013715">
        <w:rPr>
          <w:color w:val="000000"/>
          <w:szCs w:val="24"/>
        </w:rPr>
        <w:t xml:space="preserve"> za komuniciranje s </w:t>
      </w:r>
      <w:r w:rsidR="00BB7909">
        <w:rPr>
          <w:color w:val="000000"/>
          <w:szCs w:val="24"/>
        </w:rPr>
        <w:t>poslužitelj</w:t>
      </w:r>
      <w:r w:rsidR="0092083B">
        <w:rPr>
          <w:color w:val="000000"/>
          <w:szCs w:val="24"/>
        </w:rPr>
        <w:t>e</w:t>
      </w:r>
      <w:r w:rsidR="00BB7909">
        <w:rPr>
          <w:color w:val="000000"/>
          <w:szCs w:val="24"/>
        </w:rPr>
        <w:t>m</w:t>
      </w:r>
      <w:r w:rsidR="00F34ADA" w:rsidRPr="00013715">
        <w:rPr>
          <w:color w:val="000000"/>
          <w:szCs w:val="24"/>
        </w:rPr>
        <w:t xml:space="preserve"> </w:t>
      </w:r>
      <w:r w:rsidR="0092083B">
        <w:rPr>
          <w:color w:val="000000"/>
          <w:szCs w:val="24"/>
        </w:rPr>
        <w:t>slika</w:t>
      </w:r>
      <w:r w:rsidR="00F34ADA" w:rsidRPr="00013715">
        <w:rPr>
          <w:color w:val="000000"/>
          <w:szCs w:val="24"/>
        </w:rPr>
        <w:t xml:space="preserve">. Čeka se na odgovor od </w:t>
      </w:r>
      <w:r w:rsidR="00F244CB">
        <w:rPr>
          <w:color w:val="000000"/>
          <w:szCs w:val="24"/>
        </w:rPr>
        <w:t>poslužitelj</w:t>
      </w:r>
      <w:r w:rsidR="00F34ADA" w:rsidRPr="00013715">
        <w:rPr>
          <w:color w:val="000000"/>
          <w:szCs w:val="24"/>
        </w:rPr>
        <w:t xml:space="preserve">a. Nakon što odgovor </w:t>
      </w:r>
      <w:r w:rsidR="00747059">
        <w:rPr>
          <w:color w:val="000000"/>
          <w:szCs w:val="24"/>
        </w:rPr>
        <w:t>stigne</w:t>
      </w:r>
      <w:r w:rsidR="00F34ADA" w:rsidRPr="00013715">
        <w:rPr>
          <w:color w:val="000000"/>
          <w:szCs w:val="24"/>
        </w:rPr>
        <w:t>, on se pretvara u željeni model podatka kako bi se mogao koristiti unutar aplikacije. Repozitorij vraća rezultat operacije upravljaču koji je pozvao metodu nad repozitorijem te upravljač prosljeđuje rezultat prezenteru. Prezenter obavještava korisničko sučelje o novom stanju te se korisničko sučelje ažurira s obzirom na novonastalo stanje.</w:t>
      </w:r>
      <w:r w:rsidR="008008BE">
        <w:rPr>
          <w:color w:val="000000"/>
          <w:szCs w:val="24"/>
        </w:rPr>
        <w:t xml:space="preserve"> </w:t>
      </w:r>
    </w:p>
    <w:p w14:paraId="48CDF5CA" w14:textId="256EA9DE" w:rsidR="00013715" w:rsidRDefault="008008BE" w:rsidP="008C73DB">
      <w:pPr>
        <w:rPr>
          <w:color w:val="000000"/>
          <w:szCs w:val="24"/>
        </w:rPr>
      </w:pPr>
      <w:r>
        <w:rPr>
          <w:color w:val="000000"/>
          <w:szCs w:val="24"/>
        </w:rPr>
        <w:t xml:space="preserve">Za implementaciju prezentera koristila se biblioteka </w:t>
      </w:r>
      <w:r w:rsidRPr="00391597">
        <w:rPr>
          <w:i/>
          <w:iCs/>
          <w:color w:val="000000"/>
          <w:szCs w:val="24"/>
        </w:rPr>
        <w:t>Riverpod</w:t>
      </w:r>
      <w:r>
        <w:rPr>
          <w:color w:val="000000"/>
          <w:szCs w:val="24"/>
        </w:rPr>
        <w:t>, koja predstavlja jedno od mogućih rješenja upravljanja stanjima unutar aplikacije.</w:t>
      </w:r>
    </w:p>
    <w:p w14:paraId="76346EF8" w14:textId="61C46414" w:rsidR="00013715" w:rsidRDefault="00B276BC" w:rsidP="00E43FAC">
      <w:pPr>
        <w:pStyle w:val="Heading3"/>
      </w:pPr>
      <w:bookmarkStart w:id="99" w:name="OLE_LINK22"/>
      <w:bookmarkStart w:id="100" w:name="OLE_LINK23"/>
      <w:bookmarkStart w:id="101" w:name="OLE_LINK44"/>
      <w:r w:rsidRPr="00C30329">
        <w:t xml:space="preserve"> </w:t>
      </w:r>
      <w:bookmarkStart w:id="102" w:name="_Toc113288451"/>
      <w:r w:rsidR="00476827">
        <w:t>Beskonačna</w:t>
      </w:r>
      <w:r>
        <w:t xml:space="preserve"> list</w:t>
      </w:r>
      <w:r w:rsidR="00476827">
        <w:t xml:space="preserve">a slika u </w:t>
      </w:r>
      <w:r w:rsidR="002E1267">
        <w:t>Flutteru</w:t>
      </w:r>
      <w:bookmarkEnd w:id="102"/>
      <w:r w:rsidRPr="00C30329">
        <w:t xml:space="preserve"> </w:t>
      </w:r>
    </w:p>
    <w:bookmarkEnd w:id="99"/>
    <w:bookmarkEnd w:id="100"/>
    <w:bookmarkEnd w:id="101"/>
    <w:p w14:paraId="2B3F6779" w14:textId="782AAD50" w:rsidR="00104F47" w:rsidRDefault="00013715" w:rsidP="006C62B3">
      <w:r>
        <w:t>Implementacija beskonačne liste slike se izvela pomoću</w:t>
      </w:r>
      <w:r w:rsidRPr="00391597">
        <w:rPr>
          <w:i/>
          <w:iCs/>
        </w:rPr>
        <w:t xml:space="preserve"> infinite_scroll_pagination</w:t>
      </w:r>
      <w:r>
        <w:t xml:space="preserve"> biblioteke, </w:t>
      </w:r>
      <w:r w:rsidR="00EE7984">
        <w:t>č</w:t>
      </w:r>
      <w:r w:rsidR="000A6099">
        <w:t>ije korištenje je prikazano na slici 4.</w:t>
      </w:r>
      <w:r w:rsidR="0023781D">
        <w:t>13</w:t>
      </w:r>
      <w:r>
        <w:t xml:space="preserve">. </w:t>
      </w:r>
    </w:p>
    <w:p w14:paraId="796FA5C4" w14:textId="6FF4E26B" w:rsidR="00104F47" w:rsidRDefault="00B50B2A" w:rsidP="00104F47">
      <w:pPr>
        <w:ind w:firstLine="357"/>
        <w:jc w:val="center"/>
      </w:pPr>
      <w:r>
        <w:rPr>
          <w:noProof/>
          <w:lang w:eastAsia="hr-HR"/>
        </w:rPr>
        <w:drawing>
          <wp:inline distT="0" distB="0" distL="0" distR="0" wp14:anchorId="420E10A9" wp14:editId="5C3A9151">
            <wp:extent cx="3630930" cy="4616102"/>
            <wp:effectExtent l="0" t="0" r="1270" b="0"/>
            <wp:docPr id="23" name="Picture 23"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chat or text messag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09080" cy="4715456"/>
                    </a:xfrm>
                    <a:prstGeom prst="rect">
                      <a:avLst/>
                    </a:prstGeom>
                  </pic:spPr>
                </pic:pic>
              </a:graphicData>
            </a:graphic>
          </wp:inline>
        </w:drawing>
      </w:r>
    </w:p>
    <w:p w14:paraId="67C659DE" w14:textId="7F3AC138" w:rsidR="00104F47" w:rsidRDefault="00104F47" w:rsidP="00104F47">
      <w:pPr>
        <w:jc w:val="center"/>
        <w:rPr>
          <w:color w:val="000000"/>
          <w:sz w:val="20"/>
          <w:szCs w:val="20"/>
        </w:rPr>
      </w:pPr>
      <w:r w:rsidRPr="00C30329">
        <w:rPr>
          <w:color w:val="000000"/>
          <w:sz w:val="20"/>
          <w:szCs w:val="20"/>
        </w:rPr>
        <w:t>Sl. 4.</w:t>
      </w:r>
      <w:r w:rsidR="0023781D">
        <w:rPr>
          <w:color w:val="000000"/>
          <w:sz w:val="20"/>
          <w:szCs w:val="20"/>
        </w:rPr>
        <w:t>13</w:t>
      </w:r>
      <w:r w:rsidRPr="00C30329">
        <w:rPr>
          <w:color w:val="000000"/>
          <w:sz w:val="20"/>
          <w:szCs w:val="20"/>
        </w:rPr>
        <w:t xml:space="preserve">. </w:t>
      </w:r>
      <w:r w:rsidR="00EE7984">
        <w:rPr>
          <w:color w:val="000000"/>
          <w:sz w:val="20"/>
          <w:szCs w:val="20"/>
        </w:rPr>
        <w:t>Implementacija beskonačne</w:t>
      </w:r>
      <w:r>
        <w:rPr>
          <w:color w:val="000000"/>
          <w:sz w:val="20"/>
          <w:szCs w:val="20"/>
        </w:rPr>
        <w:t xml:space="preserve"> liste</w:t>
      </w:r>
      <w:r w:rsidR="00EE7984">
        <w:rPr>
          <w:color w:val="000000"/>
          <w:sz w:val="20"/>
          <w:szCs w:val="20"/>
        </w:rPr>
        <w:t xml:space="preserve"> slika</w:t>
      </w:r>
    </w:p>
    <w:p w14:paraId="0C138F69" w14:textId="778FB061" w:rsidR="00292C62" w:rsidRPr="00292C62" w:rsidRDefault="00292C62" w:rsidP="00292C62">
      <w:r>
        <w:lastRenderedPageBreak/>
        <w:t xml:space="preserve">Biblioteka </w:t>
      </w:r>
      <w:r w:rsidRPr="00391597">
        <w:rPr>
          <w:i/>
          <w:iCs/>
        </w:rPr>
        <w:t>infinite_scroll_pagination</w:t>
      </w:r>
      <w:r>
        <w:t xml:space="preserve"> omogućuje definiranje izgleda pojedinačnog element unutar liste, </w:t>
      </w:r>
      <w:r w:rsidR="00FC36E0">
        <w:t xml:space="preserve">izgleda pri </w:t>
      </w:r>
      <w:r>
        <w:t>čekanj</w:t>
      </w:r>
      <w:r w:rsidR="00FC36E0">
        <w:t>u</w:t>
      </w:r>
      <w:r>
        <w:t xml:space="preserve"> na dodatne elemente koj</w:t>
      </w:r>
      <w:r w:rsidR="00FC36E0">
        <w:t>i</w:t>
      </w:r>
      <w:r>
        <w:t xml:space="preserve"> se trebaju nadodati na listu</w:t>
      </w:r>
      <w:r w:rsidR="00FC36E0">
        <w:t xml:space="preserve"> te</w:t>
      </w:r>
      <w:r>
        <w:t xml:space="preserve"> </w:t>
      </w:r>
      <w:r w:rsidR="00FC36E0">
        <w:t xml:space="preserve">izgled </w:t>
      </w:r>
      <w:r>
        <w:t>grešk</w:t>
      </w:r>
      <w:r w:rsidR="00FC36E0">
        <w:t>e</w:t>
      </w:r>
      <w:r>
        <w:t xml:space="preserve"> pri dohvaćanju novih elemenata liste. Za prikaz elementa liste koristi se </w:t>
      </w:r>
      <w:r w:rsidRPr="00391597">
        <w:rPr>
          <w:i/>
          <w:iCs/>
        </w:rPr>
        <w:t>widget</w:t>
      </w:r>
      <w:r>
        <w:t xml:space="preserve"> </w:t>
      </w:r>
      <w:r w:rsidRPr="00EE7984">
        <w:rPr>
          <w:i/>
          <w:iCs/>
        </w:rPr>
        <w:t>ImageListItem</w:t>
      </w:r>
      <w:r>
        <w:t>, za učitavanja se prikazuje indikator učitavanja podataka, dok za stanje greške prikazuj</w:t>
      </w:r>
      <w:r w:rsidR="00CE5C10">
        <w:t>e se</w:t>
      </w:r>
      <w:r>
        <w:t xml:space="preserve"> </w:t>
      </w:r>
      <w:r w:rsidRPr="00EE7984">
        <w:rPr>
          <w:i/>
          <w:iCs/>
        </w:rPr>
        <w:t>ListeError</w:t>
      </w:r>
      <w:r>
        <w:t xml:space="preserve"> </w:t>
      </w:r>
      <w:r w:rsidRPr="00EE7984">
        <w:rPr>
          <w:i/>
          <w:iCs/>
        </w:rPr>
        <w:t>widget</w:t>
      </w:r>
      <w:r>
        <w:t xml:space="preserve"> koji prikazuje korisniku grešku na zaslonu. </w:t>
      </w:r>
    </w:p>
    <w:p w14:paraId="3475E2B7" w14:textId="5215A7C0" w:rsidR="00104F47" w:rsidRDefault="008008BE" w:rsidP="00D454E7">
      <w:r>
        <w:t>Osim vizualnih reprezentacija, biblioteka pruža način slušanja na obavijesti o tome kada je potrebno dohvatiti nove podatke za prikaz u listi</w:t>
      </w:r>
      <w:r w:rsidR="006F0F37">
        <w:t>, kao što</w:t>
      </w:r>
      <w:r w:rsidR="00BE05B9">
        <w:t xml:space="preserve"> je prikazano na slici 4.</w:t>
      </w:r>
      <w:r w:rsidR="0023781D">
        <w:t>14</w:t>
      </w:r>
      <w:r w:rsidR="00AB2B59">
        <w:t>.</w:t>
      </w:r>
      <w:r w:rsidR="00104F47">
        <w:t xml:space="preserve"> </w:t>
      </w:r>
    </w:p>
    <w:p w14:paraId="47F48D91" w14:textId="5D692DD0" w:rsidR="00104F47" w:rsidRDefault="00104F47" w:rsidP="00104F47">
      <w:pPr>
        <w:ind w:firstLine="357"/>
        <w:jc w:val="center"/>
      </w:pPr>
      <w:r>
        <w:rPr>
          <w:noProof/>
          <w:lang w:eastAsia="hr-HR"/>
        </w:rPr>
        <w:drawing>
          <wp:inline distT="0" distB="0" distL="0" distR="0" wp14:anchorId="6F7D6AD5" wp14:editId="0F301148">
            <wp:extent cx="3687413" cy="2308082"/>
            <wp:effectExtent l="0" t="0" r="0" b="381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75108" cy="2362974"/>
                    </a:xfrm>
                    <a:prstGeom prst="rect">
                      <a:avLst/>
                    </a:prstGeom>
                  </pic:spPr>
                </pic:pic>
              </a:graphicData>
            </a:graphic>
          </wp:inline>
        </w:drawing>
      </w:r>
    </w:p>
    <w:p w14:paraId="14A81B74" w14:textId="2B52C1BA" w:rsidR="00104F47" w:rsidRDefault="00104F47" w:rsidP="00104F47">
      <w:pPr>
        <w:jc w:val="center"/>
        <w:rPr>
          <w:color w:val="000000"/>
          <w:sz w:val="20"/>
          <w:szCs w:val="20"/>
        </w:rPr>
      </w:pPr>
      <w:bookmarkStart w:id="103" w:name="OLE_LINK17"/>
      <w:bookmarkStart w:id="104" w:name="OLE_LINK18"/>
      <w:r w:rsidRPr="00C30329">
        <w:rPr>
          <w:color w:val="000000"/>
          <w:sz w:val="20"/>
          <w:szCs w:val="20"/>
        </w:rPr>
        <w:t>Sl. 4.</w:t>
      </w:r>
      <w:r w:rsidR="0023781D">
        <w:rPr>
          <w:color w:val="000000"/>
          <w:sz w:val="20"/>
          <w:szCs w:val="20"/>
        </w:rPr>
        <w:t>14</w:t>
      </w:r>
      <w:r w:rsidRPr="00C30329">
        <w:rPr>
          <w:color w:val="000000"/>
          <w:sz w:val="20"/>
          <w:szCs w:val="20"/>
        </w:rPr>
        <w:t xml:space="preserve">. </w:t>
      </w:r>
      <w:r w:rsidR="00B50B2A">
        <w:rPr>
          <w:color w:val="000000"/>
          <w:sz w:val="20"/>
          <w:szCs w:val="20"/>
        </w:rPr>
        <w:t>Zahtjev za dohvaćanjem dodatnih slika</w:t>
      </w:r>
    </w:p>
    <w:p w14:paraId="08637C44" w14:textId="3E54163B" w:rsidR="0047525D" w:rsidRPr="0047525D" w:rsidRDefault="0047525D" w:rsidP="0047525D">
      <w:r>
        <w:t xml:space="preserve">Za slušanje na događaje i kontroliranje stanja liste, koristi se klasa iz biblioteke </w:t>
      </w:r>
      <w:r w:rsidRPr="00487E01">
        <w:rPr>
          <w:i/>
          <w:iCs/>
        </w:rPr>
        <w:t>PagingController</w:t>
      </w:r>
      <w:r>
        <w:t xml:space="preserve">. Potrebno je napraviti novu instancu ove klase, pridružiti je </w:t>
      </w:r>
      <w:r w:rsidRPr="00487E01">
        <w:rPr>
          <w:i/>
          <w:iCs/>
        </w:rPr>
        <w:t>widgetu</w:t>
      </w:r>
      <w:r>
        <w:t xml:space="preserve"> liste koju kontrolira te ju osloboditi kada se </w:t>
      </w:r>
      <w:r w:rsidRPr="00487E01">
        <w:rPr>
          <w:i/>
          <w:iCs/>
        </w:rPr>
        <w:t>widget</w:t>
      </w:r>
      <w:r>
        <w:t xml:space="preserve"> trajno makne iz stabla. Pri obavještavanju o potrebi za novim podacima, koristi se metoda </w:t>
      </w:r>
      <w:r w:rsidRPr="00487E01">
        <w:rPr>
          <w:i/>
          <w:iCs/>
        </w:rPr>
        <w:t>addPageRequestListener</w:t>
      </w:r>
      <w:r>
        <w:t xml:space="preserve"> koja pruža se podatak </w:t>
      </w:r>
      <w:r w:rsidRPr="00487E01">
        <w:rPr>
          <w:i/>
          <w:iCs/>
        </w:rPr>
        <w:t>pageKey</w:t>
      </w:r>
      <w:r>
        <w:t xml:space="preserve"> koji predstavlja broj zadnjeg elementa unutar liste. Unutar nje poziva se </w:t>
      </w:r>
      <w:r w:rsidRPr="00487E01">
        <w:rPr>
          <w:i/>
          <w:iCs/>
        </w:rPr>
        <w:t>fetchImages</w:t>
      </w:r>
      <w:r>
        <w:t xml:space="preserve"> metoda nad prezenterom sa pruženim </w:t>
      </w:r>
      <w:r w:rsidRPr="00487E01">
        <w:rPr>
          <w:i/>
          <w:iCs/>
        </w:rPr>
        <w:t>pageKey</w:t>
      </w:r>
      <w:r w:rsidR="003A7ED3">
        <w:rPr>
          <w:i/>
          <w:iCs/>
        </w:rPr>
        <w:t xml:space="preserve"> </w:t>
      </w:r>
      <w:r w:rsidR="003A7ED3">
        <w:t>parametrom</w:t>
      </w:r>
      <w:r>
        <w:t>.</w:t>
      </w:r>
    </w:p>
    <w:bookmarkEnd w:id="103"/>
    <w:bookmarkEnd w:id="104"/>
    <w:p w14:paraId="64FD7922" w14:textId="76325D95" w:rsidR="00606A81" w:rsidRDefault="00104F47" w:rsidP="001C3593">
      <w:r>
        <w:t>Prezenter zatim poziva upravljača</w:t>
      </w:r>
      <w:r w:rsidR="001C3593">
        <w:t xml:space="preserve"> </w:t>
      </w:r>
      <w:r>
        <w:t xml:space="preserve">da obavi radnju dohvaćanja potrebnih slika. Potrebno je poslati broj stranice s koje </w:t>
      </w:r>
      <w:r w:rsidR="0089558A">
        <w:t xml:space="preserve">se </w:t>
      </w:r>
      <w:r>
        <w:t>želi dohvatiti slike.</w:t>
      </w:r>
      <w:r w:rsidR="00B50B2A">
        <w:t xml:space="preserve"> Prezenter nasljeđuje klasu </w:t>
      </w:r>
      <w:r w:rsidR="00B50B2A" w:rsidRPr="001C3593">
        <w:rPr>
          <w:i/>
          <w:iCs/>
        </w:rPr>
        <w:t>RequestProvider</w:t>
      </w:r>
      <w:r w:rsidR="00B50B2A">
        <w:t xml:space="preserve"> koja služi kao fasada oko izvođenja asinkronih zahtjeva te vraća određeno stanje.</w:t>
      </w:r>
      <w:r w:rsidR="003E4A10">
        <w:t xml:space="preserve"> </w:t>
      </w:r>
      <w:r w:rsidR="00B50B2A">
        <w:t xml:space="preserve">To stanje </w:t>
      </w:r>
      <w:r w:rsidR="001C3593">
        <w:t>može</w:t>
      </w:r>
      <w:r w:rsidR="00B50B2A">
        <w:t xml:space="preserve"> biti usp</w:t>
      </w:r>
      <w:r w:rsidR="001C3593">
        <w:t>j</w:t>
      </w:r>
      <w:r w:rsidR="00B50B2A">
        <w:t xml:space="preserve">ešno i vratiti neke podatke (u ovom slučaju listu modela </w:t>
      </w:r>
      <w:r w:rsidR="00B50B2A" w:rsidRPr="001C3593">
        <w:rPr>
          <w:i/>
          <w:iCs/>
        </w:rPr>
        <w:t>UnsplashImage</w:t>
      </w:r>
      <w:r w:rsidR="00B50B2A">
        <w:t>), u početnom stanju, neuspješno ili u procesu učitavanja.</w:t>
      </w:r>
    </w:p>
    <w:p w14:paraId="5F5F6A58" w14:textId="053D20DB" w:rsidR="00104F47" w:rsidRDefault="00B50B2A" w:rsidP="001C3593">
      <w:r>
        <w:t xml:space="preserve"> Zahtjev koji se </w:t>
      </w:r>
      <w:r w:rsidR="00D141E0">
        <w:t>ž</w:t>
      </w:r>
      <w:r>
        <w:t>eli izvesti izvršava</w:t>
      </w:r>
      <w:r w:rsidR="00D141E0">
        <w:t xml:space="preserve"> se</w:t>
      </w:r>
      <w:r>
        <w:t xml:space="preserve"> pomoću metode </w:t>
      </w:r>
      <w:r w:rsidRPr="00D141E0">
        <w:rPr>
          <w:i/>
          <w:iCs/>
        </w:rPr>
        <w:t>executeRequest</w:t>
      </w:r>
      <w:r w:rsidR="00D141E0">
        <w:rPr>
          <w:i/>
          <w:iCs/>
        </w:rPr>
        <w:t>,</w:t>
      </w:r>
      <w:r>
        <w:t xml:space="preserve"> koja kao parametar prima asinkronu funkciju koju želimo izvršiti.</w:t>
      </w:r>
      <w:r w:rsidR="004E282A">
        <w:t xml:space="preserve"> Implementacija prezentera vidljiva </w:t>
      </w:r>
      <w:r w:rsidR="0089558A">
        <w:t xml:space="preserve">je </w:t>
      </w:r>
      <w:r w:rsidR="004E282A">
        <w:t>na slici 4.</w:t>
      </w:r>
      <w:r w:rsidR="0023781D">
        <w:t>15</w:t>
      </w:r>
      <w:r w:rsidR="004E282A">
        <w:t>.</w:t>
      </w:r>
    </w:p>
    <w:p w14:paraId="55C74AE3" w14:textId="72F4E176" w:rsidR="00104F47" w:rsidRDefault="00B50B2A" w:rsidP="00B50B2A">
      <w:pPr>
        <w:ind w:firstLine="357"/>
        <w:jc w:val="center"/>
      </w:pPr>
      <w:r>
        <w:rPr>
          <w:noProof/>
          <w:lang w:eastAsia="hr-HR"/>
        </w:rPr>
        <w:lastRenderedPageBreak/>
        <w:drawing>
          <wp:inline distT="0" distB="0" distL="0" distR="0" wp14:anchorId="3FE621EB" wp14:editId="6D3B8994">
            <wp:extent cx="3976919" cy="2847703"/>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90062" cy="2857114"/>
                    </a:xfrm>
                    <a:prstGeom prst="rect">
                      <a:avLst/>
                    </a:prstGeom>
                  </pic:spPr>
                </pic:pic>
              </a:graphicData>
            </a:graphic>
          </wp:inline>
        </w:drawing>
      </w:r>
    </w:p>
    <w:p w14:paraId="6AC47898" w14:textId="78A5655A" w:rsidR="00B50B2A" w:rsidRPr="007E6128" w:rsidRDefault="00B50B2A" w:rsidP="007E6128">
      <w:pPr>
        <w:jc w:val="center"/>
        <w:rPr>
          <w:color w:val="000000"/>
          <w:sz w:val="20"/>
          <w:szCs w:val="20"/>
        </w:rPr>
      </w:pPr>
      <w:bookmarkStart w:id="105" w:name="OLE_LINK19"/>
      <w:bookmarkStart w:id="106" w:name="OLE_LINK20"/>
      <w:bookmarkStart w:id="107" w:name="OLE_LINK21"/>
      <w:r w:rsidRPr="00C30329">
        <w:rPr>
          <w:color w:val="000000"/>
          <w:sz w:val="20"/>
          <w:szCs w:val="20"/>
        </w:rPr>
        <w:t>Sl. 4.</w:t>
      </w:r>
      <w:r w:rsidR="0023781D">
        <w:rPr>
          <w:color w:val="000000"/>
          <w:sz w:val="20"/>
          <w:szCs w:val="20"/>
        </w:rPr>
        <w:t>15</w:t>
      </w:r>
      <w:r w:rsidRPr="00C30329">
        <w:rPr>
          <w:color w:val="000000"/>
          <w:sz w:val="20"/>
          <w:szCs w:val="20"/>
        </w:rPr>
        <w:t xml:space="preserve">. </w:t>
      </w:r>
      <w:r>
        <w:rPr>
          <w:color w:val="000000"/>
          <w:sz w:val="20"/>
          <w:szCs w:val="20"/>
        </w:rPr>
        <w:t>Prezenter list</w:t>
      </w:r>
      <w:r w:rsidR="004E282A">
        <w:rPr>
          <w:color w:val="000000"/>
          <w:sz w:val="20"/>
          <w:szCs w:val="20"/>
        </w:rPr>
        <w:t xml:space="preserve">e </w:t>
      </w:r>
      <w:r>
        <w:rPr>
          <w:color w:val="000000"/>
          <w:sz w:val="20"/>
          <w:szCs w:val="20"/>
        </w:rPr>
        <w:t>slika</w:t>
      </w:r>
      <w:bookmarkEnd w:id="105"/>
      <w:bookmarkEnd w:id="106"/>
      <w:bookmarkEnd w:id="107"/>
    </w:p>
    <w:p w14:paraId="31458A4B" w14:textId="7E868562" w:rsidR="00B50B2A" w:rsidRPr="00C30329" w:rsidRDefault="00B50B2A" w:rsidP="00B50B2A">
      <w:r>
        <w:t xml:space="preserve">Kako bi lista </w:t>
      </w:r>
      <w:r w:rsidR="004E282A">
        <w:t xml:space="preserve">se </w:t>
      </w:r>
      <w:r>
        <w:t xml:space="preserve">nadopunila s novim podacima, potrebno je slušati na stanja koja prezenter daje kao izlaz. To se postiže tako da se sluša promjena na samom prezenteru pomoću metode </w:t>
      </w:r>
      <w:r w:rsidRPr="004E282A">
        <w:rPr>
          <w:i/>
          <w:iCs/>
        </w:rPr>
        <w:t>listen</w:t>
      </w:r>
      <w:r>
        <w:t xml:space="preserve">. Pri promjeni stanja poziva se metoda </w:t>
      </w:r>
      <w:r w:rsidRPr="0023781D">
        <w:rPr>
          <w:u w:val="single"/>
        </w:rPr>
        <w:t>onPresenterStateChanged</w:t>
      </w:r>
      <w:r>
        <w:t>, koja pomoću kontrolera za listu ubacuje nove podatke na kraj liste ili obavještava kontroler o neuspješnom dohvaćanju novih podataka.</w:t>
      </w:r>
      <w:r w:rsidR="00B44C67">
        <w:t xml:space="preserve"> Slušanje promjena stanja prezentera </w:t>
      </w:r>
      <w:r w:rsidR="00BB7909">
        <w:t xml:space="preserve">prikazano je </w:t>
      </w:r>
      <w:r w:rsidR="00B44C67">
        <w:t>na slici 4.</w:t>
      </w:r>
      <w:r w:rsidR="0023781D">
        <w:t>16</w:t>
      </w:r>
      <w:r w:rsidR="00B44C67">
        <w:t>.</w:t>
      </w:r>
    </w:p>
    <w:p w14:paraId="672EBC8F" w14:textId="719D8FDE" w:rsidR="00B276BC" w:rsidRDefault="0003693D" w:rsidP="0003693D">
      <w:pPr>
        <w:jc w:val="center"/>
        <w:rPr>
          <w:color w:val="000000"/>
          <w:sz w:val="20"/>
          <w:szCs w:val="20"/>
        </w:rPr>
      </w:pPr>
      <w:r>
        <w:rPr>
          <w:noProof/>
          <w:color w:val="000000"/>
          <w:sz w:val="20"/>
          <w:szCs w:val="20"/>
          <w:lang w:eastAsia="hr-HR"/>
        </w:rPr>
        <w:drawing>
          <wp:inline distT="0" distB="0" distL="0" distR="0" wp14:anchorId="750A01D1" wp14:editId="28ADE459">
            <wp:extent cx="4591691" cy="1410789"/>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675064" cy="1436405"/>
                    </a:xfrm>
                    <a:prstGeom prst="rect">
                      <a:avLst/>
                    </a:prstGeom>
                  </pic:spPr>
                </pic:pic>
              </a:graphicData>
            </a:graphic>
          </wp:inline>
        </w:drawing>
      </w:r>
    </w:p>
    <w:p w14:paraId="44A52113" w14:textId="27993046" w:rsidR="0003693D" w:rsidRPr="00386472" w:rsidRDefault="0003693D" w:rsidP="00B44C67">
      <w:pPr>
        <w:jc w:val="center"/>
        <w:rPr>
          <w:color w:val="000000"/>
          <w:sz w:val="20"/>
          <w:szCs w:val="20"/>
          <w:u w:val="single"/>
        </w:rPr>
      </w:pPr>
      <w:bookmarkStart w:id="108" w:name="OLE_LINK24"/>
      <w:bookmarkStart w:id="109" w:name="OLE_LINK25"/>
      <w:r w:rsidRPr="00C30329">
        <w:rPr>
          <w:color w:val="000000"/>
          <w:sz w:val="20"/>
          <w:szCs w:val="20"/>
        </w:rPr>
        <w:t>Sl. 4.</w:t>
      </w:r>
      <w:r w:rsidR="0023781D">
        <w:rPr>
          <w:color w:val="000000"/>
          <w:sz w:val="20"/>
          <w:szCs w:val="20"/>
        </w:rPr>
        <w:t>16</w:t>
      </w:r>
      <w:r w:rsidRPr="00C30329">
        <w:rPr>
          <w:color w:val="000000"/>
          <w:sz w:val="20"/>
          <w:szCs w:val="20"/>
        </w:rPr>
        <w:t xml:space="preserve">. </w:t>
      </w:r>
      <w:r>
        <w:rPr>
          <w:color w:val="000000"/>
          <w:sz w:val="20"/>
          <w:szCs w:val="20"/>
        </w:rPr>
        <w:t>Slušanje na nova stanja prezentera</w:t>
      </w:r>
      <w:bookmarkEnd w:id="108"/>
      <w:bookmarkEnd w:id="109"/>
      <w:r w:rsidR="00386472">
        <w:rPr>
          <w:color w:val="000000"/>
          <w:sz w:val="20"/>
          <w:szCs w:val="20"/>
        </w:rPr>
        <w:t xml:space="preserve"> u </w:t>
      </w:r>
      <w:r w:rsidR="002E1267">
        <w:rPr>
          <w:i/>
          <w:iCs/>
          <w:color w:val="000000"/>
          <w:sz w:val="20"/>
          <w:szCs w:val="20"/>
        </w:rPr>
        <w:t>Flutteru</w:t>
      </w:r>
    </w:p>
    <w:p w14:paraId="0245FCEB" w14:textId="77777777" w:rsidR="0094457A" w:rsidRDefault="0094457A" w:rsidP="00286FCE">
      <w:pPr>
        <w:pStyle w:val="Heading3"/>
      </w:pPr>
      <w:bookmarkStart w:id="110" w:name="_Toc113288452"/>
      <w:bookmarkStart w:id="111" w:name="OLE_LINK26"/>
      <w:bookmarkStart w:id="112" w:name="OLE_LINK27"/>
      <w:r>
        <w:t>Filtriranje i spremanje slike u Flutteru</w:t>
      </w:r>
      <w:bookmarkEnd w:id="110"/>
    </w:p>
    <w:bookmarkEnd w:id="111"/>
    <w:bookmarkEnd w:id="112"/>
    <w:p w14:paraId="311F3B1F" w14:textId="0CB38650" w:rsidR="00386472" w:rsidRDefault="00B66F21" w:rsidP="00286FCE">
      <w:r>
        <w:t xml:space="preserve">Filter </w:t>
      </w:r>
      <w:r w:rsidR="000F7B8A">
        <w:t>slike primjenjuje</w:t>
      </w:r>
      <w:r w:rsidR="00C733D1">
        <w:t xml:space="preserve"> se</w:t>
      </w:r>
      <w:r w:rsidR="000F7B8A">
        <w:t xml:space="preserve"> </w:t>
      </w:r>
      <w:r w:rsidR="00386472">
        <w:t xml:space="preserve">pomoću metode </w:t>
      </w:r>
      <w:r w:rsidR="00386472" w:rsidRPr="00386472">
        <w:rPr>
          <w:i/>
          <w:iCs/>
        </w:rPr>
        <w:t>_transformPixels</w:t>
      </w:r>
      <w:r w:rsidR="00386472">
        <w:t>, vidljivoj na slici 4.17.</w:t>
      </w:r>
    </w:p>
    <w:p w14:paraId="18F67300" w14:textId="77777777" w:rsidR="00386472" w:rsidRPr="00797A8B" w:rsidRDefault="00386472" w:rsidP="00386472">
      <w:pPr>
        <w:jc w:val="center"/>
        <w:rPr>
          <w:color w:val="000000"/>
          <w:szCs w:val="24"/>
        </w:rPr>
      </w:pPr>
      <w:r>
        <w:rPr>
          <w:noProof/>
          <w:color w:val="000000"/>
          <w:szCs w:val="24"/>
          <w:lang w:eastAsia="hr-HR"/>
        </w:rPr>
        <w:lastRenderedPageBreak/>
        <w:drawing>
          <wp:inline distT="0" distB="0" distL="0" distR="0" wp14:anchorId="2A64EF9D" wp14:editId="214148F4">
            <wp:extent cx="4102856" cy="1854926"/>
            <wp:effectExtent l="0" t="0" r="0" b="0"/>
            <wp:docPr id="82" name="Picture 8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56245" cy="1969485"/>
                    </a:xfrm>
                    <a:prstGeom prst="rect">
                      <a:avLst/>
                    </a:prstGeom>
                  </pic:spPr>
                </pic:pic>
              </a:graphicData>
            </a:graphic>
          </wp:inline>
        </w:drawing>
      </w:r>
    </w:p>
    <w:p w14:paraId="41A67861" w14:textId="683B3EDC" w:rsidR="00386472" w:rsidRPr="00386472" w:rsidRDefault="00386472" w:rsidP="00386472">
      <w:pPr>
        <w:jc w:val="center"/>
        <w:rPr>
          <w:color w:val="000000"/>
          <w:sz w:val="20"/>
          <w:szCs w:val="20"/>
        </w:rPr>
      </w:pPr>
      <w:r w:rsidRPr="00C30329">
        <w:rPr>
          <w:color w:val="000000"/>
          <w:sz w:val="20"/>
          <w:szCs w:val="20"/>
        </w:rPr>
        <w:t>Sl. 4.</w:t>
      </w:r>
      <w:r>
        <w:rPr>
          <w:color w:val="000000"/>
          <w:sz w:val="20"/>
          <w:szCs w:val="20"/>
        </w:rPr>
        <w:t>17</w:t>
      </w:r>
      <w:r w:rsidRPr="00C30329">
        <w:rPr>
          <w:color w:val="000000"/>
          <w:sz w:val="20"/>
          <w:szCs w:val="20"/>
        </w:rPr>
        <w:t xml:space="preserve">. </w:t>
      </w:r>
      <w:r>
        <w:rPr>
          <w:color w:val="000000"/>
          <w:sz w:val="20"/>
          <w:szCs w:val="20"/>
        </w:rPr>
        <w:t xml:space="preserve">Filtriranje slike u </w:t>
      </w:r>
      <w:r w:rsidR="002E1267">
        <w:rPr>
          <w:i/>
          <w:iCs/>
          <w:color w:val="000000"/>
          <w:sz w:val="20"/>
          <w:szCs w:val="20"/>
        </w:rPr>
        <w:t>Flutteru</w:t>
      </w:r>
    </w:p>
    <w:p w14:paraId="1B340161" w14:textId="5CF9D455" w:rsidR="00797A8B" w:rsidRPr="00080828" w:rsidRDefault="005252C3" w:rsidP="00080828">
      <w:pPr>
        <w:rPr>
          <w:szCs w:val="24"/>
        </w:rPr>
      </w:pPr>
      <w:r>
        <w:rPr>
          <w:i/>
          <w:iCs/>
        </w:rPr>
        <w:t>Unit8List</w:t>
      </w:r>
      <w:r>
        <w:t xml:space="preserve">  predstavlja </w:t>
      </w:r>
      <w:r w:rsidR="008A7551">
        <w:t>pojedinačn</w:t>
      </w:r>
      <w:r>
        <w:t>e</w:t>
      </w:r>
      <w:r w:rsidR="008A7551">
        <w:t xml:space="preserve"> bajtov</w:t>
      </w:r>
      <w:r>
        <w:t>e</w:t>
      </w:r>
      <w:r w:rsidR="008A7551">
        <w:t xml:space="preserve"> slike pri čemu se</w:t>
      </w:r>
      <w:r w:rsidR="005C2A38">
        <w:t xml:space="preserve"> jedan bajt klasificira kao osam bitova</w:t>
      </w:r>
      <w:r w:rsidR="00704A7F">
        <w:t>.</w:t>
      </w:r>
      <w:r w:rsidR="005C2A38">
        <w:t xml:space="preserve"> </w:t>
      </w:r>
      <w:r w:rsidR="00704A7F">
        <w:t>Preko tih bajtova</w:t>
      </w:r>
      <w:r w:rsidR="005C2A38">
        <w:t xml:space="preserve"> predstavlja</w:t>
      </w:r>
      <w:r w:rsidR="00704A7F">
        <w:t xml:space="preserve"> se</w:t>
      </w:r>
      <w:r w:rsidR="005C2A38">
        <w:t xml:space="preserve"> intenzitet </w:t>
      </w:r>
      <w:r w:rsidR="00C733D1">
        <w:t>pojedine boje piksela.</w:t>
      </w:r>
      <w:r w:rsidR="001B6619">
        <w:t xml:space="preserve"> Pojedini piksel slike se predstavlja kao četiri bajta</w:t>
      </w:r>
      <w:r w:rsidR="00B35F3C">
        <w:t>, čijom promjenom mijenjamo izgled slike na</w:t>
      </w:r>
      <w:r w:rsidR="006E7D0D">
        <w:t xml:space="preserve"> zaslonu</w:t>
      </w:r>
      <w:r w:rsidR="00B35F3C">
        <w:t>.</w:t>
      </w:r>
      <w:r>
        <w:t xml:space="preserve"> Transformacija </w:t>
      </w:r>
      <w:r w:rsidR="00783E58">
        <w:t xml:space="preserve">se obavlja pomoću </w:t>
      </w:r>
      <w:r w:rsidR="00783E58">
        <w:rPr>
          <w:i/>
          <w:iCs/>
        </w:rPr>
        <w:t>Bitmap</w:t>
      </w:r>
      <w:r w:rsidR="00783E58">
        <w:t xml:space="preserve"> klase koja omogućuje operacije boje nad </w:t>
      </w:r>
      <w:r w:rsidR="00D77699">
        <w:t>bajtovima koji predstavljaju pojedinačni piksel te dodaje zaglavlje</w:t>
      </w:r>
      <w:r w:rsidR="00080828">
        <w:t xml:space="preserve"> u listu bajtova potrebno za prikaz slike na </w:t>
      </w:r>
      <w:r w:rsidR="006E7D0D">
        <w:t>zaslon</w:t>
      </w:r>
      <w:r w:rsidR="00080828">
        <w:t xml:space="preserve"> pomoću </w:t>
      </w:r>
      <w:r w:rsidR="00080828">
        <w:rPr>
          <w:i/>
          <w:iCs/>
        </w:rPr>
        <w:t>Image</w:t>
      </w:r>
      <w:r w:rsidR="00080828">
        <w:t xml:space="preserve"> </w:t>
      </w:r>
      <w:r w:rsidR="002E1267">
        <w:rPr>
          <w:i/>
          <w:iCs/>
        </w:rPr>
        <w:t>widgeta</w:t>
      </w:r>
      <w:r w:rsidR="00080828">
        <w:t>.</w:t>
      </w:r>
    </w:p>
    <w:p w14:paraId="34C92C69" w14:textId="5C62D291" w:rsidR="0023781D" w:rsidRDefault="00286FCE" w:rsidP="00286FCE">
      <w:r>
        <w:t>Spremanje slike u galeriju slika na uređaju korisnika se obavlja pomoću _</w:t>
      </w:r>
      <w:r w:rsidRPr="0023781D">
        <w:rPr>
          <w:i/>
          <w:iCs/>
        </w:rPr>
        <w:t>capturePng</w:t>
      </w:r>
      <w:r>
        <w:t xml:space="preserve"> metode, koja se pozivi kada korisnik pritisne gumb za spremanje trenutno filtrirane slike</w:t>
      </w:r>
      <w:r w:rsidR="0023781D">
        <w:t xml:space="preserve"> te je vidljiva na slici 4.18</w:t>
      </w:r>
      <w:r>
        <w:t>.</w:t>
      </w:r>
    </w:p>
    <w:p w14:paraId="47C8D338" w14:textId="3468C495" w:rsidR="0023781D" w:rsidRDefault="00B81518" w:rsidP="0023781D">
      <w:pPr>
        <w:jc w:val="center"/>
      </w:pPr>
      <w:r>
        <w:rPr>
          <w:noProof/>
        </w:rPr>
        <w:drawing>
          <wp:inline distT="0" distB="0" distL="0" distR="0" wp14:anchorId="324A4EB6" wp14:editId="539A89AB">
            <wp:extent cx="3811640" cy="1815765"/>
            <wp:effectExtent l="0" t="0" r="0" b="635"/>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80314" cy="1848479"/>
                    </a:xfrm>
                    <a:prstGeom prst="rect">
                      <a:avLst/>
                    </a:prstGeom>
                  </pic:spPr>
                </pic:pic>
              </a:graphicData>
            </a:graphic>
          </wp:inline>
        </w:drawing>
      </w:r>
    </w:p>
    <w:p w14:paraId="7E0E231F" w14:textId="700398C2" w:rsidR="0023781D" w:rsidRPr="0023781D" w:rsidRDefault="0023781D" w:rsidP="0023781D">
      <w:pPr>
        <w:jc w:val="center"/>
        <w:rPr>
          <w:color w:val="000000"/>
          <w:sz w:val="20"/>
          <w:szCs w:val="20"/>
        </w:rPr>
      </w:pPr>
      <w:r w:rsidRPr="00C30329">
        <w:rPr>
          <w:color w:val="000000"/>
          <w:sz w:val="20"/>
          <w:szCs w:val="20"/>
        </w:rPr>
        <w:t>Sl. 4.</w:t>
      </w:r>
      <w:r>
        <w:rPr>
          <w:color w:val="000000"/>
          <w:sz w:val="20"/>
          <w:szCs w:val="20"/>
        </w:rPr>
        <w:t>18</w:t>
      </w:r>
      <w:r w:rsidRPr="00C30329">
        <w:rPr>
          <w:color w:val="000000"/>
          <w:sz w:val="20"/>
          <w:szCs w:val="20"/>
        </w:rPr>
        <w:t xml:space="preserve">. </w:t>
      </w:r>
      <w:r>
        <w:rPr>
          <w:color w:val="000000"/>
          <w:sz w:val="20"/>
          <w:szCs w:val="20"/>
        </w:rPr>
        <w:t>Spremanje filtrirane slike</w:t>
      </w:r>
    </w:p>
    <w:p w14:paraId="3D92DBD6" w14:textId="77A9AEFE" w:rsidR="00797A8B" w:rsidRPr="00233217" w:rsidRDefault="00B81518" w:rsidP="0023781D">
      <w:pPr>
        <w:rPr>
          <w:color w:val="000000"/>
          <w:szCs w:val="24"/>
        </w:rPr>
      </w:pPr>
      <w:r>
        <w:rPr>
          <w:color w:val="000000"/>
          <w:szCs w:val="24"/>
        </w:rPr>
        <w:t xml:space="preserve">Spremanje slike an uređaj se odvija pomoću </w:t>
      </w:r>
      <w:r w:rsidR="00D32F6E">
        <w:rPr>
          <w:i/>
          <w:iCs/>
          <w:color w:val="000000"/>
          <w:szCs w:val="24"/>
        </w:rPr>
        <w:t>image_gallery_saver</w:t>
      </w:r>
      <w:r w:rsidR="00D32F6E">
        <w:rPr>
          <w:color w:val="000000"/>
          <w:szCs w:val="24"/>
        </w:rPr>
        <w:t xml:space="preserve"> biblioteke. Biblioteka pruža</w:t>
      </w:r>
      <w:r w:rsidR="00233217">
        <w:rPr>
          <w:color w:val="000000"/>
          <w:szCs w:val="24"/>
        </w:rPr>
        <w:t xml:space="preserve"> </w:t>
      </w:r>
      <w:r w:rsidR="00233217">
        <w:rPr>
          <w:i/>
          <w:iCs/>
          <w:color w:val="000000"/>
          <w:szCs w:val="24"/>
        </w:rPr>
        <w:t>ImageGallerySaver</w:t>
      </w:r>
      <w:r w:rsidR="00233217">
        <w:rPr>
          <w:color w:val="000000"/>
          <w:szCs w:val="24"/>
        </w:rPr>
        <w:t xml:space="preserve"> klasu koja sadrži </w:t>
      </w:r>
      <w:r w:rsidR="00233217">
        <w:rPr>
          <w:i/>
          <w:iCs/>
          <w:color w:val="000000"/>
          <w:szCs w:val="24"/>
        </w:rPr>
        <w:t>saveImage</w:t>
      </w:r>
      <w:r w:rsidR="00233217">
        <w:rPr>
          <w:color w:val="000000"/>
          <w:szCs w:val="24"/>
        </w:rPr>
        <w:t xml:space="preserve"> metodu. Pomoću </w:t>
      </w:r>
      <w:r w:rsidR="00233217">
        <w:rPr>
          <w:i/>
          <w:iCs/>
          <w:color w:val="000000"/>
          <w:szCs w:val="24"/>
        </w:rPr>
        <w:t>saveImage</w:t>
      </w:r>
      <w:r w:rsidR="00233217">
        <w:rPr>
          <w:color w:val="000000"/>
          <w:szCs w:val="24"/>
        </w:rPr>
        <w:t xml:space="preserve"> metode</w:t>
      </w:r>
      <w:r w:rsidR="00194F5E">
        <w:rPr>
          <w:color w:val="000000"/>
          <w:szCs w:val="24"/>
        </w:rPr>
        <w:t xml:space="preserve"> sprema se filtrirana slika na korisnikov uređaj.</w:t>
      </w:r>
    </w:p>
    <w:p w14:paraId="4AB7391B" w14:textId="0B94895C" w:rsidR="0084226B" w:rsidRPr="00C30329" w:rsidRDefault="006E4716" w:rsidP="00D86F8C">
      <w:pPr>
        <w:pStyle w:val="Heading2"/>
      </w:pPr>
      <w:bookmarkStart w:id="113" w:name="_Toc113288453"/>
      <w:r w:rsidRPr="00C30329">
        <w:lastRenderedPageBreak/>
        <w:t xml:space="preserve">Implementacija u </w:t>
      </w:r>
      <w:r w:rsidRPr="00194F5E">
        <w:t>SwiftUI</w:t>
      </w:r>
      <w:bookmarkEnd w:id="113"/>
    </w:p>
    <w:p w14:paraId="53706EFD" w14:textId="549C7274" w:rsidR="007A6A96" w:rsidRDefault="00D42633" w:rsidP="00D42633">
      <w:pPr>
        <w:pStyle w:val="Heading3"/>
      </w:pPr>
      <w:bookmarkStart w:id="114" w:name="_Toc113288454"/>
      <w:r>
        <w:t>Arhitektura</w:t>
      </w:r>
      <w:r w:rsidR="003E6F04">
        <w:t xml:space="preserve"> </w:t>
      </w:r>
      <w:r w:rsidR="003E6F04" w:rsidRPr="00194F5E">
        <w:t>SwiftUI</w:t>
      </w:r>
      <w:r w:rsidR="003E6F04">
        <w:t xml:space="preserve"> aplikacije</w:t>
      </w:r>
      <w:bookmarkEnd w:id="114"/>
    </w:p>
    <w:p w14:paraId="2AF211A2" w14:textId="35A6E208" w:rsidR="007A6A96" w:rsidRPr="008062A5" w:rsidRDefault="00D42633" w:rsidP="007A6A96">
      <w:r>
        <w:t xml:space="preserve">Arhitektura korištena u </w:t>
      </w:r>
      <w:r w:rsidRPr="00D86F8C">
        <w:rPr>
          <w:i/>
          <w:iCs/>
        </w:rPr>
        <w:t>SwiftUI</w:t>
      </w:r>
      <w:r>
        <w:t xml:space="preserve"> aplikacije je </w:t>
      </w:r>
      <w:r w:rsidR="00A4795E">
        <w:t>slična</w:t>
      </w:r>
      <w:r>
        <w:t xml:space="preserve"> aplikaciji napravljenoj u </w:t>
      </w:r>
      <w:r w:rsidRPr="00D86F8C">
        <w:rPr>
          <w:i/>
          <w:iCs/>
        </w:rPr>
        <w:t>Flutteru</w:t>
      </w:r>
      <w:r>
        <w:t xml:space="preserve">. </w:t>
      </w:r>
      <w:r w:rsidR="00A4795E">
        <w:rPr>
          <w:i/>
          <w:iCs/>
        </w:rPr>
        <w:t>SwiftUI</w:t>
      </w:r>
      <w:r w:rsidR="00A4795E">
        <w:t xml:space="preserve"> aplikacija</w:t>
      </w:r>
      <w:r>
        <w:t xml:space="preserve"> sastoji </w:t>
      </w:r>
      <w:r w:rsidR="00A4795E">
        <w:t xml:space="preserve">se </w:t>
      </w:r>
      <w:r>
        <w:t xml:space="preserve">od tri </w:t>
      </w:r>
      <w:r w:rsidR="00353CDA">
        <w:t xml:space="preserve">već </w:t>
      </w:r>
      <w:r>
        <w:t>spomenuta</w:t>
      </w:r>
      <w:r w:rsidR="00353CDA">
        <w:t xml:space="preserve"> (podatkovni sloj, domenski sloj i UI sloj)</w:t>
      </w:r>
      <w:r>
        <w:t>.</w:t>
      </w:r>
      <w:r w:rsidR="00353CDA">
        <w:t xml:space="preserve"> </w:t>
      </w:r>
      <w:r w:rsidR="008062A5">
        <w:t xml:space="preserve">Arhitektura </w:t>
      </w:r>
      <w:r w:rsidR="008062A5">
        <w:rPr>
          <w:i/>
          <w:iCs/>
        </w:rPr>
        <w:t xml:space="preserve">SwiftUI </w:t>
      </w:r>
      <w:r w:rsidR="008062A5">
        <w:t>aplikacije prikazana je na slici 4.1</w:t>
      </w:r>
      <w:r w:rsidR="00BB7909">
        <w:t>9</w:t>
      </w:r>
      <w:r w:rsidR="008062A5">
        <w:t>.</w:t>
      </w:r>
    </w:p>
    <w:p w14:paraId="4937AACE" w14:textId="4A0D2254" w:rsidR="007A6A96" w:rsidRDefault="00D42633" w:rsidP="00D42633">
      <w:pPr>
        <w:jc w:val="center"/>
      </w:pPr>
      <w:r>
        <w:rPr>
          <w:noProof/>
          <w:lang w:eastAsia="hr-HR"/>
        </w:rPr>
        <w:drawing>
          <wp:inline distT="0" distB="0" distL="0" distR="0" wp14:anchorId="5A167C0E" wp14:editId="4BBB7C2E">
            <wp:extent cx="2121443" cy="1566755"/>
            <wp:effectExtent l="0" t="0" r="0"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149102" cy="1587182"/>
                    </a:xfrm>
                    <a:prstGeom prst="rect">
                      <a:avLst/>
                    </a:prstGeom>
                  </pic:spPr>
                </pic:pic>
              </a:graphicData>
            </a:graphic>
          </wp:inline>
        </w:drawing>
      </w:r>
    </w:p>
    <w:p w14:paraId="2DD5B018" w14:textId="074225AD" w:rsidR="007A6A96" w:rsidRPr="007D2C77" w:rsidRDefault="00D42633" w:rsidP="007D2C77">
      <w:pPr>
        <w:jc w:val="center"/>
        <w:rPr>
          <w:color w:val="000000"/>
          <w:sz w:val="20"/>
          <w:szCs w:val="20"/>
        </w:rPr>
      </w:pPr>
      <w:bookmarkStart w:id="115" w:name="OLE_LINK34"/>
      <w:bookmarkStart w:id="116" w:name="OLE_LINK35"/>
      <w:r w:rsidRPr="00C30329">
        <w:rPr>
          <w:color w:val="000000"/>
          <w:sz w:val="20"/>
          <w:szCs w:val="20"/>
        </w:rPr>
        <w:t>Sl. 4.</w:t>
      </w:r>
      <w:r>
        <w:rPr>
          <w:color w:val="000000"/>
          <w:sz w:val="20"/>
          <w:szCs w:val="20"/>
        </w:rPr>
        <w:t>1</w:t>
      </w:r>
      <w:r w:rsidR="0023781D">
        <w:rPr>
          <w:color w:val="000000"/>
          <w:sz w:val="20"/>
          <w:szCs w:val="20"/>
        </w:rPr>
        <w:t>9</w:t>
      </w:r>
      <w:r w:rsidRPr="00C30329">
        <w:rPr>
          <w:color w:val="000000"/>
          <w:sz w:val="20"/>
          <w:szCs w:val="20"/>
        </w:rPr>
        <w:t xml:space="preserve">. </w:t>
      </w:r>
      <w:r>
        <w:rPr>
          <w:color w:val="000000"/>
          <w:sz w:val="20"/>
          <w:szCs w:val="20"/>
        </w:rPr>
        <w:t xml:space="preserve">Arhitektura </w:t>
      </w:r>
      <w:r w:rsidRPr="00353CDA">
        <w:rPr>
          <w:i/>
          <w:iCs/>
          <w:color w:val="000000"/>
          <w:sz w:val="20"/>
          <w:szCs w:val="20"/>
        </w:rPr>
        <w:t>SwiftUI</w:t>
      </w:r>
      <w:r>
        <w:rPr>
          <w:color w:val="000000"/>
          <w:sz w:val="20"/>
          <w:szCs w:val="20"/>
        </w:rPr>
        <w:t xml:space="preserve"> aplikacije</w:t>
      </w:r>
      <w:bookmarkEnd w:id="115"/>
      <w:bookmarkEnd w:id="116"/>
    </w:p>
    <w:p w14:paraId="1492DDC7" w14:textId="647C5262" w:rsidR="007A6A96" w:rsidRPr="00C30329" w:rsidRDefault="00EE6629" w:rsidP="007A6A96">
      <w:r>
        <w:t xml:space="preserve">App direktoriji sadržava stvari vezane za aplikaciju, kao greške unutar aplikacije, </w:t>
      </w:r>
      <w:r w:rsidRPr="008062A5">
        <w:rPr>
          <w:i/>
          <w:iCs/>
        </w:rPr>
        <w:t xml:space="preserve">dependency injection </w:t>
      </w:r>
      <w:r>
        <w:t>i slično.</w:t>
      </w:r>
      <w:r w:rsidR="00441EE3">
        <w:t xml:space="preserve"> Ulazna točna </w:t>
      </w:r>
      <w:r w:rsidR="008062A5">
        <w:t>unutar</w:t>
      </w:r>
      <w:r w:rsidR="00441EE3">
        <w:t xml:space="preserve"> aplikacije je App struktura, koja se nalazi unutar picmore_iosApp direktorija. Aplikacije se dijeli na prethodno spomenuta tri sloja (</w:t>
      </w:r>
      <w:r w:rsidR="000202DA">
        <w:t>podatkovni</w:t>
      </w:r>
      <w:r w:rsidR="00441EE3">
        <w:t xml:space="preserve">, </w:t>
      </w:r>
      <w:r w:rsidR="000202DA">
        <w:t xml:space="preserve"> domenski i UI</w:t>
      </w:r>
      <w:r w:rsidR="00441EE3">
        <w:t xml:space="preserve">). </w:t>
      </w:r>
      <w:r w:rsidR="000202DA">
        <w:t>Podatkovnom</w:t>
      </w:r>
      <w:r w:rsidR="00441EE3">
        <w:t xml:space="preserve"> sloju</w:t>
      </w:r>
      <w:r w:rsidR="000202DA">
        <w:t>, prikazanom na slici 4.</w:t>
      </w:r>
      <w:r w:rsidR="00BB7909">
        <w:t>20</w:t>
      </w:r>
      <w:r w:rsidR="000202DA">
        <w:t>.,</w:t>
      </w:r>
      <w:r w:rsidR="00441EE3">
        <w:t xml:space="preserve"> pripada direktoriji remote_services, koji sadrži implementaciju repozitorija zaslužnog za upravljanje slikama.</w:t>
      </w:r>
    </w:p>
    <w:p w14:paraId="36B8A63E" w14:textId="225FF8E8" w:rsidR="007A6A96" w:rsidRDefault="00441EE3" w:rsidP="00441EE3">
      <w:pPr>
        <w:jc w:val="center"/>
      </w:pPr>
      <w:r>
        <w:rPr>
          <w:noProof/>
          <w:lang w:eastAsia="hr-HR"/>
        </w:rPr>
        <w:drawing>
          <wp:inline distT="0" distB="0" distL="0" distR="0" wp14:anchorId="1F2C29BF" wp14:editId="751FD3FD">
            <wp:extent cx="2548370" cy="651909"/>
            <wp:effectExtent l="0" t="0" r="4445" b="0"/>
            <wp:docPr id="31" name="Picture 3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608020" cy="667168"/>
                    </a:xfrm>
                    <a:prstGeom prst="rect">
                      <a:avLst/>
                    </a:prstGeom>
                  </pic:spPr>
                </pic:pic>
              </a:graphicData>
            </a:graphic>
          </wp:inline>
        </w:drawing>
      </w:r>
    </w:p>
    <w:p w14:paraId="42D4416E" w14:textId="3C437C32" w:rsidR="00441EE3" w:rsidRDefault="00441EE3" w:rsidP="000202DA">
      <w:pPr>
        <w:jc w:val="center"/>
        <w:rPr>
          <w:color w:val="000000"/>
          <w:sz w:val="20"/>
          <w:szCs w:val="20"/>
        </w:rPr>
      </w:pPr>
      <w:bookmarkStart w:id="117" w:name="OLE_LINK36"/>
      <w:bookmarkStart w:id="118" w:name="OLE_LINK37"/>
      <w:r w:rsidRPr="00C30329">
        <w:rPr>
          <w:color w:val="000000"/>
          <w:sz w:val="20"/>
          <w:szCs w:val="20"/>
        </w:rPr>
        <w:t>Sl. 4.</w:t>
      </w:r>
      <w:r w:rsidR="00BB7909">
        <w:rPr>
          <w:color w:val="000000"/>
          <w:sz w:val="20"/>
          <w:szCs w:val="20"/>
        </w:rPr>
        <w:t>20</w:t>
      </w:r>
      <w:r w:rsidRPr="00C30329">
        <w:rPr>
          <w:color w:val="000000"/>
          <w:sz w:val="20"/>
          <w:szCs w:val="20"/>
        </w:rPr>
        <w:t xml:space="preserve">. </w:t>
      </w:r>
      <w:r w:rsidR="003B02A2">
        <w:rPr>
          <w:color w:val="000000"/>
          <w:sz w:val="20"/>
          <w:szCs w:val="20"/>
        </w:rPr>
        <w:t>Podatkovni sloj</w:t>
      </w:r>
      <w:r>
        <w:rPr>
          <w:color w:val="000000"/>
          <w:sz w:val="20"/>
          <w:szCs w:val="20"/>
        </w:rPr>
        <w:t xml:space="preserve"> iOS aplikacije</w:t>
      </w:r>
      <w:bookmarkEnd w:id="117"/>
      <w:bookmarkEnd w:id="118"/>
    </w:p>
    <w:p w14:paraId="3CEC6ED5" w14:textId="521B83BF" w:rsidR="007D2C77" w:rsidRPr="007D2C77" w:rsidRDefault="003B02A2" w:rsidP="00441EE3">
      <w:pPr>
        <w:rPr>
          <w:color w:val="000000"/>
          <w:szCs w:val="24"/>
        </w:rPr>
      </w:pPr>
      <w:r>
        <w:rPr>
          <w:color w:val="000000"/>
          <w:szCs w:val="24"/>
        </w:rPr>
        <w:t>Domenski sloj</w:t>
      </w:r>
      <w:r w:rsidR="00E61311" w:rsidRPr="004E7417">
        <w:rPr>
          <w:color w:val="000000"/>
          <w:szCs w:val="24"/>
        </w:rPr>
        <w:t xml:space="preserve">u pripada </w:t>
      </w:r>
      <w:r w:rsidR="00E61311" w:rsidRPr="00BB7909">
        <w:rPr>
          <w:i/>
          <w:iCs/>
          <w:color w:val="000000"/>
          <w:szCs w:val="24"/>
        </w:rPr>
        <w:t>domain</w:t>
      </w:r>
      <w:r w:rsidR="00E61311" w:rsidRPr="004E7417">
        <w:rPr>
          <w:color w:val="000000"/>
          <w:szCs w:val="24"/>
        </w:rPr>
        <w:t xml:space="preserve"> direktorij, unutar kojeg se nalazi apstrakcija repozitorija, apstrakcija i implementacija upravljača.</w:t>
      </w:r>
      <w:r w:rsidR="00BB7909">
        <w:rPr>
          <w:color w:val="000000"/>
          <w:szCs w:val="24"/>
        </w:rPr>
        <w:t xml:space="preserve"> Arhitektura domenskog sloja </w:t>
      </w:r>
      <w:r w:rsidR="00BB7909">
        <w:rPr>
          <w:i/>
          <w:iCs/>
          <w:color w:val="000000"/>
          <w:szCs w:val="24"/>
        </w:rPr>
        <w:t xml:space="preserve">SwiftUI </w:t>
      </w:r>
      <w:r w:rsidR="00BB7909">
        <w:rPr>
          <w:color w:val="000000"/>
          <w:szCs w:val="24"/>
        </w:rPr>
        <w:t>aplikacije prikazan je na slici 4.21.</w:t>
      </w:r>
    </w:p>
    <w:p w14:paraId="7C423089" w14:textId="3F14F9B3" w:rsidR="00E61311" w:rsidRDefault="007D2C77" w:rsidP="00E61311">
      <w:pPr>
        <w:jc w:val="center"/>
        <w:rPr>
          <w:color w:val="000000"/>
          <w:sz w:val="20"/>
          <w:szCs w:val="20"/>
        </w:rPr>
      </w:pPr>
      <w:r>
        <w:rPr>
          <w:noProof/>
          <w:color w:val="000000"/>
          <w:sz w:val="20"/>
          <w:szCs w:val="20"/>
          <w:lang w:eastAsia="hr-HR"/>
        </w:rPr>
        <w:drawing>
          <wp:inline distT="0" distB="0" distL="0" distR="0" wp14:anchorId="22BC13A2" wp14:editId="7FD7D5B6">
            <wp:extent cx="3165736" cy="637068"/>
            <wp:effectExtent l="0" t="0" r="0" b="0"/>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267244" cy="657495"/>
                    </a:xfrm>
                    <a:prstGeom prst="rect">
                      <a:avLst/>
                    </a:prstGeom>
                  </pic:spPr>
                </pic:pic>
              </a:graphicData>
            </a:graphic>
          </wp:inline>
        </w:drawing>
      </w:r>
    </w:p>
    <w:p w14:paraId="16056DF7" w14:textId="2A69DA57" w:rsidR="007A6A96" w:rsidRDefault="00E61311" w:rsidP="00E61311">
      <w:pPr>
        <w:jc w:val="center"/>
        <w:rPr>
          <w:color w:val="000000"/>
          <w:sz w:val="20"/>
          <w:szCs w:val="20"/>
        </w:rPr>
      </w:pPr>
      <w:bookmarkStart w:id="119" w:name="OLE_LINK38"/>
      <w:bookmarkStart w:id="120" w:name="OLE_LINK39"/>
      <w:r w:rsidRPr="00C30329">
        <w:rPr>
          <w:color w:val="000000"/>
          <w:sz w:val="20"/>
          <w:szCs w:val="20"/>
        </w:rPr>
        <w:t>Sl. 4.</w:t>
      </w:r>
      <w:r w:rsidR="00BB7909">
        <w:rPr>
          <w:color w:val="000000"/>
          <w:sz w:val="20"/>
          <w:szCs w:val="20"/>
        </w:rPr>
        <w:t>21</w:t>
      </w:r>
      <w:r w:rsidRPr="00C30329">
        <w:rPr>
          <w:color w:val="000000"/>
          <w:sz w:val="20"/>
          <w:szCs w:val="20"/>
        </w:rPr>
        <w:t xml:space="preserve">. </w:t>
      </w:r>
      <w:r w:rsidR="003B02A2">
        <w:rPr>
          <w:color w:val="000000"/>
          <w:sz w:val="20"/>
          <w:szCs w:val="20"/>
        </w:rPr>
        <w:t>Domenski sloj</w:t>
      </w:r>
      <w:r>
        <w:rPr>
          <w:color w:val="000000"/>
          <w:sz w:val="20"/>
          <w:szCs w:val="20"/>
        </w:rPr>
        <w:t xml:space="preserve"> iOS aplikacije</w:t>
      </w:r>
    </w:p>
    <w:bookmarkEnd w:id="119"/>
    <w:bookmarkEnd w:id="120"/>
    <w:p w14:paraId="5C52E5DA" w14:textId="1F50E56D" w:rsidR="00BB7909" w:rsidRDefault="00E61311" w:rsidP="007A6A96">
      <w:pPr>
        <w:rPr>
          <w:color w:val="000000"/>
          <w:szCs w:val="24"/>
        </w:rPr>
      </w:pPr>
      <w:r w:rsidRPr="004E7417">
        <w:rPr>
          <w:color w:val="000000"/>
          <w:szCs w:val="24"/>
        </w:rPr>
        <w:t xml:space="preserve">UI sloju aplikacija pripada </w:t>
      </w:r>
      <w:r w:rsidR="008062A5">
        <w:rPr>
          <w:color w:val="000000"/>
          <w:szCs w:val="24"/>
        </w:rPr>
        <w:t>UI</w:t>
      </w:r>
      <w:r w:rsidRPr="004E7417">
        <w:rPr>
          <w:color w:val="000000"/>
          <w:szCs w:val="24"/>
        </w:rPr>
        <w:t xml:space="preserve"> direktorij</w:t>
      </w:r>
      <w:r w:rsidR="000202DA">
        <w:rPr>
          <w:color w:val="000000"/>
          <w:szCs w:val="24"/>
        </w:rPr>
        <w:t xml:space="preserve">, </w:t>
      </w:r>
      <w:r w:rsidR="00682AEA">
        <w:rPr>
          <w:color w:val="000000"/>
          <w:szCs w:val="24"/>
        </w:rPr>
        <w:t>prikazan na slici 4.</w:t>
      </w:r>
      <w:r w:rsidR="00BB7909">
        <w:rPr>
          <w:color w:val="000000"/>
          <w:szCs w:val="24"/>
        </w:rPr>
        <w:t>22</w:t>
      </w:r>
      <w:r w:rsidRPr="004E7417">
        <w:rPr>
          <w:color w:val="000000"/>
          <w:szCs w:val="24"/>
        </w:rPr>
        <w:t xml:space="preserve">. Unutar njega </w:t>
      </w:r>
      <w:r w:rsidR="000202DA">
        <w:rPr>
          <w:color w:val="000000"/>
          <w:szCs w:val="24"/>
        </w:rPr>
        <w:t xml:space="preserve">nalaze se </w:t>
      </w:r>
      <w:r w:rsidRPr="004E7417">
        <w:rPr>
          <w:color w:val="000000"/>
          <w:szCs w:val="24"/>
        </w:rPr>
        <w:t>implementacija zaslona liste slike</w:t>
      </w:r>
      <w:r w:rsidR="003B4382">
        <w:rPr>
          <w:color w:val="000000"/>
          <w:szCs w:val="24"/>
        </w:rPr>
        <w:t xml:space="preserve"> i</w:t>
      </w:r>
      <w:r w:rsidRPr="004E7417">
        <w:rPr>
          <w:color w:val="000000"/>
          <w:szCs w:val="24"/>
        </w:rPr>
        <w:t xml:space="preserve"> detalja slike. </w:t>
      </w:r>
    </w:p>
    <w:p w14:paraId="422A4E57" w14:textId="77777777" w:rsidR="00BB7909" w:rsidRDefault="00BB7909" w:rsidP="00BB7909">
      <w:pPr>
        <w:jc w:val="center"/>
      </w:pPr>
      <w:r>
        <w:rPr>
          <w:noProof/>
          <w:lang w:eastAsia="hr-HR"/>
        </w:rPr>
        <w:lastRenderedPageBreak/>
        <w:drawing>
          <wp:inline distT="0" distB="0" distL="0" distR="0" wp14:anchorId="294A1B84" wp14:editId="0AEFE4F9">
            <wp:extent cx="2710618" cy="1607820"/>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756309" cy="1634922"/>
                    </a:xfrm>
                    <a:prstGeom prst="rect">
                      <a:avLst/>
                    </a:prstGeom>
                  </pic:spPr>
                </pic:pic>
              </a:graphicData>
            </a:graphic>
          </wp:inline>
        </w:drawing>
      </w:r>
    </w:p>
    <w:p w14:paraId="4BF45578" w14:textId="0301EF05" w:rsidR="00BB7909" w:rsidRPr="00BB7909" w:rsidRDefault="00BB7909" w:rsidP="00BB7909">
      <w:pPr>
        <w:jc w:val="center"/>
        <w:rPr>
          <w:color w:val="000000"/>
          <w:sz w:val="20"/>
          <w:szCs w:val="20"/>
        </w:rPr>
      </w:pPr>
      <w:bookmarkStart w:id="121" w:name="OLE_LINK40"/>
      <w:bookmarkStart w:id="122" w:name="OLE_LINK41"/>
      <w:r w:rsidRPr="00C30329">
        <w:rPr>
          <w:color w:val="000000"/>
          <w:sz w:val="20"/>
          <w:szCs w:val="20"/>
        </w:rPr>
        <w:t>Sl. 4.</w:t>
      </w:r>
      <w:r>
        <w:rPr>
          <w:color w:val="000000"/>
          <w:sz w:val="20"/>
          <w:szCs w:val="20"/>
        </w:rPr>
        <w:t>2</w:t>
      </w:r>
      <w:r w:rsidR="00327791">
        <w:rPr>
          <w:color w:val="000000"/>
          <w:sz w:val="20"/>
          <w:szCs w:val="20"/>
        </w:rPr>
        <w:t>2</w:t>
      </w:r>
      <w:r w:rsidRPr="00C30329">
        <w:rPr>
          <w:color w:val="000000"/>
          <w:sz w:val="20"/>
          <w:szCs w:val="20"/>
        </w:rPr>
        <w:t xml:space="preserve">. </w:t>
      </w:r>
      <w:r>
        <w:rPr>
          <w:color w:val="000000"/>
          <w:sz w:val="20"/>
          <w:szCs w:val="20"/>
        </w:rPr>
        <w:t>UI sloj iOS aplikacije</w:t>
      </w:r>
      <w:bookmarkEnd w:id="121"/>
      <w:bookmarkEnd w:id="122"/>
    </w:p>
    <w:p w14:paraId="390631DD" w14:textId="70591A73" w:rsidR="00E61311" w:rsidRPr="004E7417" w:rsidRDefault="00E61311" w:rsidP="007A6A96">
      <w:pPr>
        <w:rPr>
          <w:szCs w:val="24"/>
        </w:rPr>
      </w:pPr>
      <w:r w:rsidRPr="004E7417">
        <w:rPr>
          <w:color w:val="000000"/>
          <w:szCs w:val="24"/>
        </w:rPr>
        <w:t xml:space="preserve">Osim korisničkog sučelja, </w:t>
      </w:r>
      <w:r w:rsidR="003B4382">
        <w:rPr>
          <w:color w:val="000000"/>
          <w:szCs w:val="24"/>
        </w:rPr>
        <w:t xml:space="preserve">unutar UI sloja se </w:t>
      </w:r>
      <w:r w:rsidRPr="004E7417">
        <w:rPr>
          <w:color w:val="000000"/>
          <w:szCs w:val="24"/>
        </w:rPr>
        <w:t xml:space="preserve">nalaze klase koje upravljaju stanjima korisničkog sučelja, nazvanih </w:t>
      </w:r>
      <w:r w:rsidRPr="000202DA">
        <w:rPr>
          <w:i/>
          <w:iCs/>
          <w:color w:val="000000"/>
          <w:szCs w:val="24"/>
        </w:rPr>
        <w:t>View Models</w:t>
      </w:r>
      <w:r w:rsidRPr="004E7417">
        <w:rPr>
          <w:color w:val="000000"/>
          <w:szCs w:val="24"/>
        </w:rPr>
        <w:t xml:space="preserve">. Oni imaju istu ulogu kao što prezenter ima unutar </w:t>
      </w:r>
      <w:r w:rsidRPr="007D2C77">
        <w:rPr>
          <w:i/>
          <w:iCs/>
          <w:color w:val="000000"/>
          <w:szCs w:val="24"/>
        </w:rPr>
        <w:t>Flutter</w:t>
      </w:r>
      <w:r w:rsidRPr="004E7417">
        <w:rPr>
          <w:color w:val="000000"/>
          <w:szCs w:val="24"/>
        </w:rPr>
        <w:t xml:space="preserve"> aplikacije</w:t>
      </w:r>
      <w:r w:rsidR="000202DA">
        <w:rPr>
          <w:color w:val="000000"/>
          <w:szCs w:val="24"/>
        </w:rPr>
        <w:t xml:space="preserve"> te je jedina</w:t>
      </w:r>
      <w:r w:rsidRPr="004E7417">
        <w:rPr>
          <w:color w:val="000000"/>
          <w:szCs w:val="24"/>
        </w:rPr>
        <w:t xml:space="preserve"> razlika </w:t>
      </w:r>
      <w:r w:rsidR="000202DA">
        <w:rPr>
          <w:color w:val="000000"/>
          <w:szCs w:val="24"/>
        </w:rPr>
        <w:t>između</w:t>
      </w:r>
      <w:r w:rsidRPr="004E7417">
        <w:rPr>
          <w:color w:val="000000"/>
          <w:szCs w:val="24"/>
        </w:rPr>
        <w:t xml:space="preserve"> njih je njihov naziv</w:t>
      </w:r>
      <w:r w:rsidR="000202DA">
        <w:rPr>
          <w:color w:val="000000"/>
          <w:szCs w:val="24"/>
        </w:rPr>
        <w:t xml:space="preserve"> i </w:t>
      </w:r>
      <w:r w:rsidRPr="004E7417">
        <w:rPr>
          <w:color w:val="000000"/>
          <w:szCs w:val="24"/>
        </w:rPr>
        <w:t xml:space="preserve">sam način upravljanja stanja. </w:t>
      </w:r>
      <w:r w:rsidRPr="000202DA">
        <w:rPr>
          <w:i/>
          <w:iCs/>
          <w:color w:val="000000"/>
          <w:szCs w:val="24"/>
        </w:rPr>
        <w:t>View Model</w:t>
      </w:r>
      <w:r w:rsidRPr="004E7417">
        <w:rPr>
          <w:color w:val="000000"/>
          <w:szCs w:val="24"/>
        </w:rPr>
        <w:t xml:space="preserve"> zaslužan</w:t>
      </w:r>
      <w:r w:rsidR="000202DA">
        <w:rPr>
          <w:color w:val="000000"/>
          <w:szCs w:val="24"/>
        </w:rPr>
        <w:t xml:space="preserve"> je</w:t>
      </w:r>
      <w:r w:rsidRPr="004E7417">
        <w:rPr>
          <w:color w:val="000000"/>
          <w:szCs w:val="24"/>
        </w:rPr>
        <w:t xml:space="preserve"> za reagiranje na događaje s korisničkog sučelja te izmjenu stanja na korisničkom sučelju.</w:t>
      </w:r>
    </w:p>
    <w:p w14:paraId="2F7B2675" w14:textId="0D062AC8" w:rsidR="00E61311" w:rsidRDefault="00E61311" w:rsidP="00E61311">
      <w:pPr>
        <w:pStyle w:val="Heading3"/>
      </w:pPr>
      <w:bookmarkStart w:id="123" w:name="_Toc113288455"/>
      <w:r>
        <w:t>Upravljanje stanjima unutar</w:t>
      </w:r>
      <w:r w:rsidR="003E6F04">
        <w:t xml:space="preserve"> </w:t>
      </w:r>
      <w:r w:rsidR="003E6F04" w:rsidRPr="00345E12">
        <w:t>SwiftUI</w:t>
      </w:r>
      <w:r>
        <w:t xml:space="preserve"> aplikacije</w:t>
      </w:r>
      <w:bookmarkEnd w:id="123"/>
    </w:p>
    <w:p w14:paraId="48A9AE91" w14:textId="660961D3" w:rsidR="007A6A96" w:rsidRPr="00C30329" w:rsidRDefault="00E61311" w:rsidP="007A6A96">
      <w:r>
        <w:t xml:space="preserve">Kao i arhitektura, upravljanje stanjima je u teoriji identično kao i u </w:t>
      </w:r>
      <w:r w:rsidRPr="00682AEA">
        <w:rPr>
          <w:i/>
          <w:iCs/>
        </w:rPr>
        <w:t>Flutter</w:t>
      </w:r>
      <w:r>
        <w:t xml:space="preserve"> aplikaciji</w:t>
      </w:r>
      <w:r w:rsidR="00327791">
        <w:t xml:space="preserve"> te je prikazana na slici 4.23</w:t>
      </w:r>
      <w:r>
        <w:t xml:space="preserve">. Stvarna razlika je u konkretnoj implementaciji i mehanizmima koji se koriste </w:t>
      </w:r>
      <w:r w:rsidR="00345E12">
        <w:t xml:space="preserve">u </w:t>
      </w:r>
      <w:r>
        <w:t>oba pristupa.</w:t>
      </w:r>
    </w:p>
    <w:p w14:paraId="52D68816" w14:textId="19CD8CBA" w:rsidR="007A6A96" w:rsidRPr="00C30329" w:rsidRDefault="00327791" w:rsidP="00682AEA">
      <w:pPr>
        <w:jc w:val="center"/>
      </w:pPr>
      <w:r>
        <w:rPr>
          <w:noProof/>
          <w:lang w:eastAsia="hr-HR"/>
        </w:rPr>
        <w:drawing>
          <wp:inline distT="0" distB="0" distL="0" distR="0" wp14:anchorId="7D9C85AC" wp14:editId="653F01AE">
            <wp:extent cx="4444365" cy="3554447"/>
            <wp:effectExtent l="0" t="0" r="635" b="1905"/>
            <wp:docPr id="73" name="Picture 73" descr="A picture containing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electronic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97855" cy="3597226"/>
                    </a:xfrm>
                    <a:prstGeom prst="rect">
                      <a:avLst/>
                    </a:prstGeom>
                  </pic:spPr>
                </pic:pic>
              </a:graphicData>
            </a:graphic>
          </wp:inline>
        </w:drawing>
      </w:r>
    </w:p>
    <w:p w14:paraId="71F52255" w14:textId="38CDE2D7" w:rsidR="008F792E" w:rsidRDefault="00E61311" w:rsidP="00345E12">
      <w:pPr>
        <w:jc w:val="center"/>
        <w:rPr>
          <w:color w:val="000000"/>
          <w:sz w:val="20"/>
          <w:szCs w:val="20"/>
        </w:rPr>
      </w:pPr>
      <w:bookmarkStart w:id="124" w:name="OLE_LINK45"/>
      <w:bookmarkStart w:id="125" w:name="OLE_LINK46"/>
      <w:r w:rsidRPr="00C30329">
        <w:rPr>
          <w:color w:val="000000"/>
          <w:sz w:val="20"/>
          <w:szCs w:val="20"/>
        </w:rPr>
        <w:t>Sl. 4.</w:t>
      </w:r>
      <w:r w:rsidR="00327791">
        <w:rPr>
          <w:color w:val="000000"/>
          <w:sz w:val="20"/>
          <w:szCs w:val="20"/>
        </w:rPr>
        <w:t>23</w:t>
      </w:r>
      <w:r>
        <w:rPr>
          <w:color w:val="000000"/>
          <w:sz w:val="20"/>
          <w:szCs w:val="20"/>
        </w:rPr>
        <w:t>. Upravljanje stanjima unutar iOS aplikacije</w:t>
      </w:r>
      <w:bookmarkEnd w:id="124"/>
      <w:bookmarkEnd w:id="125"/>
    </w:p>
    <w:p w14:paraId="128B861C" w14:textId="298B103A" w:rsidR="008F792E" w:rsidRDefault="00682AEA" w:rsidP="007A6A96">
      <w:r>
        <w:lastRenderedPageBreak/>
        <w:t>Korisničko</w:t>
      </w:r>
      <w:r w:rsidR="00E61311">
        <w:t xml:space="preserve"> sučelje </w:t>
      </w:r>
      <w:r w:rsidR="00B929FE">
        <w:t>šalje poruku</w:t>
      </w:r>
      <w:r w:rsidR="00E61311">
        <w:t xml:space="preserve"> </w:t>
      </w:r>
      <w:r w:rsidR="00E61311" w:rsidRPr="00B929FE">
        <w:rPr>
          <w:i/>
          <w:iCs/>
        </w:rPr>
        <w:t>View Model</w:t>
      </w:r>
      <w:r w:rsidR="00B929FE">
        <w:t xml:space="preserve">-u </w:t>
      </w:r>
      <w:r w:rsidR="00E61311">
        <w:t xml:space="preserve">o nekom događaju, kao na primjer klik na gumb ili dolazak na </w:t>
      </w:r>
      <w:r w:rsidR="00F244CB">
        <w:t>zaslon</w:t>
      </w:r>
      <w:r w:rsidR="00E61311">
        <w:t xml:space="preserve">. U ovom slučaju, zahtijevaju se novi podaci o slikama. </w:t>
      </w:r>
      <w:r w:rsidR="00E61311" w:rsidRPr="00B929FE">
        <w:rPr>
          <w:i/>
          <w:iCs/>
        </w:rPr>
        <w:t>View Model</w:t>
      </w:r>
      <w:r w:rsidR="00E61311">
        <w:t xml:space="preserve"> potom poziva upravljač za taj slučaj. Upravljač koordinira repozitorije kako bi dobio određene podatke ili izvršio određeni cilj. Repozitorij zatim poziva neke udaljene ili lokalne izvore podataka kako bi dobio željene podatke, neke </w:t>
      </w:r>
      <w:r w:rsidR="0089558A">
        <w:t>uslug</w:t>
      </w:r>
      <w:r w:rsidR="00E61311">
        <w:t xml:space="preserve">e koje odrađuju posao ili menadžere koji su upravljaju za nekim dijelom </w:t>
      </w:r>
      <w:r w:rsidR="00B929FE">
        <w:t>sklopovlja</w:t>
      </w:r>
      <w:r w:rsidR="00E61311">
        <w:t>.</w:t>
      </w:r>
    </w:p>
    <w:p w14:paraId="7601C150" w14:textId="311281C4" w:rsidR="008F792E" w:rsidRDefault="00476827" w:rsidP="00336727">
      <w:pPr>
        <w:pStyle w:val="Heading3"/>
        <w:numPr>
          <w:ilvl w:val="2"/>
          <w:numId w:val="10"/>
        </w:numPr>
      </w:pPr>
      <w:bookmarkStart w:id="126" w:name="_Toc113288456"/>
      <w:r>
        <w:t>Beskonačna lista slika u SwiftUI</w:t>
      </w:r>
      <w:bookmarkEnd w:id="126"/>
    </w:p>
    <w:p w14:paraId="50DAE15D" w14:textId="77777777" w:rsidR="00327791" w:rsidRDefault="008F792E" w:rsidP="008F792E">
      <w:r w:rsidRPr="00B929FE">
        <w:rPr>
          <w:i/>
          <w:iCs/>
        </w:rPr>
        <w:t>InfiniteList</w:t>
      </w:r>
      <w:r>
        <w:t xml:space="preserve"> je </w:t>
      </w:r>
      <w:r w:rsidR="00F4724D">
        <w:t>prikaz</w:t>
      </w:r>
      <w:r>
        <w:t xml:space="preserve"> koji je za</w:t>
      </w:r>
      <w:r w:rsidR="00F4724D">
        <w:t>s</w:t>
      </w:r>
      <w:r>
        <w:t>lužan za prikazivanje beskonačne liste slike</w:t>
      </w:r>
      <w:r w:rsidR="00B929FE">
        <w:t>, čija je implementacija vidljiva na slici 4.</w:t>
      </w:r>
      <w:r w:rsidR="00327791">
        <w:t>24</w:t>
      </w:r>
      <w:r>
        <w:t>.</w:t>
      </w:r>
    </w:p>
    <w:p w14:paraId="0DE5F7C8" w14:textId="77777777" w:rsidR="00327791" w:rsidRDefault="00327791" w:rsidP="00327791">
      <w:r>
        <w:rPr>
          <w:noProof/>
          <w:lang w:eastAsia="hr-HR"/>
        </w:rPr>
        <w:drawing>
          <wp:inline distT="0" distB="0" distL="0" distR="0" wp14:anchorId="4B575A41" wp14:editId="712E3FEF">
            <wp:extent cx="5939790" cy="3730625"/>
            <wp:effectExtent l="0" t="0" r="3810" b="317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39790" cy="3730625"/>
                    </a:xfrm>
                    <a:prstGeom prst="rect">
                      <a:avLst/>
                    </a:prstGeom>
                  </pic:spPr>
                </pic:pic>
              </a:graphicData>
            </a:graphic>
          </wp:inline>
        </w:drawing>
      </w:r>
    </w:p>
    <w:p w14:paraId="60573DAD" w14:textId="1657A93D" w:rsidR="00327791" w:rsidRPr="00327791" w:rsidRDefault="00327791" w:rsidP="00327791">
      <w:pPr>
        <w:jc w:val="center"/>
        <w:rPr>
          <w:color w:val="000000"/>
          <w:sz w:val="20"/>
          <w:szCs w:val="20"/>
        </w:rPr>
      </w:pPr>
      <w:bookmarkStart w:id="127" w:name="OLE_LINK49"/>
      <w:bookmarkStart w:id="128" w:name="OLE_LINK50"/>
      <w:r w:rsidRPr="00C30329">
        <w:rPr>
          <w:color w:val="000000"/>
          <w:sz w:val="20"/>
          <w:szCs w:val="20"/>
        </w:rPr>
        <w:t>Sl. 4.</w:t>
      </w:r>
      <w:r>
        <w:rPr>
          <w:color w:val="000000"/>
          <w:sz w:val="20"/>
          <w:szCs w:val="20"/>
        </w:rPr>
        <w:t>24. Atributi prikaza beskonačne liste</w:t>
      </w:r>
      <w:bookmarkEnd w:id="127"/>
      <w:bookmarkEnd w:id="128"/>
    </w:p>
    <w:p w14:paraId="11BA0C3E" w14:textId="2A8CF330" w:rsidR="008F792E" w:rsidRDefault="0089558A" w:rsidP="008F792E">
      <w:r>
        <w:t>A</w:t>
      </w:r>
      <w:r w:rsidR="008F792E">
        <w:t xml:space="preserve">tribut </w:t>
      </w:r>
      <w:r w:rsidR="00F4724D">
        <w:t>koji mijenja stanje prikaza</w:t>
      </w:r>
      <w:r>
        <w:t xml:space="preserve"> koristi se atribut </w:t>
      </w:r>
      <w:r w:rsidR="008F792E" w:rsidRPr="00B929FE">
        <w:rPr>
          <w:i/>
          <w:iCs/>
        </w:rPr>
        <w:t>data</w:t>
      </w:r>
      <w:r w:rsidR="008F792E">
        <w:t xml:space="preserve">, koji predstavlja podatke koji se prikazuju </w:t>
      </w:r>
      <w:r w:rsidR="004D7234">
        <w:t>unutar</w:t>
      </w:r>
      <w:r w:rsidR="008F792E">
        <w:t xml:space="preserve"> liste. U ovom slučaju, to je lista modela </w:t>
      </w:r>
      <w:r w:rsidR="008F792E" w:rsidRPr="00B929FE">
        <w:rPr>
          <w:i/>
          <w:iCs/>
        </w:rPr>
        <w:t>UnsplashImage</w:t>
      </w:r>
      <w:r w:rsidR="008F792E">
        <w:t xml:space="preserve">. Atribut </w:t>
      </w:r>
      <w:r w:rsidR="008F792E" w:rsidRPr="00B929FE">
        <w:rPr>
          <w:i/>
          <w:iCs/>
        </w:rPr>
        <w:t>isLoading</w:t>
      </w:r>
      <w:r w:rsidR="009F0DC1">
        <w:t xml:space="preserve"> predstavlja trenutno </w:t>
      </w:r>
      <w:r w:rsidR="008F792E">
        <w:t xml:space="preserve">stanje učitavanja novih slika u listi. </w:t>
      </w:r>
      <w:r w:rsidR="009F0DC1">
        <w:t xml:space="preserve">Atribut </w:t>
      </w:r>
      <w:r w:rsidR="008F792E" w:rsidRPr="009F0DC1">
        <w:rPr>
          <w:i/>
          <w:iCs/>
        </w:rPr>
        <w:t>isError</w:t>
      </w:r>
      <w:r w:rsidR="008F792E">
        <w:t xml:space="preserve"> prikazuje grešk</w:t>
      </w:r>
      <w:r w:rsidR="009F0DC1">
        <w:t>u</w:t>
      </w:r>
      <w:r w:rsidR="008F792E">
        <w:t xml:space="preserve"> na korisničkom sučelju, čime se informira korisnika o neuspješnom dohvaćanju slika.</w:t>
      </w:r>
      <w:r w:rsidR="00F4724D">
        <w:t xml:space="preserve"> Kao atribute kojima se postavlja izgled ovog prikaza, prikaz sadrži loadingView atribut, koji se prikazuje dok lista čeka na nove slike. </w:t>
      </w:r>
      <w:r w:rsidR="00E928BE">
        <w:t xml:space="preserve">Atribut </w:t>
      </w:r>
      <w:r w:rsidR="00E928BE">
        <w:rPr>
          <w:i/>
          <w:iCs/>
        </w:rPr>
        <w:t>content</w:t>
      </w:r>
      <w:r w:rsidR="00F4724D">
        <w:t xml:space="preserve"> predstavlja </w:t>
      </w:r>
      <w:r w:rsidR="003839FA">
        <w:t>funkciju koja gradi pojedini element unutar liste</w:t>
      </w:r>
      <w:r w:rsidR="00F4724D">
        <w:t xml:space="preserve">. Kako </w:t>
      </w:r>
      <w:r w:rsidR="00F4724D">
        <w:lastRenderedPageBreak/>
        <w:t xml:space="preserve">bi ovaj prikaz zahtijevao dohvaćanje novih slika, ima kao atribut </w:t>
      </w:r>
      <w:r w:rsidR="00F4724D" w:rsidRPr="00E928BE">
        <w:rPr>
          <w:i/>
          <w:iCs/>
        </w:rPr>
        <w:t>loadMore</w:t>
      </w:r>
      <w:r w:rsidR="00F4724D">
        <w:t xml:space="preserve">, koji </w:t>
      </w:r>
      <w:bookmarkStart w:id="129" w:name="OLE_LINK47"/>
      <w:bookmarkStart w:id="130" w:name="OLE_LINK48"/>
      <w:r w:rsidR="00F4724D">
        <w:t xml:space="preserve">predstavlja </w:t>
      </w:r>
      <w:bookmarkEnd w:id="129"/>
      <w:bookmarkEnd w:id="130"/>
      <w:r w:rsidR="00F4724D">
        <w:t>funkciju koju ovaj prikaz poziva kada zatraži nove elemente u listi.</w:t>
      </w:r>
      <w:r w:rsidR="00E928BE">
        <w:t xml:space="preserve"> </w:t>
      </w:r>
    </w:p>
    <w:p w14:paraId="348AD962" w14:textId="22884974" w:rsidR="00F4724D" w:rsidRPr="00F9414E" w:rsidRDefault="00F4724D" w:rsidP="008F792E">
      <w:r>
        <w:t xml:space="preserve">Kao i svaki prikaz koji se koristi unutar </w:t>
      </w:r>
      <w:r w:rsidRPr="00E928BE">
        <w:rPr>
          <w:i/>
          <w:iCs/>
        </w:rPr>
        <w:t>SwiftUI</w:t>
      </w:r>
      <w:r>
        <w:t xml:space="preserve">, potrebno je </w:t>
      </w:r>
      <w:r w:rsidR="00E928BE">
        <w:t xml:space="preserve">da </w:t>
      </w:r>
      <w:r>
        <w:t xml:space="preserve">prikaz nasljeđuje protokol </w:t>
      </w:r>
      <w:r w:rsidRPr="00E928BE">
        <w:rPr>
          <w:i/>
          <w:iCs/>
        </w:rPr>
        <w:t>View</w:t>
      </w:r>
      <w:r>
        <w:t xml:space="preserve"> te u </w:t>
      </w:r>
      <w:r w:rsidRPr="00E928BE">
        <w:rPr>
          <w:i/>
          <w:iCs/>
        </w:rPr>
        <w:t>body</w:t>
      </w:r>
      <w:r>
        <w:t xml:space="preserve"> atributu definira izgled svoga prikaza.</w:t>
      </w:r>
      <w:r w:rsidR="003839FA">
        <w:t xml:space="preserve"> </w:t>
      </w:r>
      <w:r w:rsidR="003839FA" w:rsidRPr="00F9414E">
        <w:rPr>
          <w:i/>
          <w:iCs/>
        </w:rPr>
        <w:t>InfiniteList</w:t>
      </w:r>
      <w:r w:rsidR="003839FA">
        <w:t xml:space="preserve"> prikaz implementira </w:t>
      </w:r>
      <w:r w:rsidR="003839FA" w:rsidRPr="00F9414E">
        <w:rPr>
          <w:i/>
          <w:iCs/>
        </w:rPr>
        <w:t>body</w:t>
      </w:r>
      <w:r w:rsidR="003839FA">
        <w:t xml:space="preserve"> atribut </w:t>
      </w:r>
      <w:r w:rsidR="009B3DFB">
        <w:t>tako</w:t>
      </w:r>
      <w:r w:rsidR="003839FA">
        <w:t xml:space="preserve"> da prvo prikaže sve elemente liste. Nakon liste slijedi prikaz pogreške, ako se je </w:t>
      </w:r>
      <w:r w:rsidR="003839FA" w:rsidRPr="00F9414E">
        <w:rPr>
          <w:i/>
          <w:iCs/>
        </w:rPr>
        <w:t>isError</w:t>
      </w:r>
      <w:r w:rsidR="003839FA">
        <w:t xml:space="preserve"> postavljen na vrijednost </w:t>
      </w:r>
      <w:r w:rsidR="003839FA" w:rsidRPr="00F9414E">
        <w:rPr>
          <w:i/>
          <w:iCs/>
        </w:rPr>
        <w:t>true</w:t>
      </w:r>
      <w:r w:rsidR="003839FA">
        <w:t xml:space="preserve"> te ako se više ne učitavaju vrijednosti novih slika. Dok se učitavaju nove slike, prikazuje se indikator učitavanja na dnu liste.</w:t>
      </w:r>
      <w:r w:rsidR="00F9414E">
        <w:t xml:space="preserve"> Implementacija prikaza beskonačne liste u </w:t>
      </w:r>
      <w:r w:rsidR="00F9414E">
        <w:rPr>
          <w:i/>
          <w:iCs/>
        </w:rPr>
        <w:t>SwiftUI</w:t>
      </w:r>
      <w:r w:rsidR="00F9414E">
        <w:t xml:space="preserve"> prikazana je na slici 4.</w:t>
      </w:r>
      <w:r w:rsidR="00327791">
        <w:t>25</w:t>
      </w:r>
      <w:r w:rsidR="00F9414E">
        <w:t>.</w:t>
      </w:r>
    </w:p>
    <w:p w14:paraId="12ADC7E9" w14:textId="48A27782" w:rsidR="008F792E" w:rsidRDefault="003839FA" w:rsidP="002027EF">
      <w:pPr>
        <w:jc w:val="center"/>
      </w:pPr>
      <w:r>
        <w:rPr>
          <w:noProof/>
          <w:lang w:eastAsia="hr-HR"/>
        </w:rPr>
        <w:drawing>
          <wp:inline distT="0" distB="0" distL="0" distR="0" wp14:anchorId="6A6030BF" wp14:editId="3E4FFFBF">
            <wp:extent cx="4900295" cy="3883460"/>
            <wp:effectExtent l="0" t="0" r="0" b="3175"/>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38182" cy="3913485"/>
                    </a:xfrm>
                    <a:prstGeom prst="rect">
                      <a:avLst/>
                    </a:prstGeom>
                  </pic:spPr>
                </pic:pic>
              </a:graphicData>
            </a:graphic>
          </wp:inline>
        </w:drawing>
      </w:r>
    </w:p>
    <w:p w14:paraId="6AB77E9D" w14:textId="24739636" w:rsidR="003839FA" w:rsidRDefault="003839FA" w:rsidP="003839FA">
      <w:pPr>
        <w:jc w:val="center"/>
        <w:rPr>
          <w:color w:val="000000"/>
          <w:sz w:val="20"/>
          <w:szCs w:val="20"/>
        </w:rPr>
      </w:pPr>
      <w:bookmarkStart w:id="131" w:name="OLE_LINK51"/>
      <w:bookmarkStart w:id="132" w:name="OLE_LINK52"/>
      <w:r w:rsidRPr="00C30329">
        <w:rPr>
          <w:color w:val="000000"/>
          <w:sz w:val="20"/>
          <w:szCs w:val="20"/>
        </w:rPr>
        <w:t>Sl. 4.</w:t>
      </w:r>
      <w:r w:rsidR="00327791">
        <w:rPr>
          <w:color w:val="000000"/>
          <w:sz w:val="20"/>
          <w:szCs w:val="20"/>
        </w:rPr>
        <w:t>25</w:t>
      </w:r>
      <w:r>
        <w:rPr>
          <w:color w:val="000000"/>
          <w:sz w:val="20"/>
          <w:szCs w:val="20"/>
        </w:rPr>
        <w:t>. Implementiranje prikaza beskonačne liste iOS aplikacije</w:t>
      </w:r>
    </w:p>
    <w:bookmarkEnd w:id="131"/>
    <w:bookmarkEnd w:id="132"/>
    <w:p w14:paraId="6F0965CC" w14:textId="7C5A3846" w:rsidR="003839FA" w:rsidRPr="00C64ACD" w:rsidRDefault="0089558A" w:rsidP="007A6A96">
      <w:r>
        <w:rPr>
          <w:iCs/>
        </w:rPr>
        <w:t xml:space="preserve">Prikaz </w:t>
      </w:r>
      <w:r w:rsidR="003839FA" w:rsidRPr="00F9414E">
        <w:rPr>
          <w:i/>
          <w:iCs/>
        </w:rPr>
        <w:t>ImagesPage</w:t>
      </w:r>
      <w:r w:rsidR="003839FA">
        <w:t xml:space="preserve"> je glavni prikaz na stranici gdje se prikazuje lista slika, u sebi koristi </w:t>
      </w:r>
      <w:r w:rsidR="003839FA" w:rsidRPr="009A7E29">
        <w:rPr>
          <w:i/>
          <w:iCs/>
        </w:rPr>
        <w:t>InfiniteList</w:t>
      </w:r>
      <w:r w:rsidR="003839FA">
        <w:t xml:space="preserve"> prikaz te ga konfigurira s </w:t>
      </w:r>
      <w:r w:rsidR="003839FA" w:rsidRPr="009A7E29">
        <w:rPr>
          <w:i/>
          <w:iCs/>
        </w:rPr>
        <w:t>View Model</w:t>
      </w:r>
      <w:r w:rsidR="003839FA">
        <w:t>-om koji je odgovoran za upravljanje ovim dijelom korisničkog sučelja.</w:t>
      </w:r>
      <w:r w:rsidR="00993992">
        <w:t xml:space="preserve"> Implementacija </w:t>
      </w:r>
      <w:r w:rsidR="00C64ACD">
        <w:rPr>
          <w:i/>
          <w:iCs/>
        </w:rPr>
        <w:t>ImagesPage</w:t>
      </w:r>
      <w:r w:rsidR="00C64ACD">
        <w:t xml:space="preserve"> prikaza prikazana je na slici 4.</w:t>
      </w:r>
      <w:r w:rsidR="00327791">
        <w:t>26</w:t>
      </w:r>
      <w:r w:rsidR="00C64ACD">
        <w:t>.</w:t>
      </w:r>
    </w:p>
    <w:p w14:paraId="1BCFA14D" w14:textId="67420A38" w:rsidR="003839FA" w:rsidRDefault="003839FA" w:rsidP="003839FA">
      <w:pPr>
        <w:jc w:val="center"/>
      </w:pPr>
      <w:r>
        <w:rPr>
          <w:noProof/>
          <w:lang w:eastAsia="hr-HR"/>
        </w:rPr>
        <w:lastRenderedPageBreak/>
        <w:drawing>
          <wp:inline distT="0" distB="0" distL="0" distR="0" wp14:anchorId="55AD0604" wp14:editId="1B48531B">
            <wp:extent cx="3491955" cy="2485509"/>
            <wp:effectExtent l="0" t="0" r="635" b="381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11370" cy="2570506"/>
                    </a:xfrm>
                    <a:prstGeom prst="rect">
                      <a:avLst/>
                    </a:prstGeom>
                  </pic:spPr>
                </pic:pic>
              </a:graphicData>
            </a:graphic>
          </wp:inline>
        </w:drawing>
      </w:r>
    </w:p>
    <w:p w14:paraId="6B8F0605" w14:textId="518ED3E1" w:rsidR="003839FA" w:rsidRPr="007D2C77" w:rsidRDefault="003839FA" w:rsidP="007D2C77">
      <w:pPr>
        <w:jc w:val="center"/>
        <w:rPr>
          <w:color w:val="000000"/>
          <w:sz w:val="20"/>
          <w:szCs w:val="20"/>
        </w:rPr>
      </w:pPr>
      <w:bookmarkStart w:id="133" w:name="OLE_LINK53"/>
      <w:bookmarkStart w:id="134" w:name="OLE_LINK54"/>
      <w:r w:rsidRPr="00C30329">
        <w:rPr>
          <w:color w:val="000000"/>
          <w:sz w:val="20"/>
          <w:szCs w:val="20"/>
        </w:rPr>
        <w:t>Sl. 4.</w:t>
      </w:r>
      <w:r w:rsidR="00327791">
        <w:rPr>
          <w:color w:val="000000"/>
          <w:sz w:val="20"/>
          <w:szCs w:val="20"/>
        </w:rPr>
        <w:t>26</w:t>
      </w:r>
      <w:r>
        <w:rPr>
          <w:color w:val="000000"/>
          <w:sz w:val="20"/>
          <w:szCs w:val="20"/>
        </w:rPr>
        <w:t>. Implementiranje prikaza beskonačne liste</w:t>
      </w:r>
      <w:bookmarkEnd w:id="133"/>
      <w:bookmarkEnd w:id="134"/>
    </w:p>
    <w:p w14:paraId="5643F227" w14:textId="2C2DCC58" w:rsidR="00C64ACD" w:rsidRDefault="002027EF" w:rsidP="009C3DF2">
      <w:r>
        <w:t xml:space="preserve">Prilikom zahtjeva novih slika za prikaz u listi, </w:t>
      </w:r>
      <w:r w:rsidRPr="00C64ACD">
        <w:rPr>
          <w:i/>
          <w:iCs/>
        </w:rPr>
        <w:t>InfiniteList</w:t>
      </w:r>
      <w:r>
        <w:t xml:space="preserve"> prikaz će pozvati </w:t>
      </w:r>
      <w:r w:rsidRPr="00C64ACD">
        <w:rPr>
          <w:i/>
          <w:iCs/>
        </w:rPr>
        <w:t>loadMore</w:t>
      </w:r>
      <w:r>
        <w:t xml:space="preserve"> metodu nad </w:t>
      </w:r>
      <w:r w:rsidRPr="00C64ACD">
        <w:rPr>
          <w:i/>
          <w:iCs/>
        </w:rPr>
        <w:t>View Model</w:t>
      </w:r>
      <w:r>
        <w:t xml:space="preserve">-om. Time </w:t>
      </w:r>
      <w:r w:rsidRPr="00C64ACD">
        <w:rPr>
          <w:i/>
          <w:iCs/>
        </w:rPr>
        <w:t>View Model</w:t>
      </w:r>
      <w:r>
        <w:t xml:space="preserve"> m</w:t>
      </w:r>
      <w:r w:rsidR="00C64ACD">
        <w:t>i</w:t>
      </w:r>
      <w:r>
        <w:t xml:space="preserve">jenja stanje u stanje učitavanja novih slike te poziva upravljač da obavi dohvaćanje novih slika s </w:t>
      </w:r>
      <w:r w:rsidR="00F244CB">
        <w:t>poslužitelj</w:t>
      </w:r>
      <w:r>
        <w:t>a.</w:t>
      </w:r>
    </w:p>
    <w:p w14:paraId="60C40E2A" w14:textId="004F7880" w:rsidR="003839FA" w:rsidRPr="003A5664" w:rsidRDefault="002027EF" w:rsidP="009C3DF2">
      <w:r>
        <w:t xml:space="preserve"> Nakon što upravljač dohvati nove slike, </w:t>
      </w:r>
      <w:r w:rsidRPr="00C64ACD">
        <w:rPr>
          <w:i/>
          <w:iCs/>
        </w:rPr>
        <w:t>View Model</w:t>
      </w:r>
      <w:r>
        <w:t xml:space="preserve"> </w:t>
      </w:r>
      <w:r w:rsidR="00591B3A">
        <w:t>ažurira stanje</w:t>
      </w:r>
      <w:r>
        <w:t xml:space="preserve"> s </w:t>
      </w:r>
      <w:r w:rsidR="00591B3A">
        <w:t>dohvaćenim</w:t>
      </w:r>
      <w:r>
        <w:t xml:space="preserve"> slikama</w:t>
      </w:r>
      <w:r w:rsidR="00591B3A">
        <w:t xml:space="preserve"> s poslužitelja</w:t>
      </w:r>
      <w:r>
        <w:t xml:space="preserve"> te se to reflektira na korisničkom sučelju.</w:t>
      </w:r>
      <w:r w:rsidR="00730E73">
        <w:t xml:space="preserve"> Kako bi korisničko slučelje slušalo na promjene stanja s </w:t>
      </w:r>
      <w:r w:rsidR="00730E73">
        <w:rPr>
          <w:i/>
          <w:iCs/>
        </w:rPr>
        <w:t>View Model-</w:t>
      </w:r>
      <w:r w:rsidR="00730E73">
        <w:t xml:space="preserve">a, unutar </w:t>
      </w:r>
      <w:r w:rsidR="00730E73">
        <w:rPr>
          <w:i/>
          <w:iCs/>
        </w:rPr>
        <w:t>View Model-</w:t>
      </w:r>
      <w:r w:rsidR="00730E73">
        <w:t xml:space="preserve">a </w:t>
      </w:r>
      <w:r>
        <w:t>dodaj</w:t>
      </w:r>
      <w:r w:rsidR="00730E73">
        <w:t>e se</w:t>
      </w:r>
      <w:r>
        <w:t xml:space="preserve"> ključn</w:t>
      </w:r>
      <w:r w:rsidR="00730E73">
        <w:t>a</w:t>
      </w:r>
      <w:r>
        <w:t xml:space="preserve"> riječ </w:t>
      </w:r>
      <w:r w:rsidRPr="00C5179E">
        <w:rPr>
          <w:i/>
          <w:iCs/>
        </w:rPr>
        <w:t>@Published</w:t>
      </w:r>
      <w:r>
        <w:t xml:space="preserve"> ispred atributa</w:t>
      </w:r>
      <w:r w:rsidR="00430DB2">
        <w:t xml:space="preserve"> čije stanje se želi promatrati</w:t>
      </w:r>
      <w:r>
        <w:t xml:space="preserve">. U ovom slučaju, </w:t>
      </w:r>
      <w:r w:rsidRPr="00F455B8">
        <w:rPr>
          <w:i/>
          <w:iCs/>
        </w:rPr>
        <w:t>View Model</w:t>
      </w:r>
      <w:r>
        <w:t xml:space="preserve"> koristi ključnu riječ </w:t>
      </w:r>
      <w:r w:rsidRPr="00F455B8">
        <w:rPr>
          <w:i/>
          <w:iCs/>
        </w:rPr>
        <w:t>@Published</w:t>
      </w:r>
      <w:r>
        <w:t xml:space="preserve"> ispred </w:t>
      </w:r>
      <w:r w:rsidRPr="00F455B8">
        <w:rPr>
          <w:i/>
          <w:iCs/>
        </w:rPr>
        <w:t>images</w:t>
      </w:r>
      <w:r>
        <w:t xml:space="preserve"> atributa, koji služi za prikaz slika te ispred </w:t>
      </w:r>
      <w:r w:rsidRPr="00F455B8">
        <w:rPr>
          <w:i/>
          <w:iCs/>
        </w:rPr>
        <w:t>isLoading</w:t>
      </w:r>
      <w:r>
        <w:t xml:space="preserve"> i </w:t>
      </w:r>
      <w:r w:rsidRPr="00F455B8">
        <w:rPr>
          <w:i/>
          <w:iCs/>
        </w:rPr>
        <w:t>isError</w:t>
      </w:r>
      <w:r>
        <w:t xml:space="preserve"> atributa, koji služe za prikaz greške ili indikator</w:t>
      </w:r>
      <w:r w:rsidR="009C3DF2">
        <w:t xml:space="preserve">a </w:t>
      </w:r>
      <w:r>
        <w:t>učitavanja.</w:t>
      </w:r>
      <w:r w:rsidR="003A5664">
        <w:t xml:space="preserve"> Implementacija </w:t>
      </w:r>
      <w:r w:rsidR="003A5664">
        <w:rPr>
          <w:i/>
          <w:iCs/>
        </w:rPr>
        <w:t>View Mode</w:t>
      </w:r>
      <w:r w:rsidR="0089558A" w:rsidRPr="006C62B3">
        <w:rPr>
          <w:i/>
        </w:rPr>
        <w:t>la</w:t>
      </w:r>
      <w:r w:rsidR="003A5664">
        <w:t xml:space="preserve"> prikazana je na slici 4.</w:t>
      </w:r>
      <w:r w:rsidR="00327791">
        <w:t>27</w:t>
      </w:r>
      <w:r w:rsidR="003A5664">
        <w:t>.</w:t>
      </w:r>
    </w:p>
    <w:p w14:paraId="512AB869" w14:textId="29C0CCFD" w:rsidR="009C3DF2" w:rsidRDefault="009C3DF2" w:rsidP="009C3DF2">
      <w:pPr>
        <w:jc w:val="center"/>
      </w:pPr>
      <w:r>
        <w:rPr>
          <w:noProof/>
          <w:lang w:eastAsia="hr-HR"/>
        </w:rPr>
        <w:lastRenderedPageBreak/>
        <w:drawing>
          <wp:inline distT="0" distB="0" distL="0" distR="0" wp14:anchorId="6484CED0" wp14:editId="0A2B43F1">
            <wp:extent cx="4349977" cy="5381897"/>
            <wp:effectExtent l="0" t="0" r="6350" b="3175"/>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76332" cy="5538226"/>
                    </a:xfrm>
                    <a:prstGeom prst="rect">
                      <a:avLst/>
                    </a:prstGeom>
                  </pic:spPr>
                </pic:pic>
              </a:graphicData>
            </a:graphic>
          </wp:inline>
        </w:drawing>
      </w:r>
    </w:p>
    <w:p w14:paraId="4648782C" w14:textId="59A6AB70" w:rsidR="009C3DF2" w:rsidRDefault="009C3DF2" w:rsidP="009C3DF2">
      <w:pPr>
        <w:jc w:val="center"/>
        <w:rPr>
          <w:color w:val="000000"/>
          <w:sz w:val="20"/>
          <w:szCs w:val="20"/>
        </w:rPr>
      </w:pPr>
      <w:bookmarkStart w:id="135" w:name="OLE_LINK28"/>
      <w:bookmarkStart w:id="136" w:name="OLE_LINK29"/>
      <w:bookmarkStart w:id="137" w:name="OLE_LINK57"/>
      <w:bookmarkStart w:id="138" w:name="OLE_LINK58"/>
      <w:r w:rsidRPr="00C30329">
        <w:rPr>
          <w:color w:val="000000"/>
          <w:sz w:val="20"/>
          <w:szCs w:val="20"/>
        </w:rPr>
        <w:t>Sl. 4.</w:t>
      </w:r>
      <w:r w:rsidR="00327791">
        <w:rPr>
          <w:color w:val="000000"/>
          <w:sz w:val="20"/>
          <w:szCs w:val="20"/>
        </w:rPr>
        <w:t>27</w:t>
      </w:r>
      <w:r>
        <w:rPr>
          <w:color w:val="000000"/>
          <w:sz w:val="20"/>
          <w:szCs w:val="20"/>
        </w:rPr>
        <w:t xml:space="preserve">. Implementacija </w:t>
      </w:r>
      <w:r w:rsidRPr="003A5664">
        <w:rPr>
          <w:i/>
          <w:iCs/>
          <w:color w:val="000000"/>
          <w:sz w:val="20"/>
          <w:szCs w:val="20"/>
        </w:rPr>
        <w:t>View Model</w:t>
      </w:r>
      <w:r>
        <w:rPr>
          <w:color w:val="000000"/>
          <w:sz w:val="20"/>
          <w:szCs w:val="20"/>
        </w:rPr>
        <w:t>-a beskonačne liste</w:t>
      </w:r>
    </w:p>
    <w:p w14:paraId="6035D946" w14:textId="3CC23EBE" w:rsidR="00192405" w:rsidRDefault="00797A8B" w:rsidP="00336727">
      <w:pPr>
        <w:pStyle w:val="Heading3"/>
        <w:numPr>
          <w:ilvl w:val="2"/>
          <w:numId w:val="11"/>
        </w:numPr>
      </w:pPr>
      <w:bookmarkStart w:id="139" w:name="_Toc113288457"/>
      <w:bookmarkEnd w:id="135"/>
      <w:bookmarkEnd w:id="136"/>
      <w:bookmarkEnd w:id="137"/>
      <w:bookmarkEnd w:id="138"/>
      <w:r>
        <w:t xml:space="preserve">Filtriranje i spremanje slike u </w:t>
      </w:r>
      <w:r w:rsidRPr="00D564C3">
        <w:t>SwiftUI</w:t>
      </w:r>
      <w:bookmarkEnd w:id="139"/>
    </w:p>
    <w:p w14:paraId="30A6EEFF" w14:textId="6080512D" w:rsidR="00192405" w:rsidRDefault="00192405" w:rsidP="00192405">
      <w:r>
        <w:t>Pri</w:t>
      </w:r>
      <w:r w:rsidR="00983231">
        <w:t xml:space="preserve">tiskom na gumb </w:t>
      </w:r>
      <w:r w:rsidR="008E39C0">
        <w:t xml:space="preserve">za primjenu filtera </w:t>
      </w:r>
      <w:r>
        <w:t xml:space="preserve">poziva se metoda </w:t>
      </w:r>
      <w:r w:rsidRPr="003A5664">
        <w:rPr>
          <w:i/>
          <w:iCs/>
        </w:rPr>
        <w:t>applyProcessing</w:t>
      </w:r>
      <w:r>
        <w:t xml:space="preserve"> koja primjenjuje filter </w:t>
      </w:r>
      <w:r w:rsidR="003A5664">
        <w:t>izoštrenja</w:t>
      </w:r>
      <w:r>
        <w:t xml:space="preserve"> i sprema </w:t>
      </w:r>
      <w:r w:rsidR="003A5664">
        <w:t>rezultata</w:t>
      </w:r>
      <w:r>
        <w:t xml:space="preserve"> unutar </w:t>
      </w:r>
      <w:r w:rsidRPr="003A5664">
        <w:rPr>
          <w:i/>
          <w:iCs/>
        </w:rPr>
        <w:t>processedImage</w:t>
      </w:r>
      <w:r>
        <w:t xml:space="preserve"> vari</w:t>
      </w:r>
      <w:r w:rsidR="008E39C0">
        <w:t>j</w:t>
      </w:r>
      <w:r>
        <w:t>able.</w:t>
      </w:r>
      <w:r w:rsidR="008E39C0">
        <w:t xml:space="preserve"> </w:t>
      </w:r>
      <w:r>
        <w:t xml:space="preserve">Varijabla </w:t>
      </w:r>
      <w:r w:rsidRPr="003A5664">
        <w:rPr>
          <w:i/>
          <w:iCs/>
        </w:rPr>
        <w:t>processedImage</w:t>
      </w:r>
      <w:r>
        <w:t xml:space="preserve"> se pomoću </w:t>
      </w:r>
      <w:r w:rsidRPr="003A5664">
        <w:rPr>
          <w:i/>
          <w:iCs/>
        </w:rPr>
        <w:t>Image</w:t>
      </w:r>
      <w:r w:rsidR="00F05708">
        <w:t xml:space="preserve"> prikaza</w:t>
      </w:r>
      <w:r>
        <w:t xml:space="preserve"> prikazuje na korisničkom sučelju</w:t>
      </w:r>
      <w:r w:rsidR="00F05708">
        <w:t xml:space="preserve">. </w:t>
      </w:r>
      <w:r w:rsidR="00D135DC">
        <w:t xml:space="preserve">Implementacija </w:t>
      </w:r>
      <w:r>
        <w:t xml:space="preserve"> </w:t>
      </w:r>
      <w:bookmarkStart w:id="140" w:name="OLE_LINK30"/>
      <w:bookmarkStart w:id="141" w:name="OLE_LINK31"/>
      <w:r w:rsidR="00F05708">
        <w:t xml:space="preserve">prikaza filtriranja slike je </w:t>
      </w:r>
      <w:r>
        <w:t>prikazan</w:t>
      </w:r>
      <w:r w:rsidR="00F05708">
        <w:t>a</w:t>
      </w:r>
      <w:r>
        <w:t xml:space="preserve"> </w:t>
      </w:r>
      <w:bookmarkEnd w:id="140"/>
      <w:bookmarkEnd w:id="141"/>
      <w:r>
        <w:t xml:space="preserve">na slici </w:t>
      </w:r>
      <w:r w:rsidR="004F1B40">
        <w:t>4.</w:t>
      </w:r>
      <w:r w:rsidR="00327791">
        <w:t>28</w:t>
      </w:r>
      <w:r>
        <w:t>.</w:t>
      </w:r>
    </w:p>
    <w:p w14:paraId="6CFCC01A" w14:textId="7BAF444A" w:rsidR="004E7417" w:rsidRDefault="004E7417" w:rsidP="004E7417">
      <w:pPr>
        <w:jc w:val="center"/>
      </w:pPr>
    </w:p>
    <w:p w14:paraId="0DDBD760" w14:textId="7CA22858" w:rsidR="004E7417" w:rsidRDefault="00983231" w:rsidP="004E7417">
      <w:pPr>
        <w:jc w:val="center"/>
      </w:pPr>
      <w:r>
        <w:rPr>
          <w:noProof/>
        </w:rPr>
        <w:lastRenderedPageBreak/>
        <w:drawing>
          <wp:inline distT="0" distB="0" distL="0" distR="0" wp14:anchorId="73F2AA15" wp14:editId="7FF26600">
            <wp:extent cx="4855130" cy="2786743"/>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91559" cy="2807653"/>
                    </a:xfrm>
                    <a:prstGeom prst="rect">
                      <a:avLst/>
                    </a:prstGeom>
                  </pic:spPr>
                </pic:pic>
              </a:graphicData>
            </a:graphic>
          </wp:inline>
        </w:drawing>
      </w:r>
    </w:p>
    <w:p w14:paraId="1F913E61" w14:textId="391AEA41" w:rsidR="004E7417" w:rsidRPr="004F1B40" w:rsidRDefault="00192405" w:rsidP="004F1B40">
      <w:pPr>
        <w:jc w:val="center"/>
        <w:rPr>
          <w:color w:val="000000"/>
          <w:sz w:val="20"/>
          <w:szCs w:val="20"/>
        </w:rPr>
      </w:pPr>
      <w:bookmarkStart w:id="142" w:name="OLE_LINK32"/>
      <w:bookmarkStart w:id="143" w:name="OLE_LINK33"/>
      <w:r w:rsidRPr="00C30329">
        <w:rPr>
          <w:color w:val="000000"/>
          <w:sz w:val="20"/>
          <w:szCs w:val="20"/>
        </w:rPr>
        <w:t>Sl. 4.</w:t>
      </w:r>
      <w:r w:rsidR="00327791">
        <w:rPr>
          <w:color w:val="000000"/>
          <w:sz w:val="20"/>
          <w:szCs w:val="20"/>
        </w:rPr>
        <w:t>28</w:t>
      </w:r>
      <w:r>
        <w:rPr>
          <w:color w:val="000000"/>
          <w:sz w:val="20"/>
          <w:szCs w:val="20"/>
        </w:rPr>
        <w:t>. Implementacija prikaza filtriranja u SwiftUI</w:t>
      </w:r>
    </w:p>
    <w:bookmarkEnd w:id="142"/>
    <w:bookmarkEnd w:id="143"/>
    <w:p w14:paraId="6A80049F" w14:textId="6AC4E673" w:rsidR="004F1B40" w:rsidRDefault="004F1B40" w:rsidP="004F1B40">
      <w:r>
        <w:t xml:space="preserve">Metoda </w:t>
      </w:r>
      <w:r w:rsidRPr="003A5664">
        <w:rPr>
          <w:i/>
          <w:iCs/>
        </w:rPr>
        <w:t>applyProcessing</w:t>
      </w:r>
      <w:r>
        <w:t xml:space="preserve"> </w:t>
      </w:r>
      <w:r w:rsidR="00F05708">
        <w:t>pri</w:t>
      </w:r>
      <w:r w:rsidR="006F374B">
        <w:t>mjenjuje filter na slici m</w:t>
      </w:r>
      <w:r w:rsidR="006F05C0">
        <w:t>i</w:t>
      </w:r>
      <w:r w:rsidR="006F374B">
        <w:t xml:space="preserve">jenjanjem vrijednosti </w:t>
      </w:r>
      <w:r w:rsidR="00254E04">
        <w:t xml:space="preserve">matrice sastavljene od </w:t>
      </w:r>
      <w:r w:rsidR="00FA1741">
        <w:t xml:space="preserve">četiri vektora, </w:t>
      </w:r>
      <w:r w:rsidR="0098021A">
        <w:t>pri čemu svaki vektor predstavlja</w:t>
      </w:r>
      <w:r w:rsidR="005C1818">
        <w:t xml:space="preserve"> vrijednost bolje piksela</w:t>
      </w:r>
      <w:r w:rsidR="00FA1741">
        <w:t>.</w:t>
      </w:r>
      <w:r>
        <w:t xml:space="preserve"> </w:t>
      </w:r>
      <w:r w:rsidR="00B35D9C">
        <w:t>Matric</w:t>
      </w:r>
      <w:r w:rsidR="00125BBB">
        <w:t>a</w:t>
      </w:r>
      <w:r>
        <w:t xml:space="preserve"> se potom množi sa slikom</w:t>
      </w:r>
      <w:r w:rsidR="00F161A6">
        <w:t xml:space="preserve">, pri čemu se </w:t>
      </w:r>
      <w:r w:rsidR="001C6FBC">
        <w:t xml:space="preserve">pojedini pikseli slike mijenjaju i dobiva se </w:t>
      </w:r>
      <w:r w:rsidR="00125BBB">
        <w:t>željeni filter</w:t>
      </w:r>
      <w:r>
        <w:t>. Implementacija filtera je vidljiva na slici 4.2</w:t>
      </w:r>
      <w:r w:rsidR="00327791">
        <w:t>9</w:t>
      </w:r>
      <w:r>
        <w:t>.</w:t>
      </w:r>
    </w:p>
    <w:p w14:paraId="43D8F107" w14:textId="23395BB5" w:rsidR="004E7417" w:rsidRDefault="00192405" w:rsidP="007D2C77">
      <w:pPr>
        <w:jc w:val="left"/>
      </w:pPr>
      <w:r>
        <w:rPr>
          <w:noProof/>
          <w:lang w:eastAsia="hr-HR"/>
        </w:rPr>
        <w:drawing>
          <wp:inline distT="0" distB="0" distL="0" distR="0" wp14:anchorId="56A8E18A" wp14:editId="26CDD184">
            <wp:extent cx="5616394" cy="1523883"/>
            <wp:effectExtent l="0" t="0" r="0" b="635"/>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11920" cy="1549802"/>
                    </a:xfrm>
                    <a:prstGeom prst="rect">
                      <a:avLst/>
                    </a:prstGeom>
                  </pic:spPr>
                </pic:pic>
              </a:graphicData>
            </a:graphic>
          </wp:inline>
        </w:drawing>
      </w:r>
    </w:p>
    <w:p w14:paraId="1EC5997E" w14:textId="4C74F7AC" w:rsidR="004E7417" w:rsidRPr="00327791" w:rsidRDefault="004F1B40" w:rsidP="00327791">
      <w:pPr>
        <w:jc w:val="center"/>
        <w:rPr>
          <w:color w:val="000000"/>
          <w:sz w:val="20"/>
          <w:szCs w:val="20"/>
        </w:rPr>
      </w:pPr>
      <w:bookmarkStart w:id="144" w:name="OLE_LINK55"/>
      <w:bookmarkStart w:id="145" w:name="OLE_LINK56"/>
      <w:r w:rsidRPr="00C30329">
        <w:rPr>
          <w:color w:val="000000"/>
          <w:sz w:val="20"/>
          <w:szCs w:val="20"/>
        </w:rPr>
        <w:t>Sl. 4.</w:t>
      </w:r>
      <w:r w:rsidR="00D2715C">
        <w:rPr>
          <w:color w:val="000000"/>
          <w:sz w:val="20"/>
          <w:szCs w:val="20"/>
        </w:rPr>
        <w:t>2</w:t>
      </w:r>
      <w:r w:rsidR="00327791">
        <w:rPr>
          <w:color w:val="000000"/>
          <w:sz w:val="20"/>
          <w:szCs w:val="20"/>
        </w:rPr>
        <w:t>9</w:t>
      </w:r>
      <w:r>
        <w:rPr>
          <w:color w:val="000000"/>
          <w:sz w:val="20"/>
          <w:szCs w:val="20"/>
        </w:rPr>
        <w:t>. Implementacija filtriranja slike u SwiftUI</w:t>
      </w:r>
      <w:bookmarkEnd w:id="144"/>
      <w:bookmarkEnd w:id="145"/>
    </w:p>
    <w:p w14:paraId="71F892A8" w14:textId="0C2DF9C9" w:rsidR="00327791" w:rsidRDefault="00D2715C" w:rsidP="00D2715C">
      <w:r>
        <w:t xml:space="preserve">Korisnik pritiskom na gumb s tekstom </w:t>
      </w:r>
      <w:r w:rsidR="003A5664">
        <w:t>„</w:t>
      </w:r>
      <w:r>
        <w:t>Save image to gallery</w:t>
      </w:r>
      <w:r w:rsidR="003A5664">
        <w:t>“</w:t>
      </w:r>
      <w:r>
        <w:t xml:space="preserve"> sa slike 4.19, sprema filtriranu sliku u galeriju slika na uređaju. Klasa </w:t>
      </w:r>
      <w:r w:rsidRPr="003A5664">
        <w:rPr>
          <w:i/>
          <w:iCs/>
        </w:rPr>
        <w:t>ImageSaver</w:t>
      </w:r>
      <w:r>
        <w:t xml:space="preserve"> </w:t>
      </w:r>
      <w:r w:rsidR="000D3D05">
        <w:t>zaslužna je za</w:t>
      </w:r>
      <w:r>
        <w:t xml:space="preserve"> spremanja slike u galeriju</w:t>
      </w:r>
      <w:r w:rsidR="00FA23B4">
        <w:t xml:space="preserve"> te je vidljiva na slici 4.</w:t>
      </w:r>
      <w:r w:rsidR="00327791">
        <w:t>30</w:t>
      </w:r>
      <w:r>
        <w:t xml:space="preserve">. </w:t>
      </w:r>
    </w:p>
    <w:p w14:paraId="66211B79" w14:textId="77777777" w:rsidR="00327791" w:rsidRDefault="00327791" w:rsidP="00327791">
      <w:pPr>
        <w:jc w:val="center"/>
      </w:pPr>
      <w:r>
        <w:rPr>
          <w:noProof/>
          <w:lang w:eastAsia="hr-HR"/>
        </w:rPr>
        <w:lastRenderedPageBreak/>
        <w:drawing>
          <wp:inline distT="0" distB="0" distL="0" distR="0" wp14:anchorId="7051CDFF" wp14:editId="09764AE6">
            <wp:extent cx="5087185" cy="2028021"/>
            <wp:effectExtent l="0" t="0" r="0" b="4445"/>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43508" cy="2050474"/>
                    </a:xfrm>
                    <a:prstGeom prst="rect">
                      <a:avLst/>
                    </a:prstGeom>
                  </pic:spPr>
                </pic:pic>
              </a:graphicData>
            </a:graphic>
          </wp:inline>
        </w:drawing>
      </w:r>
    </w:p>
    <w:p w14:paraId="1CC90066" w14:textId="1CC38F46" w:rsidR="00327791" w:rsidRPr="00327791" w:rsidRDefault="00327791" w:rsidP="00327791">
      <w:pPr>
        <w:jc w:val="center"/>
        <w:rPr>
          <w:color w:val="000000"/>
          <w:sz w:val="20"/>
          <w:szCs w:val="20"/>
        </w:rPr>
      </w:pPr>
      <w:bookmarkStart w:id="146" w:name="OLE_LINK63"/>
      <w:r w:rsidRPr="00C30329">
        <w:rPr>
          <w:color w:val="000000"/>
          <w:sz w:val="20"/>
          <w:szCs w:val="20"/>
        </w:rPr>
        <w:t>Sl. 4.</w:t>
      </w:r>
      <w:r>
        <w:rPr>
          <w:color w:val="000000"/>
          <w:sz w:val="20"/>
          <w:szCs w:val="20"/>
        </w:rPr>
        <w:t>30. Implementacija filtriranja slike u SwiftUI</w:t>
      </w:r>
      <w:bookmarkEnd w:id="146"/>
    </w:p>
    <w:p w14:paraId="342CE1AE" w14:textId="0F072465" w:rsidR="004E7417" w:rsidRDefault="00D2715C" w:rsidP="00327791">
      <w:pPr>
        <w:rPr>
          <w:b/>
          <w:bCs/>
        </w:rPr>
      </w:pPr>
      <w:r>
        <w:t xml:space="preserve">Koristeći metodu </w:t>
      </w:r>
      <w:r w:rsidRPr="000D3D05">
        <w:rPr>
          <w:i/>
          <w:iCs/>
        </w:rPr>
        <w:t>UIImageWriteTosavedPhotosAlbum</w:t>
      </w:r>
      <w:r>
        <w:t xml:space="preserve"> iz </w:t>
      </w:r>
      <w:r w:rsidRPr="000D3D05">
        <w:rPr>
          <w:i/>
          <w:iCs/>
        </w:rPr>
        <w:t>UIKit</w:t>
      </w:r>
      <w:r>
        <w:t xml:space="preserve"> biblioteke, </w:t>
      </w:r>
      <w:r w:rsidR="00D943A0">
        <w:t xml:space="preserve">filtrirana slika </w:t>
      </w:r>
      <w:r>
        <w:t xml:space="preserve">sprema se u galeriju. Prilikom završetka spremanja slike, izvršava se metoda </w:t>
      </w:r>
      <w:r w:rsidRPr="00D1720D">
        <w:rPr>
          <w:i/>
          <w:iCs/>
        </w:rPr>
        <w:t>saveComplete</w:t>
      </w:r>
      <w:r>
        <w:t xml:space="preserve"> koja je </w:t>
      </w:r>
      <w:r w:rsidR="00FA23B4">
        <w:t>poziva funkcije za obav</w:t>
      </w:r>
      <w:r w:rsidR="00D1720D">
        <w:t>i</w:t>
      </w:r>
      <w:r w:rsidR="00FA23B4">
        <w:t xml:space="preserve">jest o uspješnom ili neuspješnom spremanju slike. </w:t>
      </w:r>
      <w:r w:rsidR="00D943A0">
        <w:t xml:space="preserve"> </w:t>
      </w:r>
    </w:p>
    <w:p w14:paraId="13284CB1" w14:textId="0B75DC9F" w:rsidR="00BF736D" w:rsidRDefault="00BF736D" w:rsidP="004E7417">
      <w:pPr>
        <w:jc w:val="center"/>
        <w:rPr>
          <w:b/>
          <w:bCs/>
        </w:rPr>
      </w:pPr>
    </w:p>
    <w:p w14:paraId="439D830C" w14:textId="0CB9418C" w:rsidR="00D1720D" w:rsidRDefault="00D1720D" w:rsidP="004E7417">
      <w:pPr>
        <w:jc w:val="center"/>
        <w:rPr>
          <w:b/>
          <w:bCs/>
        </w:rPr>
      </w:pPr>
    </w:p>
    <w:p w14:paraId="3A1457B3" w14:textId="137F95BD" w:rsidR="00D1720D" w:rsidRDefault="00D1720D" w:rsidP="004E7417">
      <w:pPr>
        <w:jc w:val="center"/>
        <w:rPr>
          <w:b/>
          <w:bCs/>
        </w:rPr>
      </w:pPr>
    </w:p>
    <w:p w14:paraId="20A039CC" w14:textId="32F459C6" w:rsidR="00D1720D" w:rsidRDefault="00D1720D" w:rsidP="004E7417">
      <w:pPr>
        <w:jc w:val="center"/>
        <w:rPr>
          <w:b/>
          <w:bCs/>
        </w:rPr>
      </w:pPr>
    </w:p>
    <w:p w14:paraId="6324D226" w14:textId="21E66222" w:rsidR="00D1720D" w:rsidRDefault="00D1720D" w:rsidP="004E7417">
      <w:pPr>
        <w:jc w:val="center"/>
        <w:rPr>
          <w:b/>
          <w:bCs/>
        </w:rPr>
      </w:pPr>
    </w:p>
    <w:p w14:paraId="1E4F6D2C" w14:textId="163A8C9D" w:rsidR="00D1720D" w:rsidRDefault="00D1720D" w:rsidP="004E7417">
      <w:pPr>
        <w:jc w:val="center"/>
        <w:rPr>
          <w:b/>
          <w:bCs/>
        </w:rPr>
      </w:pPr>
    </w:p>
    <w:p w14:paraId="5F312EF0" w14:textId="70E02655" w:rsidR="00D1720D" w:rsidRDefault="00D1720D" w:rsidP="004E7417">
      <w:pPr>
        <w:jc w:val="center"/>
        <w:rPr>
          <w:b/>
          <w:bCs/>
        </w:rPr>
      </w:pPr>
    </w:p>
    <w:p w14:paraId="622B86CF" w14:textId="048D533D" w:rsidR="00D1720D" w:rsidRDefault="00D1720D" w:rsidP="004E7417">
      <w:pPr>
        <w:jc w:val="center"/>
        <w:rPr>
          <w:b/>
          <w:bCs/>
        </w:rPr>
      </w:pPr>
    </w:p>
    <w:p w14:paraId="3CBEFA37" w14:textId="7E9A10D1" w:rsidR="00D1720D" w:rsidRDefault="00D1720D" w:rsidP="004E7417">
      <w:pPr>
        <w:jc w:val="center"/>
        <w:rPr>
          <w:b/>
          <w:bCs/>
        </w:rPr>
      </w:pPr>
    </w:p>
    <w:p w14:paraId="77842400" w14:textId="6615632F" w:rsidR="00D1720D" w:rsidRDefault="00D1720D" w:rsidP="004E7417">
      <w:pPr>
        <w:jc w:val="center"/>
        <w:rPr>
          <w:b/>
          <w:bCs/>
        </w:rPr>
      </w:pPr>
    </w:p>
    <w:p w14:paraId="5D8AE4C1" w14:textId="039B436E" w:rsidR="00D1720D" w:rsidRDefault="00D1720D" w:rsidP="004E7417">
      <w:pPr>
        <w:jc w:val="center"/>
        <w:rPr>
          <w:b/>
          <w:bCs/>
        </w:rPr>
      </w:pPr>
    </w:p>
    <w:p w14:paraId="76768E27" w14:textId="1A241AF8" w:rsidR="00327791" w:rsidRDefault="00327791" w:rsidP="004E7417">
      <w:pPr>
        <w:jc w:val="center"/>
        <w:rPr>
          <w:b/>
          <w:bCs/>
        </w:rPr>
      </w:pPr>
    </w:p>
    <w:p w14:paraId="762B6585" w14:textId="77777777" w:rsidR="005E6FA1" w:rsidRPr="001F21AC" w:rsidRDefault="005E6FA1" w:rsidP="004E7417">
      <w:pPr>
        <w:jc w:val="center"/>
        <w:rPr>
          <w:b/>
          <w:bCs/>
        </w:rPr>
      </w:pPr>
    </w:p>
    <w:p w14:paraId="518F19B1" w14:textId="1AC17788" w:rsidR="0084226B" w:rsidRDefault="007A6A96" w:rsidP="0084226B">
      <w:pPr>
        <w:pStyle w:val="Heading1"/>
      </w:pPr>
      <w:bookmarkStart w:id="147" w:name="_Toc113288458"/>
      <w:bookmarkStart w:id="148" w:name="OLE_LINK59"/>
      <w:bookmarkStart w:id="149" w:name="OLE_LINK60"/>
      <w:r w:rsidRPr="00C30329">
        <w:lastRenderedPageBreak/>
        <w:t xml:space="preserve">TESTIRANJE I </w:t>
      </w:r>
      <w:r w:rsidR="006E4716" w:rsidRPr="00C30329">
        <w:t>ANALIZA</w:t>
      </w:r>
      <w:r w:rsidRPr="00C30329">
        <w:t xml:space="preserve"> PROGRAMSKOG</w:t>
      </w:r>
      <w:r w:rsidR="0084226B" w:rsidRPr="00C30329">
        <w:t xml:space="preserve"> RJEŠENJA</w:t>
      </w:r>
      <w:bookmarkEnd w:id="147"/>
    </w:p>
    <w:p w14:paraId="7408B612" w14:textId="35F93A4B" w:rsidR="00BF736D" w:rsidRPr="00BF736D" w:rsidRDefault="00BF736D" w:rsidP="00BF736D">
      <w:bookmarkStart w:id="150" w:name="OLE_LINK70"/>
      <w:bookmarkStart w:id="151" w:name="OLE_LINK71"/>
      <w:bookmarkEnd w:id="148"/>
      <w:bookmarkEnd w:id="149"/>
      <w:r>
        <w:t xml:space="preserve">U ovom poglavlju </w:t>
      </w:r>
      <w:r w:rsidR="006628B5">
        <w:t>prikazani</w:t>
      </w:r>
      <w:r>
        <w:t xml:space="preserve"> su rezultati testiranja nativne i višeplatformske aplikacije na dva različita uređaja</w:t>
      </w:r>
      <w:r w:rsidR="00E040EB">
        <w:t>. Testni slučajevi i specifikacije su navedene u drugom poglavlju rada</w:t>
      </w:r>
      <w:r w:rsidR="006628B5">
        <w:t xml:space="preserve">. Dan je opis rezultata te </w:t>
      </w:r>
      <w:r w:rsidR="00856E87">
        <w:t>usporedba s rezultatima testiranja iz drugih radova za slučajeve gdje su ti podaci dostupni.</w:t>
      </w:r>
    </w:p>
    <w:p w14:paraId="798F744A" w14:textId="410A3A20" w:rsidR="003F4CE0" w:rsidRPr="003F4CE0" w:rsidRDefault="007A6A96" w:rsidP="003F4CE0">
      <w:pPr>
        <w:pStyle w:val="Heading2"/>
      </w:pPr>
      <w:bookmarkStart w:id="152" w:name="_Toc113288459"/>
      <w:r w:rsidRPr="00C30329">
        <w:t>Testiranje</w:t>
      </w:r>
      <w:bookmarkEnd w:id="152"/>
      <w:r w:rsidRPr="00C30329">
        <w:t xml:space="preserve"> </w:t>
      </w:r>
    </w:p>
    <w:p w14:paraId="1B4C44DD" w14:textId="200BE064" w:rsidR="00B747E8" w:rsidRDefault="00D943A0" w:rsidP="00B747E8">
      <w:pPr>
        <w:pStyle w:val="Heading3"/>
      </w:pPr>
      <w:bookmarkStart w:id="153" w:name="_Toc113288460"/>
      <w:r>
        <w:t>Vremena odziva</w:t>
      </w:r>
      <w:bookmarkEnd w:id="153"/>
    </w:p>
    <w:p w14:paraId="19290308" w14:textId="1E6C1683" w:rsidR="006908F9" w:rsidRDefault="00365463" w:rsidP="006908F9">
      <w:r>
        <w:t>Rezultati t</w:t>
      </w:r>
      <w:r w:rsidR="00B747E8">
        <w:t>estiranje vremena odziva</w:t>
      </w:r>
      <w:r w:rsidR="00A86CDD">
        <w:t xml:space="preserve"> u milisekundama</w:t>
      </w:r>
      <w:r w:rsidR="00B747E8">
        <w:t xml:space="preserve"> navigacije s</w:t>
      </w:r>
      <w:r w:rsidR="00DB20B5">
        <w:t>a</w:t>
      </w:r>
      <w:r w:rsidR="00B747E8">
        <w:t xml:space="preserve"> </w:t>
      </w:r>
      <w:r w:rsidR="00F244CB">
        <w:t>zaslon</w:t>
      </w:r>
      <w:r w:rsidR="00B747E8">
        <w:t>a prikaza liste slika na detalje slike</w:t>
      </w:r>
      <w:r w:rsidR="009B4084">
        <w:t xml:space="preserve"> u ovisnosti </w:t>
      </w:r>
      <w:r>
        <w:t xml:space="preserve"> </w:t>
      </w:r>
      <w:r w:rsidR="009D1DF8">
        <w:t>o veličini slika</w:t>
      </w:r>
      <w:r w:rsidR="005741AD">
        <w:t>, u kilobajtima,</w:t>
      </w:r>
      <w:r w:rsidR="009D1DF8">
        <w:t xml:space="preserve"> </w:t>
      </w:r>
      <w:r>
        <w:t>su prikazani</w:t>
      </w:r>
      <w:r w:rsidR="00DA3AB0">
        <w:t xml:space="preserve"> na </w:t>
      </w:r>
      <w:r w:rsidR="004C0FB6">
        <w:t>slici</w:t>
      </w:r>
      <w:r w:rsidR="00DA3AB0">
        <w:t xml:space="preserve"> </w:t>
      </w:r>
      <w:r w:rsidR="00167687">
        <w:t>5</w:t>
      </w:r>
      <w:r w:rsidR="00DA3AB0">
        <w:t xml:space="preserve">.1. za uređaj iPhone 12 te </w:t>
      </w:r>
      <w:r w:rsidR="004C0FB6">
        <w:t xml:space="preserve">slici </w:t>
      </w:r>
      <w:r w:rsidR="00167687">
        <w:t>5</w:t>
      </w:r>
      <w:r w:rsidR="00DA3AB0">
        <w:t xml:space="preserve">.2. za uređaj iPhone 13 Pro Max. </w:t>
      </w:r>
      <w:r w:rsidR="007A38E4">
        <w:t xml:space="preserve">Sa </w:t>
      </w:r>
      <w:r w:rsidR="004A670C">
        <w:t>slika</w:t>
      </w:r>
      <w:r w:rsidR="007A38E4">
        <w:t xml:space="preserve"> je vidljivo da aplikacija napravljena u </w:t>
      </w:r>
      <w:r w:rsidR="002E1267">
        <w:rPr>
          <w:i/>
          <w:iCs/>
        </w:rPr>
        <w:t>Flutteru</w:t>
      </w:r>
      <w:r w:rsidR="007A38E4">
        <w:t xml:space="preserve"> treba manje vremena da obavi prijelaz s jednog </w:t>
      </w:r>
      <w:r w:rsidR="00F244CB">
        <w:t>zaslon</w:t>
      </w:r>
      <w:r w:rsidR="007A38E4">
        <w:t xml:space="preserve">a na drugi nego aplikacija napisana u </w:t>
      </w:r>
      <w:r w:rsidR="007A38E4" w:rsidRPr="00D1720D">
        <w:rPr>
          <w:i/>
          <w:iCs/>
        </w:rPr>
        <w:t>SwiftUI</w:t>
      </w:r>
      <w:r w:rsidR="007A38E4">
        <w:t>. Obje aplikacije zadovoljavaju pravilo od vremena odziva manjeg od 100 m</w:t>
      </w:r>
      <w:r w:rsidR="00D943A0">
        <w:t>s</w:t>
      </w:r>
      <w:r w:rsidR="007A38E4">
        <w:t>.</w:t>
      </w:r>
    </w:p>
    <w:p w14:paraId="7421E710" w14:textId="77777777" w:rsidR="007A38E4" w:rsidRPr="006908F9" w:rsidRDefault="007A38E4" w:rsidP="006908F9"/>
    <w:p w14:paraId="50DE534F" w14:textId="53AA4F5E" w:rsidR="00531EF1" w:rsidRDefault="006908F9" w:rsidP="00531EF1">
      <w:pPr>
        <w:jc w:val="center"/>
      </w:pPr>
      <w:r>
        <w:rPr>
          <w:noProof/>
          <w:lang w:eastAsia="hr-HR"/>
        </w:rPr>
        <w:drawing>
          <wp:inline distT="0" distB="0" distL="0" distR="0" wp14:anchorId="389D61B5" wp14:editId="59E5C819">
            <wp:extent cx="4742906" cy="2743200"/>
            <wp:effectExtent l="0" t="0" r="6985" b="12700"/>
            <wp:docPr id="20" name="Chart 20">
              <a:extLst xmlns:a="http://schemas.openxmlformats.org/drawingml/2006/main">
                <a:ext uri="{FF2B5EF4-FFF2-40B4-BE49-F238E27FC236}">
                  <a16:creationId xmlns:a16="http://schemas.microsoft.com/office/drawing/2014/main" id="{7ACC3D12-F3CD-A959-0987-FF7BAB2256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4100DBC" w14:textId="30E8EC71" w:rsidR="007D2C77" w:rsidRPr="006908F9" w:rsidRDefault="007D2C77" w:rsidP="007D2C77">
      <w:pPr>
        <w:jc w:val="center"/>
        <w:rPr>
          <w:color w:val="000000"/>
          <w:sz w:val="20"/>
          <w:szCs w:val="20"/>
        </w:rPr>
      </w:pPr>
      <w:r>
        <w:rPr>
          <w:color w:val="000000"/>
          <w:sz w:val="20"/>
          <w:szCs w:val="20"/>
        </w:rPr>
        <w:t xml:space="preserve">Slika </w:t>
      </w:r>
      <w:r w:rsidR="00167687">
        <w:rPr>
          <w:color w:val="000000"/>
          <w:sz w:val="20"/>
          <w:szCs w:val="20"/>
        </w:rPr>
        <w:t>5</w:t>
      </w:r>
      <w:r w:rsidRPr="00C30329">
        <w:rPr>
          <w:color w:val="000000"/>
          <w:sz w:val="20"/>
          <w:szCs w:val="20"/>
        </w:rPr>
        <w:t>.</w:t>
      </w:r>
      <w:r>
        <w:rPr>
          <w:color w:val="000000"/>
          <w:sz w:val="20"/>
          <w:szCs w:val="20"/>
        </w:rPr>
        <w:t xml:space="preserve">1. </w:t>
      </w:r>
      <w:r w:rsidR="00A22E31">
        <w:rPr>
          <w:color w:val="000000"/>
          <w:sz w:val="20"/>
          <w:szCs w:val="20"/>
        </w:rPr>
        <w:t xml:space="preserve">Vrijeme odziva </w:t>
      </w:r>
      <w:r>
        <w:rPr>
          <w:color w:val="000000"/>
          <w:sz w:val="20"/>
          <w:szCs w:val="20"/>
        </w:rPr>
        <w:t>navigacije iPhone 12</w:t>
      </w:r>
    </w:p>
    <w:p w14:paraId="47B39B0B" w14:textId="504FE34A" w:rsidR="007A38E4" w:rsidRDefault="007A38E4" w:rsidP="00531EF1">
      <w:pPr>
        <w:jc w:val="center"/>
      </w:pPr>
    </w:p>
    <w:p w14:paraId="0B8944BD" w14:textId="71C91EDA" w:rsidR="007A38E4" w:rsidRDefault="007A38E4" w:rsidP="004C0FB6"/>
    <w:p w14:paraId="4BB1852F" w14:textId="77777777" w:rsidR="007A38E4" w:rsidRDefault="007A38E4" w:rsidP="00531EF1">
      <w:pPr>
        <w:jc w:val="center"/>
      </w:pPr>
    </w:p>
    <w:p w14:paraId="0F7220F5" w14:textId="744F3CCE" w:rsidR="000134E6" w:rsidRDefault="00531EF1" w:rsidP="007A38E4">
      <w:pPr>
        <w:jc w:val="center"/>
      </w:pPr>
      <w:r>
        <w:rPr>
          <w:noProof/>
          <w:lang w:eastAsia="hr-HR"/>
        </w:rPr>
        <w:lastRenderedPageBreak/>
        <w:drawing>
          <wp:inline distT="0" distB="0" distL="0" distR="0" wp14:anchorId="2B9F104C" wp14:editId="5F3A5813">
            <wp:extent cx="4361180" cy="2855595"/>
            <wp:effectExtent l="0" t="0" r="7620" b="14605"/>
            <wp:docPr id="40" name="Chart 40">
              <a:extLst xmlns:a="http://schemas.openxmlformats.org/drawingml/2006/main">
                <a:ext uri="{FF2B5EF4-FFF2-40B4-BE49-F238E27FC236}">
                  <a16:creationId xmlns:a16="http://schemas.microsoft.com/office/drawing/2014/main" id="{4A10824F-0F28-094F-8681-906A054D44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EDC97C9" w14:textId="23762D40" w:rsidR="007A38E4" w:rsidRPr="005D08A9" w:rsidRDefault="007D2C77" w:rsidP="005D08A9">
      <w:pPr>
        <w:jc w:val="center"/>
        <w:rPr>
          <w:color w:val="000000"/>
          <w:sz w:val="20"/>
          <w:szCs w:val="20"/>
        </w:rPr>
      </w:pPr>
      <w:r>
        <w:rPr>
          <w:color w:val="000000"/>
          <w:sz w:val="20"/>
          <w:szCs w:val="20"/>
        </w:rPr>
        <w:t xml:space="preserve">Slika </w:t>
      </w:r>
      <w:r w:rsidR="00167687">
        <w:rPr>
          <w:color w:val="000000"/>
          <w:sz w:val="20"/>
          <w:szCs w:val="20"/>
        </w:rPr>
        <w:t>5</w:t>
      </w:r>
      <w:r w:rsidRPr="00C30329">
        <w:rPr>
          <w:color w:val="000000"/>
          <w:sz w:val="20"/>
          <w:szCs w:val="20"/>
        </w:rPr>
        <w:t>.</w:t>
      </w:r>
      <w:r>
        <w:rPr>
          <w:color w:val="000000"/>
          <w:sz w:val="20"/>
          <w:szCs w:val="20"/>
        </w:rPr>
        <w:t xml:space="preserve">2. </w:t>
      </w:r>
      <w:r w:rsidR="00A22E31">
        <w:rPr>
          <w:color w:val="000000"/>
          <w:sz w:val="20"/>
          <w:szCs w:val="20"/>
        </w:rPr>
        <w:t xml:space="preserve">Vrijeme odziva </w:t>
      </w:r>
      <w:r>
        <w:rPr>
          <w:color w:val="000000"/>
          <w:sz w:val="20"/>
          <w:szCs w:val="20"/>
        </w:rPr>
        <w:t>navigacije iPhone 13 Pro Max</w:t>
      </w:r>
    </w:p>
    <w:p w14:paraId="26BD2B39" w14:textId="16DBB9AF" w:rsidR="00BA4EFF" w:rsidRDefault="009D1DF8" w:rsidP="007A38E4">
      <w:r>
        <w:t>Rezultati testiranje vremena odziva</w:t>
      </w:r>
      <w:r w:rsidR="005741AD">
        <w:t xml:space="preserve"> u milis</w:t>
      </w:r>
      <w:r w:rsidR="005D16C6">
        <w:t>ekundama</w:t>
      </w:r>
      <w:r>
        <w:t xml:space="preserve"> funkcije filtriranja slike u ovisnosti o veličini slike</w:t>
      </w:r>
      <w:r w:rsidR="005741AD">
        <w:t>, u kilobajtima,</w:t>
      </w:r>
      <w:r>
        <w:t xml:space="preserve"> su prikazani na </w:t>
      </w:r>
      <w:r w:rsidR="004C0FB6">
        <w:t xml:space="preserve">slici </w:t>
      </w:r>
      <w:r w:rsidR="00167687">
        <w:t>5</w:t>
      </w:r>
      <w:r>
        <w:t xml:space="preserve">.3. za uređaj iPhone 12 te </w:t>
      </w:r>
      <w:r w:rsidR="004C0FB6">
        <w:t xml:space="preserve">slici </w:t>
      </w:r>
      <w:r w:rsidR="00BF6011">
        <w:t>5</w:t>
      </w:r>
      <w:r>
        <w:t xml:space="preserve">.4. za uređaj iPhone 13 Pro Max. Sa </w:t>
      </w:r>
      <w:r w:rsidR="004A670C">
        <w:t>slika</w:t>
      </w:r>
      <w:r>
        <w:t xml:space="preserve"> je vidljivo da aplikacija napravljena u </w:t>
      </w:r>
      <w:r w:rsidR="002E1267">
        <w:rPr>
          <w:i/>
          <w:iCs/>
        </w:rPr>
        <w:t>Flutteru</w:t>
      </w:r>
      <w:r>
        <w:t xml:space="preserve"> treba </w:t>
      </w:r>
      <w:r w:rsidR="00EA2E84">
        <w:t xml:space="preserve">znatno više vremena u odnosu na aplikaciju u </w:t>
      </w:r>
      <w:r w:rsidR="00EA2E84" w:rsidRPr="00D1720D">
        <w:rPr>
          <w:i/>
          <w:iCs/>
        </w:rPr>
        <w:t>SwiftUI</w:t>
      </w:r>
      <w:r w:rsidR="00B41952">
        <w:t xml:space="preserve"> i to u razmjeru do 6 puta sporijeg vremena odziva. </w:t>
      </w:r>
      <w:r w:rsidR="00A86CDD">
        <w:t>Vi</w:t>
      </w:r>
      <w:r w:rsidR="0038703E">
        <w:t>dl</w:t>
      </w:r>
      <w:r w:rsidR="00A86CDD">
        <w:t xml:space="preserve">jivo je sa </w:t>
      </w:r>
      <w:r w:rsidR="004A670C">
        <w:t>slike</w:t>
      </w:r>
      <w:r w:rsidR="00A86CDD">
        <w:t xml:space="preserve"> </w:t>
      </w:r>
      <w:r w:rsidR="00A02F57">
        <w:t>5</w:t>
      </w:r>
      <w:r w:rsidR="00A86CDD">
        <w:t>.4. da pri većim veličinama slika</w:t>
      </w:r>
      <w:r w:rsidR="00DF2528">
        <w:t>,</w:t>
      </w:r>
      <w:r w:rsidR="00703AB7">
        <w:t xml:space="preserve"> vremena odziva postaju veća, pri čemu je porast vremena odziva aplikacije u </w:t>
      </w:r>
      <w:r w:rsidR="00703AB7" w:rsidRPr="00D1720D">
        <w:rPr>
          <w:i/>
          <w:iCs/>
        </w:rPr>
        <w:t>Flutteru</w:t>
      </w:r>
      <w:r w:rsidR="00703AB7">
        <w:t xml:space="preserve"> znatno veći nego aplikacije u </w:t>
      </w:r>
      <w:r w:rsidR="00703AB7" w:rsidRPr="00D1720D">
        <w:rPr>
          <w:i/>
          <w:iCs/>
        </w:rPr>
        <w:t>SwiftUI</w:t>
      </w:r>
      <w:r w:rsidR="00703AB7">
        <w:t xml:space="preserve">. </w:t>
      </w:r>
      <w:r w:rsidR="005D5D1F">
        <w:t>Gledajući</w:t>
      </w:r>
      <w:r w:rsidR="00E57769">
        <w:t xml:space="preserve"> </w:t>
      </w:r>
      <w:r w:rsidR="004A670C">
        <w:t>sliku</w:t>
      </w:r>
      <w:r w:rsidR="00E57769">
        <w:t xml:space="preserve"> </w:t>
      </w:r>
      <w:r w:rsidR="00A02F57">
        <w:t>5</w:t>
      </w:r>
      <w:r w:rsidR="00E57769">
        <w:t xml:space="preserve">.3. i </w:t>
      </w:r>
      <w:r w:rsidR="00A02F57">
        <w:t>5</w:t>
      </w:r>
      <w:r w:rsidR="00E57769">
        <w:t>.4.</w:t>
      </w:r>
      <w:r w:rsidR="005D5D1F">
        <w:t xml:space="preserve">, </w:t>
      </w:r>
      <w:r w:rsidR="00FC714D">
        <w:t>najmanje vrijeme odziva</w:t>
      </w:r>
      <w:r w:rsidR="009822A3">
        <w:t xml:space="preserve"> </w:t>
      </w:r>
      <w:r w:rsidR="009822A3" w:rsidRPr="00D1720D">
        <w:rPr>
          <w:i/>
          <w:iCs/>
        </w:rPr>
        <w:t>Flutter</w:t>
      </w:r>
      <w:r w:rsidR="009822A3">
        <w:t xml:space="preserve"> aplikacije</w:t>
      </w:r>
      <w:r w:rsidR="00FC714D">
        <w:t xml:space="preserve"> je očitano pri oko 200 milisekundi, dok je najviše vrijeme odziva </w:t>
      </w:r>
      <w:r w:rsidR="002B01E1">
        <w:t xml:space="preserve">aplikacije u </w:t>
      </w:r>
      <w:r w:rsidR="002B01E1" w:rsidRPr="00D1720D">
        <w:rPr>
          <w:i/>
          <w:iCs/>
        </w:rPr>
        <w:t>SwiftUI</w:t>
      </w:r>
      <w:r w:rsidR="002B01E1">
        <w:t xml:space="preserve"> očitano pri oko 100 milisekundi. S obzirom na </w:t>
      </w:r>
      <w:r w:rsidR="001560DA">
        <w:t xml:space="preserve">da aplikacija u </w:t>
      </w:r>
      <w:r w:rsidR="001560DA" w:rsidRPr="00D1720D">
        <w:rPr>
          <w:i/>
          <w:iCs/>
        </w:rPr>
        <w:t>SwiftUI</w:t>
      </w:r>
      <w:r w:rsidR="001560DA">
        <w:t xml:space="preserve"> ima vr</w:t>
      </w:r>
      <w:r w:rsidR="00DF2528">
        <w:t>e</w:t>
      </w:r>
      <w:r w:rsidR="001560DA">
        <w:t xml:space="preserve">mena odziva do sto milisekundi, </w:t>
      </w:r>
      <w:r w:rsidR="00DF2528">
        <w:t>događaj</w:t>
      </w:r>
      <w:r w:rsidR="001560DA">
        <w:t xml:space="preserve"> se</w:t>
      </w:r>
      <w:r w:rsidR="00DF2528">
        <w:t xml:space="preserve"> izvršava</w:t>
      </w:r>
      <w:r w:rsidR="001560DA">
        <w:t xml:space="preserve"> trenutačno s pogled</w:t>
      </w:r>
      <w:r w:rsidR="00DF2528">
        <w:t>a</w:t>
      </w:r>
      <w:r w:rsidR="001560DA">
        <w:t xml:space="preserve"> </w:t>
      </w:r>
      <w:r w:rsidR="007E1990">
        <w:t>korisnika</w:t>
      </w:r>
      <w:r w:rsidR="001560DA">
        <w:t xml:space="preserve">, dok prema dobivenim rezultatima aplikacija u </w:t>
      </w:r>
      <w:r w:rsidR="002E1267">
        <w:rPr>
          <w:i/>
          <w:iCs/>
        </w:rPr>
        <w:t>Flutteru</w:t>
      </w:r>
      <w:r w:rsidR="001560DA">
        <w:t xml:space="preserve"> će </w:t>
      </w:r>
      <w:r w:rsidR="005D16C6">
        <w:t>imati kratko zastajkivanje.</w:t>
      </w:r>
    </w:p>
    <w:p w14:paraId="1EBA54A2" w14:textId="6D4D9780" w:rsidR="002B69E9" w:rsidRDefault="002B69E9" w:rsidP="007A38E4"/>
    <w:p w14:paraId="54BA02BC" w14:textId="2BFA234D" w:rsidR="002B69E9" w:rsidRPr="002B69E9" w:rsidRDefault="002B69E9" w:rsidP="002B69E9">
      <w:pPr>
        <w:jc w:val="center"/>
        <w:rPr>
          <w:color w:val="000000"/>
          <w:sz w:val="20"/>
          <w:szCs w:val="20"/>
        </w:rPr>
      </w:pPr>
      <w:r>
        <w:tab/>
      </w:r>
    </w:p>
    <w:p w14:paraId="30387D7F" w14:textId="36290FCC" w:rsidR="007E1990" w:rsidRDefault="002B69E9" w:rsidP="007E1990">
      <w:pPr>
        <w:jc w:val="center"/>
      </w:pPr>
      <w:r>
        <w:rPr>
          <w:noProof/>
          <w:lang w:eastAsia="hr-HR"/>
        </w:rPr>
        <w:lastRenderedPageBreak/>
        <w:drawing>
          <wp:inline distT="0" distB="0" distL="0" distR="0" wp14:anchorId="20E05924" wp14:editId="27EB0F06">
            <wp:extent cx="4509770" cy="2511707"/>
            <wp:effectExtent l="0" t="0" r="11430" b="15875"/>
            <wp:docPr id="41" name="Chart 41">
              <a:extLst xmlns:a="http://schemas.openxmlformats.org/drawingml/2006/main">
                <a:ext uri="{FF2B5EF4-FFF2-40B4-BE49-F238E27FC236}">
                  <a16:creationId xmlns:a16="http://schemas.microsoft.com/office/drawing/2014/main" id="{A2E4D08A-FBD6-8342-BFC8-5325F69BB3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04FE23E" w14:textId="4C5E4A63" w:rsidR="005D08A9" w:rsidRPr="00D974E4" w:rsidRDefault="005D08A9" w:rsidP="00D974E4">
      <w:pPr>
        <w:jc w:val="center"/>
        <w:rPr>
          <w:color w:val="000000"/>
          <w:sz w:val="20"/>
          <w:szCs w:val="20"/>
        </w:rPr>
      </w:pPr>
      <w:r>
        <w:rPr>
          <w:color w:val="000000"/>
          <w:sz w:val="20"/>
          <w:szCs w:val="20"/>
        </w:rPr>
        <w:t xml:space="preserve">Slika </w:t>
      </w:r>
      <w:r w:rsidR="00A02F57">
        <w:rPr>
          <w:color w:val="000000"/>
          <w:sz w:val="20"/>
          <w:szCs w:val="20"/>
        </w:rPr>
        <w:t>5</w:t>
      </w:r>
      <w:r w:rsidRPr="00C30329">
        <w:rPr>
          <w:color w:val="000000"/>
          <w:sz w:val="20"/>
          <w:szCs w:val="20"/>
        </w:rPr>
        <w:t>.</w:t>
      </w:r>
      <w:r>
        <w:rPr>
          <w:color w:val="000000"/>
          <w:sz w:val="20"/>
          <w:szCs w:val="20"/>
        </w:rPr>
        <w:t xml:space="preserve">3. </w:t>
      </w:r>
      <w:r w:rsidR="00A22E31">
        <w:rPr>
          <w:color w:val="000000"/>
          <w:sz w:val="20"/>
          <w:szCs w:val="20"/>
        </w:rPr>
        <w:t xml:space="preserve">Vrijeme odziva </w:t>
      </w:r>
      <w:r>
        <w:rPr>
          <w:color w:val="000000"/>
          <w:sz w:val="20"/>
          <w:szCs w:val="20"/>
        </w:rPr>
        <w:t>funkcije filtriranja slike na uređaju iPhone 12</w:t>
      </w:r>
    </w:p>
    <w:p w14:paraId="5CBDF704" w14:textId="6CE01542" w:rsidR="002B69E9" w:rsidRDefault="00472803" w:rsidP="002B69E9">
      <w:pPr>
        <w:jc w:val="center"/>
      </w:pPr>
      <w:r>
        <w:rPr>
          <w:noProof/>
          <w:lang w:eastAsia="hr-HR"/>
        </w:rPr>
        <w:drawing>
          <wp:inline distT="0" distB="0" distL="0" distR="0" wp14:anchorId="5A12AFC4" wp14:editId="069E48AE">
            <wp:extent cx="4572000" cy="2905246"/>
            <wp:effectExtent l="0" t="0" r="12700" b="15875"/>
            <wp:docPr id="47" name="Chart 47">
              <a:extLst xmlns:a="http://schemas.openxmlformats.org/drawingml/2006/main">
                <a:ext uri="{FF2B5EF4-FFF2-40B4-BE49-F238E27FC236}">
                  <a16:creationId xmlns:a16="http://schemas.microsoft.com/office/drawing/2014/main" id="{25293B99-FB74-9345-AB25-0BA56B54A5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A5F2BD" w14:textId="4C5BBB10" w:rsidR="007E1990" w:rsidRPr="005D08A9" w:rsidRDefault="005D08A9" w:rsidP="005D08A9">
      <w:pPr>
        <w:jc w:val="center"/>
        <w:rPr>
          <w:color w:val="000000"/>
          <w:sz w:val="20"/>
          <w:szCs w:val="20"/>
        </w:rPr>
      </w:pPr>
      <w:bookmarkStart w:id="154" w:name="OLE_LINK64"/>
      <w:r>
        <w:rPr>
          <w:color w:val="000000"/>
          <w:sz w:val="20"/>
          <w:szCs w:val="20"/>
        </w:rPr>
        <w:t xml:space="preserve">Slika </w:t>
      </w:r>
      <w:r w:rsidR="00A02F57">
        <w:rPr>
          <w:color w:val="000000"/>
          <w:sz w:val="20"/>
          <w:szCs w:val="20"/>
        </w:rPr>
        <w:t>5</w:t>
      </w:r>
      <w:r w:rsidRPr="00C30329">
        <w:rPr>
          <w:color w:val="000000"/>
          <w:sz w:val="20"/>
          <w:szCs w:val="20"/>
        </w:rPr>
        <w:t>.</w:t>
      </w:r>
      <w:r>
        <w:rPr>
          <w:color w:val="000000"/>
          <w:sz w:val="20"/>
          <w:szCs w:val="20"/>
        </w:rPr>
        <w:t xml:space="preserve">4. </w:t>
      </w:r>
      <w:r w:rsidR="00A22E31">
        <w:rPr>
          <w:color w:val="000000"/>
          <w:sz w:val="20"/>
          <w:szCs w:val="20"/>
        </w:rPr>
        <w:t xml:space="preserve">Vrijeme odziva </w:t>
      </w:r>
      <w:r>
        <w:rPr>
          <w:color w:val="000000"/>
          <w:sz w:val="20"/>
          <w:szCs w:val="20"/>
        </w:rPr>
        <w:t>funkcije filtriranja slike na uređaju iPhone 13 Pro Max</w:t>
      </w:r>
      <w:bookmarkEnd w:id="154"/>
    </w:p>
    <w:p w14:paraId="4C60B0A8" w14:textId="6F99E87B" w:rsidR="007E1990" w:rsidRDefault="007E1990" w:rsidP="007E1990">
      <w:r>
        <w:t>Rezultati testiranje vremena odziva u milisekundama funkcije spremanja slike</w:t>
      </w:r>
      <w:r w:rsidR="00B943F9">
        <w:t xml:space="preserve"> na uređaj</w:t>
      </w:r>
      <w:r>
        <w:t xml:space="preserve"> u ovisnosti  o veličini slike, u kilobajtima, su prikazani na </w:t>
      </w:r>
      <w:r w:rsidR="004C0FB6">
        <w:t xml:space="preserve">slici </w:t>
      </w:r>
      <w:r>
        <w:t xml:space="preserve"> </w:t>
      </w:r>
      <w:r w:rsidR="00A02F57">
        <w:t>5</w:t>
      </w:r>
      <w:r>
        <w:t>.</w:t>
      </w:r>
      <w:r w:rsidR="00B943F9">
        <w:t>5</w:t>
      </w:r>
      <w:r>
        <w:t xml:space="preserve">. za uređaj iPhone 12 te </w:t>
      </w:r>
      <w:r w:rsidR="004C0FB6">
        <w:t xml:space="preserve">slici </w:t>
      </w:r>
      <w:r>
        <w:t xml:space="preserve"> </w:t>
      </w:r>
      <w:r w:rsidR="00A02F57">
        <w:t>5</w:t>
      </w:r>
      <w:r>
        <w:t>.</w:t>
      </w:r>
      <w:r w:rsidR="00B943F9">
        <w:t>6</w:t>
      </w:r>
      <w:r>
        <w:t xml:space="preserve">. za uređaj iPhone 13 Pro Max. Sa </w:t>
      </w:r>
      <w:r w:rsidR="004A670C">
        <w:t>slika</w:t>
      </w:r>
      <w:r>
        <w:t xml:space="preserve"> je vidljivo da aplikacija napravljena u </w:t>
      </w:r>
      <w:r w:rsidR="002E1267">
        <w:rPr>
          <w:i/>
          <w:iCs/>
        </w:rPr>
        <w:t>Flutteru</w:t>
      </w:r>
      <w:r>
        <w:t xml:space="preserve"> treba</w:t>
      </w:r>
      <w:r w:rsidR="00B15A54">
        <w:t xml:space="preserve"> u prosjeku dva puta više vremena da spremi sliku na uređaj od korisnika u odnosu na aplikaciju u </w:t>
      </w:r>
      <w:r w:rsidR="00B15A54" w:rsidRPr="0081710A">
        <w:rPr>
          <w:i/>
          <w:iCs/>
        </w:rPr>
        <w:t>SwiftUI</w:t>
      </w:r>
      <w:r>
        <w:t xml:space="preserve">. Vidljivo je sa </w:t>
      </w:r>
      <w:r w:rsidR="004A670C">
        <w:t>slika</w:t>
      </w:r>
      <w:r w:rsidR="00B15A54">
        <w:t xml:space="preserve"> </w:t>
      </w:r>
      <w:r w:rsidR="00A02F57">
        <w:t>5</w:t>
      </w:r>
      <w:r>
        <w:t>.</w:t>
      </w:r>
      <w:r w:rsidR="006D1E2B">
        <w:t>5</w:t>
      </w:r>
      <w:r>
        <w:t>.</w:t>
      </w:r>
      <w:r w:rsidR="00B15A54">
        <w:t xml:space="preserve"> i </w:t>
      </w:r>
      <w:r w:rsidR="00A02F57">
        <w:t>5</w:t>
      </w:r>
      <w:r w:rsidR="00B15A54">
        <w:t>.</w:t>
      </w:r>
      <w:r w:rsidR="006D1E2B">
        <w:t>6</w:t>
      </w:r>
      <w:r>
        <w:t xml:space="preserve"> da pri većim veličinama slika, vremena odziva postaju veća, pri čemu </w:t>
      </w:r>
      <w:r w:rsidR="00B15A54">
        <w:t xml:space="preserve">nema </w:t>
      </w:r>
      <w:r w:rsidR="006D1E2B">
        <w:t>znatne</w:t>
      </w:r>
      <w:r w:rsidR="00B15A54">
        <w:t xml:space="preserve"> razlike u</w:t>
      </w:r>
      <w:r w:rsidR="006D1E2B">
        <w:t xml:space="preserve"> veličini porasta pojedinih aplikacija</w:t>
      </w:r>
      <w:r>
        <w:t xml:space="preserve">. Gledajući </w:t>
      </w:r>
      <w:r w:rsidR="004A670C">
        <w:t>sliku</w:t>
      </w:r>
      <w:r>
        <w:t xml:space="preserve"> </w:t>
      </w:r>
      <w:r w:rsidR="00A02F57">
        <w:t>5</w:t>
      </w:r>
      <w:r>
        <w:t>.</w:t>
      </w:r>
      <w:r w:rsidR="006D1E2B">
        <w:t>5</w:t>
      </w:r>
      <w:r>
        <w:t xml:space="preserve">. i </w:t>
      </w:r>
      <w:r w:rsidR="00A02F57">
        <w:t>5</w:t>
      </w:r>
      <w:r>
        <w:t>.</w:t>
      </w:r>
      <w:r w:rsidR="006D1E2B">
        <w:t>6</w:t>
      </w:r>
      <w:r>
        <w:t>.,</w:t>
      </w:r>
      <w:r w:rsidR="00715A82">
        <w:t xml:space="preserve"> niti jedna aplikac</w:t>
      </w:r>
      <w:r w:rsidR="00770EFF">
        <w:t xml:space="preserve">ija ne može spremiti sliku ispod 100 </w:t>
      </w:r>
      <w:r w:rsidR="008A2925">
        <w:t>milisekundi</w:t>
      </w:r>
      <w:r w:rsidR="00770EFF">
        <w:t xml:space="preserve"> te će se operacija </w:t>
      </w:r>
      <w:r w:rsidR="008A2925">
        <w:t>spremanja</w:t>
      </w:r>
      <w:r w:rsidR="00770EFF">
        <w:t xml:space="preserve"> </w:t>
      </w:r>
      <w:r w:rsidR="008A2925">
        <w:t>primijetiti</w:t>
      </w:r>
      <w:r w:rsidR="00770EFF">
        <w:t xml:space="preserve"> sa strane korisnika</w:t>
      </w:r>
      <w:r w:rsidR="008A2925">
        <w:t>. Pri tome je bitno istaknuti da kod a</w:t>
      </w:r>
      <w:r w:rsidR="00010B32">
        <w:t>p</w:t>
      </w:r>
      <w:r w:rsidR="008A2925">
        <w:t xml:space="preserve">likacije u </w:t>
      </w:r>
      <w:r w:rsidR="008A2925" w:rsidRPr="0081710A">
        <w:rPr>
          <w:i/>
          <w:iCs/>
        </w:rPr>
        <w:t>SwiftUI</w:t>
      </w:r>
      <w:r w:rsidR="008A2925">
        <w:t xml:space="preserve"> se to de</w:t>
      </w:r>
      <w:r w:rsidR="007E30F3">
        <w:t xml:space="preserve">šava u </w:t>
      </w:r>
      <w:r w:rsidR="0081710A">
        <w:t>v</w:t>
      </w:r>
      <w:r w:rsidR="007E30F3">
        <w:t>r</w:t>
      </w:r>
      <w:r w:rsidR="0081710A">
        <w:t>e</w:t>
      </w:r>
      <w:r w:rsidR="007E30F3">
        <w:t xml:space="preserve">menu do jedne sekunde ili maksimalno par, što se smatra uredu ako se dešava rijetko unutar </w:t>
      </w:r>
      <w:r w:rsidR="007E30F3">
        <w:lastRenderedPageBreak/>
        <w:t xml:space="preserve">aplikacije. </w:t>
      </w:r>
      <w:r w:rsidR="00370F54">
        <w:t xml:space="preserve">U </w:t>
      </w:r>
      <w:r w:rsidR="007E30F3" w:rsidRPr="0081710A">
        <w:rPr>
          <w:i/>
          <w:iCs/>
        </w:rPr>
        <w:t>Flutter</w:t>
      </w:r>
      <w:r w:rsidR="00370F54">
        <w:t xml:space="preserve"> aplikaciji, operacija spremanja slike na uređaj u prosijeku traje više od jedne sekunde</w:t>
      </w:r>
      <w:r w:rsidR="004C5A08">
        <w:t xml:space="preserve"> te ostaje u granicama od par sekundi, što je </w:t>
      </w:r>
      <w:r w:rsidR="0035651B">
        <w:t xml:space="preserve">lošije nego aplikacija u </w:t>
      </w:r>
      <w:r w:rsidR="00D700E1" w:rsidRPr="0081710A">
        <w:rPr>
          <w:i/>
          <w:iCs/>
        </w:rPr>
        <w:t>S</w:t>
      </w:r>
      <w:r w:rsidR="0035651B" w:rsidRPr="0081710A">
        <w:rPr>
          <w:i/>
          <w:iCs/>
        </w:rPr>
        <w:t>wiftUI</w:t>
      </w:r>
      <w:r w:rsidR="0035651B">
        <w:t xml:space="preserve">, ali </w:t>
      </w:r>
      <w:r w:rsidR="004C5A08">
        <w:t>također</w:t>
      </w:r>
      <w:r w:rsidR="0035651B">
        <w:t xml:space="preserve"> prihvatljivo </w:t>
      </w:r>
      <w:r w:rsidR="00B64397">
        <w:t>ako</w:t>
      </w:r>
      <w:r w:rsidR="0035651B">
        <w:t xml:space="preserve"> se ova radnja ne događa često.</w:t>
      </w:r>
    </w:p>
    <w:p w14:paraId="534C141C" w14:textId="2403E32B" w:rsidR="00BA4EFF" w:rsidRDefault="00BA4EFF" w:rsidP="007A6A96"/>
    <w:p w14:paraId="7087B333" w14:textId="6622F159" w:rsidR="00AC7D61" w:rsidRDefault="00AC7D61" w:rsidP="0081710A">
      <w:pPr>
        <w:jc w:val="center"/>
      </w:pPr>
      <w:r>
        <w:rPr>
          <w:noProof/>
          <w:lang w:eastAsia="hr-HR"/>
        </w:rPr>
        <w:drawing>
          <wp:inline distT="0" distB="0" distL="0" distR="0" wp14:anchorId="1A9A31DB" wp14:editId="616D3F05">
            <wp:extent cx="4559935" cy="2801074"/>
            <wp:effectExtent l="0" t="0" r="12065" b="18415"/>
            <wp:docPr id="49" name="Chart 49">
              <a:extLst xmlns:a="http://schemas.openxmlformats.org/drawingml/2006/main">
                <a:ext uri="{FF2B5EF4-FFF2-40B4-BE49-F238E27FC236}">
                  <a16:creationId xmlns:a16="http://schemas.microsoft.com/office/drawing/2014/main" id="{BA857376-AC22-2B45-AA3D-0CA27B1733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6591D97E" w14:textId="2AC67548" w:rsidR="005D08A9" w:rsidRPr="005D08A9" w:rsidRDefault="005D08A9" w:rsidP="005D08A9">
      <w:pPr>
        <w:jc w:val="center"/>
        <w:rPr>
          <w:color w:val="000000"/>
          <w:sz w:val="20"/>
          <w:szCs w:val="20"/>
        </w:rPr>
      </w:pPr>
      <w:r>
        <w:tab/>
      </w:r>
      <w:r>
        <w:rPr>
          <w:color w:val="000000"/>
          <w:sz w:val="20"/>
          <w:szCs w:val="20"/>
        </w:rPr>
        <w:t xml:space="preserve">Slika </w:t>
      </w:r>
      <w:r w:rsidR="00A02F57">
        <w:rPr>
          <w:color w:val="000000"/>
          <w:sz w:val="20"/>
          <w:szCs w:val="20"/>
        </w:rPr>
        <w:t>5</w:t>
      </w:r>
      <w:r w:rsidRPr="00C30329">
        <w:rPr>
          <w:color w:val="000000"/>
          <w:sz w:val="20"/>
          <w:szCs w:val="20"/>
        </w:rPr>
        <w:t>.</w:t>
      </w:r>
      <w:r>
        <w:rPr>
          <w:color w:val="000000"/>
          <w:sz w:val="20"/>
          <w:szCs w:val="20"/>
        </w:rPr>
        <w:t xml:space="preserve">5. </w:t>
      </w:r>
      <w:r w:rsidR="00A22E31">
        <w:rPr>
          <w:color w:val="000000"/>
          <w:sz w:val="20"/>
          <w:szCs w:val="20"/>
        </w:rPr>
        <w:t xml:space="preserve">Vrijeme odziva </w:t>
      </w:r>
      <w:r>
        <w:rPr>
          <w:color w:val="000000"/>
          <w:sz w:val="20"/>
          <w:szCs w:val="20"/>
        </w:rPr>
        <w:t xml:space="preserve">funkcije spremanja slike na uređaju iPhone </w:t>
      </w:r>
    </w:p>
    <w:p w14:paraId="0692CFCB" w14:textId="131B485F" w:rsidR="00E0239D" w:rsidRDefault="00AC7D61" w:rsidP="003B7BCA">
      <w:pPr>
        <w:jc w:val="center"/>
      </w:pPr>
      <w:r>
        <w:rPr>
          <w:noProof/>
          <w:lang w:eastAsia="hr-HR"/>
        </w:rPr>
        <w:drawing>
          <wp:inline distT="0" distB="0" distL="0" distR="0" wp14:anchorId="61005F97" wp14:editId="2C98A5CA">
            <wp:extent cx="4572000" cy="2905246"/>
            <wp:effectExtent l="0" t="0" r="12700" b="15875"/>
            <wp:docPr id="48" name="Chart 48">
              <a:extLst xmlns:a="http://schemas.openxmlformats.org/drawingml/2006/main">
                <a:ext uri="{FF2B5EF4-FFF2-40B4-BE49-F238E27FC236}">
                  <a16:creationId xmlns:a16="http://schemas.microsoft.com/office/drawing/2014/main" id="{66F38571-B5EA-A840-8ACA-513E454445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5011B632" w14:textId="01BC7139" w:rsidR="005D08A9" w:rsidRPr="00AC7D61" w:rsidRDefault="005D08A9" w:rsidP="005D08A9">
      <w:pPr>
        <w:jc w:val="center"/>
        <w:rPr>
          <w:color w:val="000000"/>
          <w:sz w:val="20"/>
          <w:szCs w:val="20"/>
        </w:rPr>
      </w:pPr>
      <w:r>
        <w:tab/>
      </w:r>
      <w:r>
        <w:rPr>
          <w:color w:val="000000"/>
          <w:sz w:val="20"/>
          <w:szCs w:val="20"/>
        </w:rPr>
        <w:t xml:space="preserve">Slika </w:t>
      </w:r>
      <w:r w:rsidR="00A02F57">
        <w:rPr>
          <w:color w:val="000000"/>
          <w:sz w:val="20"/>
          <w:szCs w:val="20"/>
        </w:rPr>
        <w:t>5</w:t>
      </w:r>
      <w:r w:rsidRPr="00C30329">
        <w:rPr>
          <w:color w:val="000000"/>
          <w:sz w:val="20"/>
          <w:szCs w:val="20"/>
        </w:rPr>
        <w:t>.</w:t>
      </w:r>
      <w:r>
        <w:rPr>
          <w:color w:val="000000"/>
          <w:sz w:val="20"/>
          <w:szCs w:val="20"/>
        </w:rPr>
        <w:t xml:space="preserve">6. </w:t>
      </w:r>
      <w:r w:rsidR="00A22E31">
        <w:rPr>
          <w:color w:val="000000"/>
          <w:sz w:val="20"/>
          <w:szCs w:val="20"/>
        </w:rPr>
        <w:t xml:space="preserve">Vrijeme odziva </w:t>
      </w:r>
      <w:r>
        <w:rPr>
          <w:color w:val="000000"/>
          <w:sz w:val="20"/>
          <w:szCs w:val="20"/>
        </w:rPr>
        <w:t>funkcije spremanja slike na uređaju iPhone 13 Pro Max</w:t>
      </w:r>
    </w:p>
    <w:p w14:paraId="18B41837" w14:textId="77777777" w:rsidR="005D08A9" w:rsidRDefault="005D08A9" w:rsidP="003B7BCA">
      <w:pPr>
        <w:jc w:val="center"/>
      </w:pPr>
    </w:p>
    <w:p w14:paraId="088A6322" w14:textId="03BA229E" w:rsidR="003B7BCA" w:rsidRDefault="003B7BCA" w:rsidP="003B7BCA">
      <w:pPr>
        <w:jc w:val="center"/>
      </w:pPr>
    </w:p>
    <w:p w14:paraId="16CEAC57" w14:textId="11B64E24" w:rsidR="003B7BCA" w:rsidRDefault="003B7BCA" w:rsidP="003B7BCA"/>
    <w:p w14:paraId="7B8F6516" w14:textId="74699E1C" w:rsidR="003B7BCA" w:rsidRDefault="003B7BCA" w:rsidP="003B7BCA">
      <w:r>
        <w:t xml:space="preserve">Rezultati testiranje vremena </w:t>
      </w:r>
      <w:r w:rsidR="008372C3">
        <w:t>pokretanja aplikacije</w:t>
      </w:r>
      <w:r>
        <w:t xml:space="preserve"> u milisekundama su prikazani na </w:t>
      </w:r>
      <w:r w:rsidR="004C0FB6">
        <w:t xml:space="preserve">slici </w:t>
      </w:r>
      <w:r>
        <w:t xml:space="preserve"> </w:t>
      </w:r>
      <w:r w:rsidR="00A02F57">
        <w:t>5</w:t>
      </w:r>
      <w:r>
        <w:t>.</w:t>
      </w:r>
      <w:r w:rsidR="008372C3">
        <w:t>7</w:t>
      </w:r>
      <w:r>
        <w:t xml:space="preserve">. za uređaj iPhone 12 te </w:t>
      </w:r>
      <w:r w:rsidR="004C0FB6">
        <w:t xml:space="preserve">slici </w:t>
      </w:r>
      <w:r w:rsidR="00A02F57">
        <w:t>5</w:t>
      </w:r>
      <w:r>
        <w:t>.</w:t>
      </w:r>
      <w:r w:rsidR="008372C3">
        <w:t>8</w:t>
      </w:r>
      <w:r>
        <w:t xml:space="preserve">. za uređaj iPhone 13 Pro Max. Sa </w:t>
      </w:r>
      <w:r w:rsidR="004A670C">
        <w:t>slika</w:t>
      </w:r>
      <w:r>
        <w:t xml:space="preserve"> je vidljivo da aplikacija napravljena u </w:t>
      </w:r>
      <w:r w:rsidR="002E1267">
        <w:rPr>
          <w:i/>
          <w:iCs/>
        </w:rPr>
        <w:t>Flutteru</w:t>
      </w:r>
      <w:r>
        <w:t xml:space="preserve"> treba </w:t>
      </w:r>
      <w:r w:rsidR="008264C9">
        <w:t xml:space="preserve">30-40% više vremena da se pokrene </w:t>
      </w:r>
      <w:r>
        <w:t xml:space="preserve">u odnosu na aplikaciju u </w:t>
      </w:r>
      <w:r w:rsidRPr="0081710A">
        <w:rPr>
          <w:i/>
          <w:iCs/>
        </w:rPr>
        <w:t>SwiftUI</w:t>
      </w:r>
      <w:r>
        <w:t xml:space="preserve">. </w:t>
      </w:r>
    </w:p>
    <w:p w14:paraId="4FF1A2CB" w14:textId="207F7B3B" w:rsidR="003B7BCA" w:rsidRDefault="003B7BCA" w:rsidP="003B7BCA">
      <w:pPr>
        <w:jc w:val="center"/>
      </w:pPr>
      <w:r>
        <w:rPr>
          <w:noProof/>
          <w:lang w:eastAsia="hr-HR"/>
        </w:rPr>
        <w:drawing>
          <wp:inline distT="0" distB="0" distL="0" distR="0" wp14:anchorId="7D5DA63D" wp14:editId="6FC3528C">
            <wp:extent cx="4727575" cy="2836984"/>
            <wp:effectExtent l="0" t="0" r="9525" b="8255"/>
            <wp:docPr id="64" name="Chart 64">
              <a:extLst xmlns:a="http://schemas.openxmlformats.org/drawingml/2006/main">
                <a:ext uri="{FF2B5EF4-FFF2-40B4-BE49-F238E27FC236}">
                  <a16:creationId xmlns:a16="http://schemas.microsoft.com/office/drawing/2014/main" id="{0661362A-95F7-D940-B84B-307357245B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1C5E05D" w14:textId="2D6A1552" w:rsidR="005D08A9" w:rsidRPr="003B7BCA" w:rsidRDefault="005D08A9" w:rsidP="005D08A9">
      <w:pPr>
        <w:jc w:val="center"/>
        <w:rPr>
          <w:color w:val="000000"/>
          <w:sz w:val="20"/>
          <w:szCs w:val="20"/>
        </w:rPr>
      </w:pPr>
      <w:bookmarkStart w:id="155" w:name="OLE_LINK66"/>
      <w:r>
        <w:tab/>
      </w:r>
      <w:r>
        <w:rPr>
          <w:color w:val="000000"/>
          <w:sz w:val="20"/>
          <w:szCs w:val="20"/>
        </w:rPr>
        <w:t xml:space="preserve">Slika </w:t>
      </w:r>
      <w:r w:rsidR="00C04053">
        <w:rPr>
          <w:color w:val="000000"/>
          <w:sz w:val="20"/>
          <w:szCs w:val="20"/>
        </w:rPr>
        <w:t>5</w:t>
      </w:r>
      <w:r w:rsidRPr="00C30329">
        <w:rPr>
          <w:color w:val="000000"/>
          <w:sz w:val="20"/>
          <w:szCs w:val="20"/>
        </w:rPr>
        <w:t>.</w:t>
      </w:r>
      <w:r>
        <w:rPr>
          <w:color w:val="000000"/>
          <w:sz w:val="20"/>
          <w:szCs w:val="20"/>
        </w:rPr>
        <w:t xml:space="preserve">7. </w:t>
      </w:r>
      <w:r w:rsidR="00A22E31">
        <w:rPr>
          <w:color w:val="000000"/>
          <w:sz w:val="20"/>
          <w:szCs w:val="20"/>
        </w:rPr>
        <w:t xml:space="preserve">Vrijeme odziva </w:t>
      </w:r>
      <w:r>
        <w:rPr>
          <w:color w:val="000000"/>
          <w:sz w:val="20"/>
          <w:szCs w:val="20"/>
        </w:rPr>
        <w:t>pokretanja aplikacija na uređaju iPhone 12</w:t>
      </w:r>
    </w:p>
    <w:bookmarkEnd w:id="155"/>
    <w:p w14:paraId="55A74FCA" w14:textId="77777777" w:rsidR="005D08A9" w:rsidRDefault="005D08A9" w:rsidP="003B7BCA">
      <w:pPr>
        <w:jc w:val="center"/>
      </w:pPr>
    </w:p>
    <w:p w14:paraId="73139FE5" w14:textId="1158C484" w:rsidR="003B7BCA" w:rsidRDefault="003B7BCA" w:rsidP="005D08A9">
      <w:pPr>
        <w:jc w:val="center"/>
      </w:pPr>
      <w:r>
        <w:rPr>
          <w:noProof/>
          <w:lang w:eastAsia="hr-HR"/>
        </w:rPr>
        <w:drawing>
          <wp:inline distT="0" distB="0" distL="0" distR="0" wp14:anchorId="52751AF5" wp14:editId="3082D76D">
            <wp:extent cx="4646673" cy="2736850"/>
            <wp:effectExtent l="0" t="0" r="14605" b="6350"/>
            <wp:docPr id="65" name="Chart 65">
              <a:extLst xmlns:a="http://schemas.openxmlformats.org/drawingml/2006/main">
                <a:ext uri="{FF2B5EF4-FFF2-40B4-BE49-F238E27FC236}">
                  <a16:creationId xmlns:a16="http://schemas.microsoft.com/office/drawing/2014/main" id="{16C19225-E39C-6D46-9995-2E503314E7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B4A03DE" w14:textId="6E9D540E" w:rsidR="005D08A9" w:rsidRPr="003B7BCA" w:rsidRDefault="005D08A9" w:rsidP="005D08A9">
      <w:pPr>
        <w:jc w:val="center"/>
        <w:rPr>
          <w:color w:val="000000"/>
          <w:sz w:val="20"/>
          <w:szCs w:val="20"/>
        </w:rPr>
      </w:pPr>
      <w:r>
        <w:tab/>
      </w:r>
      <w:r>
        <w:rPr>
          <w:color w:val="000000"/>
          <w:sz w:val="20"/>
          <w:szCs w:val="20"/>
        </w:rPr>
        <w:t xml:space="preserve">Slika </w:t>
      </w:r>
      <w:r w:rsidR="00C04053">
        <w:rPr>
          <w:color w:val="000000"/>
          <w:sz w:val="20"/>
          <w:szCs w:val="20"/>
        </w:rPr>
        <w:t>5</w:t>
      </w:r>
      <w:r w:rsidRPr="00C30329">
        <w:rPr>
          <w:color w:val="000000"/>
          <w:sz w:val="20"/>
          <w:szCs w:val="20"/>
        </w:rPr>
        <w:t>.</w:t>
      </w:r>
      <w:r>
        <w:rPr>
          <w:color w:val="000000"/>
          <w:sz w:val="20"/>
          <w:szCs w:val="20"/>
        </w:rPr>
        <w:t xml:space="preserve">8. </w:t>
      </w:r>
      <w:r w:rsidR="00A22E31">
        <w:rPr>
          <w:color w:val="000000"/>
          <w:sz w:val="20"/>
          <w:szCs w:val="20"/>
        </w:rPr>
        <w:t xml:space="preserve">Vrijeme odziva </w:t>
      </w:r>
      <w:r>
        <w:rPr>
          <w:color w:val="000000"/>
          <w:sz w:val="20"/>
          <w:szCs w:val="20"/>
        </w:rPr>
        <w:t>pokretanja aplikacija na uređaju iPhone 13 Pro Max</w:t>
      </w:r>
    </w:p>
    <w:p w14:paraId="1577AD8F" w14:textId="77777777" w:rsidR="005D08A9" w:rsidRDefault="005D08A9" w:rsidP="005D08A9">
      <w:pPr>
        <w:jc w:val="center"/>
      </w:pPr>
    </w:p>
    <w:p w14:paraId="5DD3FEFD" w14:textId="5607DC17" w:rsidR="00472803" w:rsidRDefault="00472803" w:rsidP="003B7BCA"/>
    <w:p w14:paraId="06934B3B" w14:textId="30F4BA47" w:rsidR="00472803" w:rsidRDefault="00736B6F" w:rsidP="00D700E1">
      <w:pPr>
        <w:pStyle w:val="Heading3"/>
      </w:pPr>
      <w:bookmarkStart w:id="156" w:name="_Toc113288461"/>
      <w:r>
        <w:lastRenderedPageBreak/>
        <w:t>Postotak</w:t>
      </w:r>
      <w:r w:rsidR="00D700E1">
        <w:t xml:space="preserve"> korištenja </w:t>
      </w:r>
      <w:r w:rsidR="00BA79D0">
        <w:t>procesora i</w:t>
      </w:r>
      <w:r w:rsidR="006F57D7">
        <w:t xml:space="preserve"> mrežni promet</w:t>
      </w:r>
      <w:bookmarkEnd w:id="156"/>
    </w:p>
    <w:p w14:paraId="218845FE" w14:textId="4036EE2D" w:rsidR="00D700E1" w:rsidRDefault="00736B6F" w:rsidP="00D700E1">
      <w:r>
        <w:t xml:space="preserve">Rezultati testiranje </w:t>
      </w:r>
      <w:r w:rsidR="003F7835">
        <w:t xml:space="preserve">prosječnog </w:t>
      </w:r>
      <w:r>
        <w:t xml:space="preserve">postotka korištenja </w:t>
      </w:r>
      <w:r w:rsidR="00BA79D0">
        <w:t>procesora pri</w:t>
      </w:r>
      <w:r>
        <w:t xml:space="preserve"> navigaciji su prikazani na </w:t>
      </w:r>
      <w:r w:rsidR="004C0FB6">
        <w:t xml:space="preserve">slici </w:t>
      </w:r>
      <w:r>
        <w:t xml:space="preserve"> </w:t>
      </w:r>
      <w:r w:rsidR="00125BBB">
        <w:t>5</w:t>
      </w:r>
      <w:r>
        <w:t>.</w:t>
      </w:r>
      <w:r w:rsidR="00F20755">
        <w:t>9</w:t>
      </w:r>
      <w:r>
        <w:t xml:space="preserve">. za uređaj iPhone 12 te </w:t>
      </w:r>
      <w:r w:rsidR="004C0FB6">
        <w:t xml:space="preserve">slici </w:t>
      </w:r>
      <w:r>
        <w:t xml:space="preserve"> </w:t>
      </w:r>
      <w:r w:rsidR="00125BBB">
        <w:t>5</w:t>
      </w:r>
      <w:r>
        <w:t>.</w:t>
      </w:r>
      <w:r w:rsidR="00F20755">
        <w:t>10</w:t>
      </w:r>
      <w:r>
        <w:t xml:space="preserve">. za uređaj iPhone 13 Pro Max. Sa </w:t>
      </w:r>
      <w:r w:rsidR="004A670C">
        <w:t>slika</w:t>
      </w:r>
      <w:r>
        <w:t xml:space="preserve"> je vidljivo da aplikacija napravljena u </w:t>
      </w:r>
      <w:r w:rsidR="002E1267">
        <w:rPr>
          <w:i/>
          <w:iCs/>
        </w:rPr>
        <w:t>Flutteru</w:t>
      </w:r>
      <w:r>
        <w:t xml:space="preserve"> </w:t>
      </w:r>
      <w:r w:rsidR="00E63439">
        <w:t xml:space="preserve">koristila </w:t>
      </w:r>
      <w:r>
        <w:t>v</w:t>
      </w:r>
      <w:r w:rsidR="00E63439">
        <w:t xml:space="preserve">eći udio </w:t>
      </w:r>
      <w:r w:rsidR="00BA79D0">
        <w:t xml:space="preserve">procesora </w:t>
      </w:r>
      <w:r w:rsidR="00E63439">
        <w:t xml:space="preserve">pri navigaciji </w:t>
      </w:r>
      <w:r>
        <w:t xml:space="preserve">u odnosu na aplikaciju u </w:t>
      </w:r>
      <w:r w:rsidRPr="00BA79D0">
        <w:rPr>
          <w:i/>
          <w:iCs/>
        </w:rPr>
        <w:t>SwiftUI</w:t>
      </w:r>
      <w:r>
        <w:t xml:space="preserve">. </w:t>
      </w:r>
      <w:r w:rsidR="003F7835">
        <w:t>Prosječna k</w:t>
      </w:r>
      <w:r w:rsidR="00132976">
        <w:t>oli</w:t>
      </w:r>
      <w:r w:rsidR="00936C3C">
        <w:t>č</w:t>
      </w:r>
      <w:r w:rsidR="00132976">
        <w:t>ina preuzimanja podataka s mreže pri nav</w:t>
      </w:r>
      <w:r w:rsidR="00936C3C">
        <w:t>i</w:t>
      </w:r>
      <w:r w:rsidR="00132976">
        <w:t xml:space="preserve">gaciji </w:t>
      </w:r>
      <w:r>
        <w:t>je</w:t>
      </w:r>
      <w:r w:rsidR="00132976">
        <w:t xml:space="preserve"> prikazana na </w:t>
      </w:r>
      <w:r w:rsidR="004A670C">
        <w:t>slikama</w:t>
      </w:r>
      <w:r>
        <w:t xml:space="preserve"> </w:t>
      </w:r>
      <w:r w:rsidR="00125BBB">
        <w:t>5</w:t>
      </w:r>
      <w:r>
        <w:t>.</w:t>
      </w:r>
      <w:r w:rsidR="00F20755">
        <w:t>1</w:t>
      </w:r>
      <w:r w:rsidR="004B581D">
        <w:t>1</w:t>
      </w:r>
      <w:r>
        <w:t xml:space="preserve">. i </w:t>
      </w:r>
      <w:r w:rsidR="00125BBB">
        <w:t>5</w:t>
      </w:r>
      <w:r>
        <w:t>.</w:t>
      </w:r>
      <w:r w:rsidR="00132976">
        <w:t>1</w:t>
      </w:r>
      <w:r w:rsidR="004B581D">
        <w:t>2</w:t>
      </w:r>
      <w:r w:rsidR="00132976">
        <w:t xml:space="preserve">, iz kojih se vidi da je pri </w:t>
      </w:r>
      <w:r w:rsidR="00275F83">
        <w:t>navigaciji na ure</w:t>
      </w:r>
      <w:r w:rsidR="00936C3C">
        <w:t>đ</w:t>
      </w:r>
      <w:r w:rsidR="00275F83">
        <w:t xml:space="preserve">aju iPhone 12, mrežni promet </w:t>
      </w:r>
      <w:r w:rsidR="00275F83" w:rsidRPr="00BA79D0">
        <w:rPr>
          <w:i/>
          <w:iCs/>
        </w:rPr>
        <w:t>SwiftUI</w:t>
      </w:r>
      <w:r w:rsidR="00275F83">
        <w:t xml:space="preserve"> aplikacije bio duplo veći u odnosu na </w:t>
      </w:r>
      <w:r w:rsidR="00275F83" w:rsidRPr="00BA79D0">
        <w:rPr>
          <w:i/>
          <w:iCs/>
        </w:rPr>
        <w:t>Flutter</w:t>
      </w:r>
      <w:r w:rsidR="00275F83">
        <w:t xml:space="preserve"> aplikaciju, do</w:t>
      </w:r>
      <w:r w:rsidR="00936C3C">
        <w:t>k</w:t>
      </w:r>
      <w:r w:rsidR="00275F83">
        <w:t xml:space="preserve"> je pri testiranju </w:t>
      </w:r>
      <w:r w:rsidR="0063596D">
        <w:t>na iPhone 13 Pro Max mrežni promet SwiftUI bio za</w:t>
      </w:r>
      <w:r w:rsidR="005864FE">
        <w:t xml:space="preserve"> 20% manji</w:t>
      </w:r>
      <w:r>
        <w:t>.</w:t>
      </w:r>
      <w:r w:rsidR="005864FE">
        <w:t xml:space="preserve"> Uzimajući to u obzir, </w:t>
      </w:r>
      <w:r w:rsidR="004A670C">
        <w:t>sliku</w:t>
      </w:r>
      <w:r w:rsidR="005D0453">
        <w:t xml:space="preserve"> </w:t>
      </w:r>
      <w:r w:rsidR="00125BBB">
        <w:t>5</w:t>
      </w:r>
      <w:r w:rsidR="005D0453">
        <w:t>.</w:t>
      </w:r>
      <w:r w:rsidR="00A11AC9">
        <w:t>9</w:t>
      </w:r>
      <w:r w:rsidR="005D0453">
        <w:t xml:space="preserve"> prikazuje </w:t>
      </w:r>
      <w:r w:rsidR="00450890">
        <w:t>realnije</w:t>
      </w:r>
      <w:r w:rsidR="005D0453">
        <w:t xml:space="preserve"> odnose </w:t>
      </w:r>
      <w:r w:rsidR="00805E21">
        <w:t xml:space="preserve">postotka korištenja </w:t>
      </w:r>
      <w:r w:rsidR="00BA79D0">
        <w:t xml:space="preserve">procesora </w:t>
      </w:r>
      <w:r w:rsidR="00805E21">
        <w:t xml:space="preserve">između </w:t>
      </w:r>
      <w:r w:rsidR="00805E21" w:rsidRPr="00BA79D0">
        <w:rPr>
          <w:i/>
          <w:iCs/>
        </w:rPr>
        <w:t>SwiftUI</w:t>
      </w:r>
      <w:r w:rsidR="00805E21">
        <w:t xml:space="preserve"> i </w:t>
      </w:r>
      <w:r w:rsidR="00805E21" w:rsidRPr="00BA79D0">
        <w:rPr>
          <w:i/>
          <w:iCs/>
        </w:rPr>
        <w:t>Flutter</w:t>
      </w:r>
      <w:r w:rsidR="00805E21">
        <w:t xml:space="preserve"> aplikacije te se je vidljivo sa </w:t>
      </w:r>
      <w:r w:rsidR="004A670C">
        <w:t>slike</w:t>
      </w:r>
      <w:r w:rsidR="00A875F7">
        <w:t xml:space="preserve"> </w:t>
      </w:r>
      <w:r w:rsidR="00125BBB">
        <w:t>5</w:t>
      </w:r>
      <w:r w:rsidR="00F20755">
        <w:t>.</w:t>
      </w:r>
      <w:r w:rsidR="00A11AC9">
        <w:t>9</w:t>
      </w:r>
      <w:r w:rsidR="00A875F7">
        <w:t xml:space="preserve">. da </w:t>
      </w:r>
      <w:r w:rsidR="006B773B">
        <w:t xml:space="preserve">je stvarni odnos postotka korištenja </w:t>
      </w:r>
      <w:r w:rsidR="00BA79D0">
        <w:t xml:space="preserve">procesora u  </w:t>
      </w:r>
      <w:r w:rsidR="006B773B" w:rsidRPr="00BA79D0">
        <w:rPr>
          <w:i/>
          <w:iCs/>
        </w:rPr>
        <w:t>SwiftUI</w:t>
      </w:r>
      <w:r w:rsidR="006B773B">
        <w:t xml:space="preserve"> aplikaciji od 2 do 3 puta manji u odnosu na </w:t>
      </w:r>
      <w:r w:rsidR="006B773B" w:rsidRPr="00BA79D0">
        <w:rPr>
          <w:i/>
          <w:iCs/>
        </w:rPr>
        <w:t>Flutter</w:t>
      </w:r>
      <w:r w:rsidR="006B773B">
        <w:t xml:space="preserve"> aplikaciju.</w:t>
      </w:r>
    </w:p>
    <w:p w14:paraId="1410B180" w14:textId="6FA1A38E" w:rsidR="00861F63" w:rsidRDefault="00522419" w:rsidP="00424972">
      <w:pPr>
        <w:jc w:val="center"/>
      </w:pPr>
      <w:r>
        <w:rPr>
          <w:noProof/>
          <w:lang w:eastAsia="hr-HR"/>
        </w:rPr>
        <w:drawing>
          <wp:inline distT="0" distB="0" distL="0" distR="0" wp14:anchorId="02FF333B" wp14:editId="181F14AC">
            <wp:extent cx="4198029" cy="2540635"/>
            <wp:effectExtent l="0" t="0" r="18415" b="12065"/>
            <wp:docPr id="50" name="Chart 50">
              <a:extLst xmlns:a="http://schemas.openxmlformats.org/drawingml/2006/main">
                <a:ext uri="{FF2B5EF4-FFF2-40B4-BE49-F238E27FC236}">
                  <a16:creationId xmlns:a16="http://schemas.microsoft.com/office/drawing/2014/main" id="{A6B2F717-88BA-4F43-8AD3-50B9343694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58567F1" w14:textId="66C2D720" w:rsidR="00424972" w:rsidRPr="003B3795" w:rsidRDefault="00C03CD9" w:rsidP="00A22E31">
      <w:pPr>
        <w:jc w:val="center"/>
        <w:rPr>
          <w:color w:val="000000"/>
          <w:sz w:val="20"/>
          <w:szCs w:val="20"/>
        </w:rPr>
      </w:pPr>
      <w:bookmarkStart w:id="157" w:name="OLE_LINK65"/>
      <w:r>
        <w:rPr>
          <w:color w:val="000000"/>
          <w:sz w:val="20"/>
          <w:szCs w:val="20"/>
        </w:rPr>
        <w:t>Slika</w:t>
      </w:r>
      <w:r w:rsidR="00FB60AB">
        <w:rPr>
          <w:color w:val="000000"/>
          <w:sz w:val="20"/>
          <w:szCs w:val="20"/>
        </w:rPr>
        <w:t xml:space="preserve"> </w:t>
      </w:r>
      <w:r w:rsidR="00125BBB">
        <w:rPr>
          <w:color w:val="000000"/>
          <w:sz w:val="20"/>
          <w:szCs w:val="20"/>
        </w:rPr>
        <w:t>5</w:t>
      </w:r>
      <w:r w:rsidR="00FB60AB" w:rsidRPr="00C30329">
        <w:rPr>
          <w:color w:val="000000"/>
          <w:sz w:val="20"/>
          <w:szCs w:val="20"/>
        </w:rPr>
        <w:t>.</w:t>
      </w:r>
      <w:r w:rsidR="00FB60AB">
        <w:rPr>
          <w:color w:val="000000"/>
          <w:sz w:val="20"/>
          <w:szCs w:val="20"/>
        </w:rPr>
        <w:t xml:space="preserve">9. Prosječno opterećenje </w:t>
      </w:r>
      <w:r w:rsidR="00FB60AB" w:rsidRPr="00BA79D0">
        <w:rPr>
          <w:color w:val="000000"/>
          <w:sz w:val="20"/>
          <w:szCs w:val="20"/>
        </w:rPr>
        <w:t xml:space="preserve">procesora </w:t>
      </w:r>
      <w:r w:rsidR="00FB60AB">
        <w:rPr>
          <w:color w:val="000000"/>
          <w:sz w:val="20"/>
          <w:szCs w:val="20"/>
        </w:rPr>
        <w:t>pri navigaciji na uređaju iPhone 12</w:t>
      </w:r>
      <w:bookmarkEnd w:id="157"/>
    </w:p>
    <w:p w14:paraId="55AFAA93" w14:textId="747CDA86" w:rsidR="00861F63" w:rsidRDefault="00424972" w:rsidP="00424972">
      <w:pPr>
        <w:jc w:val="center"/>
      </w:pPr>
      <w:r>
        <w:rPr>
          <w:noProof/>
          <w:lang w:eastAsia="hr-HR"/>
        </w:rPr>
        <w:drawing>
          <wp:inline distT="0" distB="0" distL="0" distR="0" wp14:anchorId="2F792682" wp14:editId="759A76D9">
            <wp:extent cx="4207968" cy="2328531"/>
            <wp:effectExtent l="0" t="0" r="8890" b="8890"/>
            <wp:docPr id="51" name="Chart 51">
              <a:extLst xmlns:a="http://schemas.openxmlformats.org/drawingml/2006/main">
                <a:ext uri="{FF2B5EF4-FFF2-40B4-BE49-F238E27FC236}">
                  <a16:creationId xmlns:a16="http://schemas.microsoft.com/office/drawing/2014/main" id="{B2355BF5-D419-654B-BD5F-8DB069F43F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D902CD0" w14:textId="03A3B9E7" w:rsidR="0095678C" w:rsidRPr="003B3795" w:rsidRDefault="00C03CD9" w:rsidP="003B3795">
      <w:pPr>
        <w:jc w:val="center"/>
        <w:rPr>
          <w:color w:val="000000"/>
          <w:sz w:val="20"/>
          <w:szCs w:val="20"/>
        </w:rPr>
      </w:pP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 xml:space="preserve">10. Prosječno opterećenje </w:t>
      </w:r>
      <w:r w:rsidRPr="00BA79D0">
        <w:rPr>
          <w:color w:val="000000"/>
          <w:sz w:val="20"/>
          <w:szCs w:val="20"/>
        </w:rPr>
        <w:t xml:space="preserve">procesora </w:t>
      </w:r>
      <w:r>
        <w:rPr>
          <w:color w:val="000000"/>
          <w:sz w:val="20"/>
          <w:szCs w:val="20"/>
        </w:rPr>
        <w:t>pri navigaciji na uređaju iPhone 13 Pro max</w:t>
      </w:r>
    </w:p>
    <w:p w14:paraId="074045F8" w14:textId="00D739BA" w:rsidR="0095678C" w:rsidRDefault="0095678C" w:rsidP="00424972">
      <w:pPr>
        <w:jc w:val="center"/>
      </w:pPr>
      <w:r>
        <w:rPr>
          <w:noProof/>
          <w:lang w:eastAsia="hr-HR"/>
        </w:rPr>
        <w:lastRenderedPageBreak/>
        <w:drawing>
          <wp:inline distT="0" distB="0" distL="0" distR="0" wp14:anchorId="3A348380" wp14:editId="0F331284">
            <wp:extent cx="4177030" cy="2498652"/>
            <wp:effectExtent l="0" t="0" r="13970" b="16510"/>
            <wp:docPr id="52" name="Chart 52">
              <a:extLst xmlns:a="http://schemas.openxmlformats.org/drawingml/2006/main">
                <a:ext uri="{FF2B5EF4-FFF2-40B4-BE49-F238E27FC236}">
                  <a16:creationId xmlns:a16="http://schemas.microsoft.com/office/drawing/2014/main" id="{9ADC6562-5FB5-D34F-83FD-81BE32EC9D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D439BD4" w14:textId="412EFC7D" w:rsidR="00A341E1" w:rsidRPr="003B3795" w:rsidRDefault="00C03CD9" w:rsidP="003B3795">
      <w:pPr>
        <w:jc w:val="center"/>
        <w:rPr>
          <w:color w:val="000000"/>
          <w:sz w:val="20"/>
          <w:szCs w:val="20"/>
        </w:rPr>
      </w:pP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11. Preuzimanje podataka s mreže pri navigaciji na uređaju iPhone 12</w:t>
      </w:r>
    </w:p>
    <w:p w14:paraId="37583E46" w14:textId="75AB01CA" w:rsidR="0095678C" w:rsidRDefault="0095678C" w:rsidP="00424972">
      <w:pPr>
        <w:jc w:val="center"/>
      </w:pPr>
      <w:r>
        <w:rPr>
          <w:noProof/>
          <w:lang w:eastAsia="hr-HR"/>
        </w:rPr>
        <w:drawing>
          <wp:inline distT="0" distB="0" distL="0" distR="0" wp14:anchorId="06542539" wp14:editId="65899B35">
            <wp:extent cx="4175613" cy="2392045"/>
            <wp:effectExtent l="0" t="0" r="15875" b="8255"/>
            <wp:docPr id="53" name="Chart 53">
              <a:extLst xmlns:a="http://schemas.openxmlformats.org/drawingml/2006/main">
                <a:ext uri="{FF2B5EF4-FFF2-40B4-BE49-F238E27FC236}">
                  <a16:creationId xmlns:a16="http://schemas.microsoft.com/office/drawing/2014/main" id="{487CC307-808D-D74A-B4A3-95B6996340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425B5B5" w14:textId="05D17A9E" w:rsidR="00861F63" w:rsidRPr="00C03CD9" w:rsidRDefault="00C03CD9" w:rsidP="00C03CD9">
      <w:pPr>
        <w:jc w:val="center"/>
        <w:rPr>
          <w:color w:val="000000"/>
          <w:sz w:val="20"/>
          <w:szCs w:val="20"/>
        </w:rPr>
      </w:pPr>
      <w:r>
        <w:tab/>
      </w: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12. Preuzimanje podataka s mreže pri navigaciji na uređaju iPhone 13 Pro Max</w:t>
      </w:r>
    </w:p>
    <w:p w14:paraId="463DFAFF" w14:textId="617CDCEE" w:rsidR="00F20755" w:rsidRDefault="00450890" w:rsidP="00450890">
      <w:r>
        <w:t xml:space="preserve">Rezultati testiranje </w:t>
      </w:r>
      <w:r w:rsidR="003F7835">
        <w:t xml:space="preserve">prosječnog </w:t>
      </w:r>
      <w:r>
        <w:t xml:space="preserve">postotka korištenja </w:t>
      </w:r>
      <w:r w:rsidR="00BA79D0" w:rsidRPr="00BA79D0">
        <w:t xml:space="preserve">procesora </w:t>
      </w:r>
      <w:r w:rsidR="00BA79D0">
        <w:t xml:space="preserve">pri </w:t>
      </w:r>
      <w:r w:rsidR="002F7DC7">
        <w:t>filtriranju</w:t>
      </w:r>
      <w:r>
        <w:t xml:space="preserve"> su prikazani na </w:t>
      </w:r>
      <w:r w:rsidR="004C0FB6">
        <w:t xml:space="preserve">slici </w:t>
      </w:r>
      <w:r>
        <w:t xml:space="preserve"> </w:t>
      </w:r>
      <w:r w:rsidR="00125BBB">
        <w:t>5</w:t>
      </w:r>
      <w:r>
        <w:t>.</w:t>
      </w:r>
      <w:r w:rsidR="003F7835">
        <w:t>1</w:t>
      </w:r>
      <w:r w:rsidR="00830DCA">
        <w:t>3</w:t>
      </w:r>
      <w:r w:rsidR="003F7835">
        <w:t>.</w:t>
      </w:r>
      <w:r>
        <w:t xml:space="preserve"> za uređaj iPhone 12 te </w:t>
      </w:r>
      <w:r w:rsidR="004C0FB6">
        <w:t xml:space="preserve">slici </w:t>
      </w:r>
      <w:r>
        <w:t xml:space="preserve"> </w:t>
      </w:r>
      <w:r w:rsidR="00125BBB">
        <w:t>5</w:t>
      </w:r>
      <w:r>
        <w:t>.</w:t>
      </w:r>
      <w:r w:rsidR="003F7835">
        <w:t>1</w:t>
      </w:r>
      <w:r w:rsidR="00830DCA">
        <w:t>4</w:t>
      </w:r>
      <w:r>
        <w:t xml:space="preserve">. za uređaj iPhone 13 Pro Max. Sa </w:t>
      </w:r>
      <w:r w:rsidR="004A670C">
        <w:t>slika</w:t>
      </w:r>
      <w:r>
        <w:t xml:space="preserve"> je vidljivo da aplikacija napravljena u </w:t>
      </w:r>
      <w:r w:rsidR="002E1267">
        <w:rPr>
          <w:i/>
          <w:iCs/>
        </w:rPr>
        <w:t>Flutteru</w:t>
      </w:r>
      <w:r>
        <w:t xml:space="preserve"> koristila </w:t>
      </w:r>
      <w:r w:rsidR="00390E98">
        <w:t>duplo</w:t>
      </w:r>
      <w:r w:rsidR="00F73A72">
        <w:t xml:space="preserve"> više </w:t>
      </w:r>
      <w:r w:rsidR="00BA79D0" w:rsidRPr="00BA79D0">
        <w:t xml:space="preserve">procesora </w:t>
      </w:r>
      <w:r w:rsidR="00BA79D0">
        <w:t xml:space="preserve">pri </w:t>
      </w:r>
      <w:r w:rsidR="00384A4B">
        <w:t>filtriranju</w:t>
      </w:r>
      <w:r>
        <w:t xml:space="preserve"> u odnosu na aplikaciju u </w:t>
      </w:r>
      <w:r w:rsidRPr="00BA79D0">
        <w:rPr>
          <w:i/>
          <w:iCs/>
        </w:rPr>
        <w:t>SwiftUI</w:t>
      </w:r>
      <w:r>
        <w:t xml:space="preserve">. </w:t>
      </w:r>
      <w:r w:rsidR="003F7835">
        <w:t xml:space="preserve">Prosječna </w:t>
      </w:r>
      <w:r w:rsidR="00F73A72">
        <w:t>k</w:t>
      </w:r>
      <w:r>
        <w:t xml:space="preserve">oličina preuzimanja podataka s mreže pri navigaciji je prikazana na </w:t>
      </w:r>
      <w:r w:rsidR="004A670C">
        <w:t>slikama</w:t>
      </w:r>
      <w:r>
        <w:t xml:space="preserve"> </w:t>
      </w:r>
      <w:r w:rsidR="00125BBB">
        <w:t>5</w:t>
      </w:r>
      <w:r>
        <w:t>.</w:t>
      </w:r>
      <w:r w:rsidR="00F73A72">
        <w:t>1</w:t>
      </w:r>
      <w:r w:rsidR="00830DCA">
        <w:t>5</w:t>
      </w:r>
      <w:r>
        <w:t xml:space="preserve">. i </w:t>
      </w:r>
      <w:r w:rsidR="00125BBB">
        <w:t>5</w:t>
      </w:r>
      <w:r>
        <w:t>.1</w:t>
      </w:r>
      <w:r w:rsidR="00830DCA">
        <w:t>6</w:t>
      </w:r>
      <w:r>
        <w:t xml:space="preserve">, iz kojih se vidi da je pri </w:t>
      </w:r>
      <w:r w:rsidR="00384A4B">
        <w:t>filtriranju</w:t>
      </w:r>
      <w:r>
        <w:t xml:space="preserve"> na uređaju iPhone 12, mrežni promet </w:t>
      </w:r>
      <w:r w:rsidRPr="00BA79D0">
        <w:rPr>
          <w:i/>
          <w:iCs/>
        </w:rPr>
        <w:t>SwiftUI</w:t>
      </w:r>
      <w:r>
        <w:t xml:space="preserve"> aplikacije </w:t>
      </w:r>
      <w:r w:rsidR="00F73A72">
        <w:t>bliži</w:t>
      </w:r>
      <w:r>
        <w:t xml:space="preserve"> </w:t>
      </w:r>
      <w:r w:rsidRPr="00BA79D0">
        <w:rPr>
          <w:i/>
          <w:iCs/>
        </w:rPr>
        <w:t>Flutter</w:t>
      </w:r>
      <w:r>
        <w:t xml:space="preserve"> aplikacij</w:t>
      </w:r>
      <w:r w:rsidR="00F73A72">
        <w:t xml:space="preserve">i nego pri testiranju na iPhone 13 Pro </w:t>
      </w:r>
      <w:r w:rsidR="00BA79D0">
        <w:t>M</w:t>
      </w:r>
      <w:r w:rsidR="00F73A72">
        <w:t>ax vidljiv</w:t>
      </w:r>
      <w:r w:rsidR="006A4C14">
        <w:t>im</w:t>
      </w:r>
      <w:r w:rsidR="00F73A72">
        <w:t xml:space="preserve"> na </w:t>
      </w:r>
      <w:r w:rsidR="004C0FB6">
        <w:t xml:space="preserve">slici </w:t>
      </w:r>
      <w:r w:rsidR="00F73A72">
        <w:t xml:space="preserve"> </w:t>
      </w:r>
      <w:r w:rsidR="00125BBB">
        <w:t>5</w:t>
      </w:r>
      <w:r w:rsidR="00F73A72">
        <w:t>.1</w:t>
      </w:r>
      <w:r w:rsidR="00A410A0">
        <w:t>6</w:t>
      </w:r>
      <w:r w:rsidR="00A669E8">
        <w:t xml:space="preserve">. S </w:t>
      </w:r>
      <w:r w:rsidR="00384A4B">
        <w:t>obzirom</w:t>
      </w:r>
      <w:r w:rsidR="00A669E8">
        <w:t xml:space="preserve"> na to može se reći da </w:t>
      </w:r>
      <w:r w:rsidR="004A670C">
        <w:t>sliku</w:t>
      </w:r>
      <w:r w:rsidR="00A669E8">
        <w:t xml:space="preserve"> </w:t>
      </w:r>
      <w:r w:rsidR="00125BBB">
        <w:t>5</w:t>
      </w:r>
      <w:r w:rsidR="00A669E8">
        <w:t>.1</w:t>
      </w:r>
      <w:r w:rsidR="00830DCA">
        <w:t>3</w:t>
      </w:r>
      <w:r w:rsidR="00A669E8">
        <w:t xml:space="preserve">. bolje opisuje </w:t>
      </w:r>
      <w:r w:rsidR="0038071E">
        <w:t xml:space="preserve">realne vrijednosti postotka korištenja </w:t>
      </w:r>
      <w:r w:rsidR="006A4C14" w:rsidRPr="00BA79D0">
        <w:t>procesora</w:t>
      </w:r>
      <w:r w:rsidR="0038071E">
        <w:t>.</w:t>
      </w:r>
    </w:p>
    <w:p w14:paraId="2774F194" w14:textId="3A96A207" w:rsidR="0095678C" w:rsidRDefault="008215C6" w:rsidP="00A341E1">
      <w:pPr>
        <w:jc w:val="center"/>
      </w:pPr>
      <w:r>
        <w:rPr>
          <w:noProof/>
          <w:lang w:eastAsia="hr-HR"/>
        </w:rPr>
        <w:lastRenderedPageBreak/>
        <w:drawing>
          <wp:inline distT="0" distB="0" distL="0" distR="0" wp14:anchorId="604D511F" wp14:editId="3BEA8F6B">
            <wp:extent cx="4571048" cy="2716004"/>
            <wp:effectExtent l="0" t="0" r="13970" b="14605"/>
            <wp:docPr id="54" name="Chart 54">
              <a:extLst xmlns:a="http://schemas.openxmlformats.org/drawingml/2006/main">
                <a:ext uri="{FF2B5EF4-FFF2-40B4-BE49-F238E27FC236}">
                  <a16:creationId xmlns:a16="http://schemas.microsoft.com/office/drawing/2014/main" id="{47184FA9-B950-A249-BD62-0014D0ACA9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1153D67C" w14:textId="34115164" w:rsidR="003B3795" w:rsidRPr="00A06BF8" w:rsidRDefault="003B3795" w:rsidP="003B3795">
      <w:pPr>
        <w:jc w:val="center"/>
        <w:rPr>
          <w:color w:val="000000"/>
          <w:sz w:val="20"/>
          <w:szCs w:val="20"/>
        </w:rPr>
      </w:pP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 xml:space="preserve">13. Prosječno opterećenje </w:t>
      </w:r>
      <w:r w:rsidRPr="00BA79D0">
        <w:rPr>
          <w:color w:val="000000"/>
          <w:sz w:val="20"/>
          <w:szCs w:val="20"/>
        </w:rPr>
        <w:t xml:space="preserve">procesora </w:t>
      </w:r>
      <w:r>
        <w:rPr>
          <w:color w:val="000000"/>
          <w:sz w:val="20"/>
          <w:szCs w:val="20"/>
        </w:rPr>
        <w:t>pri filtriranju slike na uređaju iPhone 12</w:t>
      </w:r>
    </w:p>
    <w:p w14:paraId="1292A4B8" w14:textId="1EC5F047" w:rsidR="00A06BF8" w:rsidRDefault="00A06BF8" w:rsidP="003B3795"/>
    <w:p w14:paraId="5F51F2E3" w14:textId="40266D45" w:rsidR="00472803" w:rsidRDefault="00A341E1" w:rsidP="00BA4EFF">
      <w:pPr>
        <w:jc w:val="center"/>
      </w:pPr>
      <w:r>
        <w:rPr>
          <w:noProof/>
          <w:lang w:eastAsia="hr-HR"/>
        </w:rPr>
        <w:drawing>
          <wp:inline distT="0" distB="0" distL="0" distR="0" wp14:anchorId="32C30D85" wp14:editId="15CE41CE">
            <wp:extent cx="4359836" cy="2519917"/>
            <wp:effectExtent l="0" t="0" r="9525" b="7620"/>
            <wp:docPr id="55" name="Chart 55">
              <a:extLst xmlns:a="http://schemas.openxmlformats.org/drawingml/2006/main">
                <a:ext uri="{FF2B5EF4-FFF2-40B4-BE49-F238E27FC236}">
                  <a16:creationId xmlns:a16="http://schemas.microsoft.com/office/drawing/2014/main" id="{5AF321E7-231A-4545-BFDD-345112B4D9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BCD98E3" w14:textId="45D2E4D6" w:rsidR="00472803" w:rsidRPr="003B3795" w:rsidRDefault="003B3795" w:rsidP="003B3795">
      <w:pPr>
        <w:jc w:val="center"/>
        <w:rPr>
          <w:color w:val="000000"/>
          <w:sz w:val="20"/>
          <w:szCs w:val="20"/>
        </w:rPr>
      </w:pPr>
      <w:r>
        <w:tab/>
      </w: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 xml:space="preserve">14. Prosječno opterećenje </w:t>
      </w:r>
      <w:r w:rsidRPr="00BA79D0">
        <w:rPr>
          <w:color w:val="000000"/>
          <w:sz w:val="20"/>
          <w:szCs w:val="20"/>
        </w:rPr>
        <w:t xml:space="preserve">procesora </w:t>
      </w:r>
      <w:r>
        <w:rPr>
          <w:color w:val="000000"/>
          <w:sz w:val="20"/>
          <w:szCs w:val="20"/>
        </w:rPr>
        <w:t>pri filtriranju slike na uređaju iPhone 13 Pro Max</w:t>
      </w:r>
    </w:p>
    <w:p w14:paraId="4773D91E" w14:textId="12EC50C5" w:rsidR="00A341E1" w:rsidRDefault="00A341E1" w:rsidP="00BA4EFF">
      <w:pPr>
        <w:jc w:val="center"/>
      </w:pPr>
      <w:r>
        <w:rPr>
          <w:noProof/>
          <w:lang w:eastAsia="hr-HR"/>
        </w:rPr>
        <w:lastRenderedPageBreak/>
        <w:drawing>
          <wp:inline distT="0" distB="0" distL="0" distR="0" wp14:anchorId="182A9424" wp14:editId="45FD5B94">
            <wp:extent cx="4219856" cy="2541181"/>
            <wp:effectExtent l="0" t="0" r="9525" b="12065"/>
            <wp:docPr id="56" name="Chart 56">
              <a:extLst xmlns:a="http://schemas.openxmlformats.org/drawingml/2006/main">
                <a:ext uri="{FF2B5EF4-FFF2-40B4-BE49-F238E27FC236}">
                  <a16:creationId xmlns:a16="http://schemas.microsoft.com/office/drawing/2014/main" id="{CAF8DC13-4DEA-6842-958E-994D8EE9B3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2D103D87" w14:textId="50A0001E" w:rsidR="00A06BF8" w:rsidRPr="003B3795" w:rsidRDefault="003B3795" w:rsidP="003B3795">
      <w:pPr>
        <w:jc w:val="center"/>
        <w:rPr>
          <w:color w:val="000000"/>
          <w:sz w:val="20"/>
          <w:szCs w:val="20"/>
        </w:rPr>
      </w:pPr>
      <w:r>
        <w:tab/>
      </w: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15. Preuzimanje podataka s mreže pri filtriranju slike na uređaju iPhone 12</w:t>
      </w:r>
    </w:p>
    <w:p w14:paraId="4E8C915A" w14:textId="4CBF1034" w:rsidR="00A341E1" w:rsidRDefault="00A341E1" w:rsidP="00BA4EFF">
      <w:pPr>
        <w:jc w:val="center"/>
      </w:pPr>
      <w:r>
        <w:rPr>
          <w:noProof/>
          <w:lang w:eastAsia="hr-HR"/>
        </w:rPr>
        <w:drawing>
          <wp:inline distT="0" distB="0" distL="0" distR="0" wp14:anchorId="531470F9" wp14:editId="0908DCE1">
            <wp:extent cx="4180353" cy="2424224"/>
            <wp:effectExtent l="0" t="0" r="10795" b="14605"/>
            <wp:docPr id="57" name="Chart 57">
              <a:extLst xmlns:a="http://schemas.openxmlformats.org/drawingml/2006/main">
                <a:ext uri="{FF2B5EF4-FFF2-40B4-BE49-F238E27FC236}">
                  <a16:creationId xmlns:a16="http://schemas.microsoft.com/office/drawing/2014/main" id="{29C60937-F71B-7D48-920B-E76F339F6B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43CE105B" w14:textId="745F1736" w:rsidR="003B3795" w:rsidRPr="00A06BF8" w:rsidRDefault="003B3795" w:rsidP="003B3795">
      <w:pPr>
        <w:jc w:val="center"/>
        <w:rPr>
          <w:color w:val="000000"/>
          <w:sz w:val="20"/>
          <w:szCs w:val="20"/>
        </w:rPr>
      </w:pPr>
      <w:r>
        <w:tab/>
      </w: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16. Preuzimanje podataka s mreže pri filtriranju slike na uređaju iPhone 13 Pro Max</w:t>
      </w:r>
    </w:p>
    <w:p w14:paraId="45F1C6E2" w14:textId="110C3A60" w:rsidR="0038071E" w:rsidRDefault="0038071E" w:rsidP="0038071E">
      <w:r>
        <w:t xml:space="preserve">Rezultati testiranje prosječnog postotka korištenja </w:t>
      </w:r>
      <w:r w:rsidR="00BA79D0" w:rsidRPr="00BA79D0">
        <w:t>procesora</w:t>
      </w:r>
      <w:r w:rsidR="00BA79D0">
        <w:t xml:space="preserve"> pri </w:t>
      </w:r>
      <w:r w:rsidR="00797499">
        <w:t>spremanju slike</w:t>
      </w:r>
      <w:r>
        <w:t xml:space="preserve"> su prikazani na </w:t>
      </w:r>
      <w:r w:rsidR="004C0FB6">
        <w:t xml:space="preserve">slici </w:t>
      </w:r>
      <w:r>
        <w:t xml:space="preserve"> </w:t>
      </w:r>
      <w:r w:rsidR="00125BBB">
        <w:t>5</w:t>
      </w:r>
      <w:r>
        <w:t>.1</w:t>
      </w:r>
      <w:r w:rsidR="003C05B8">
        <w:t>7</w:t>
      </w:r>
      <w:r>
        <w:t xml:space="preserve">. za uređaj iPhone 12 te </w:t>
      </w:r>
      <w:r w:rsidR="004C0FB6">
        <w:t xml:space="preserve">slici </w:t>
      </w:r>
      <w:r>
        <w:t xml:space="preserve"> </w:t>
      </w:r>
      <w:r w:rsidR="00125BBB">
        <w:t>5</w:t>
      </w:r>
      <w:r>
        <w:t>.1</w:t>
      </w:r>
      <w:r w:rsidR="003C05B8">
        <w:t>8</w:t>
      </w:r>
      <w:r>
        <w:t xml:space="preserve">. za uređaj iPhone 13 Pro Max. Sa </w:t>
      </w:r>
      <w:r w:rsidR="004A670C">
        <w:t>slika</w:t>
      </w:r>
      <w:r>
        <w:t xml:space="preserve"> je vidljivo da aplikacija napravljena u </w:t>
      </w:r>
      <w:r w:rsidR="002E1267">
        <w:rPr>
          <w:i/>
          <w:iCs/>
        </w:rPr>
        <w:t>Flutteru</w:t>
      </w:r>
      <w:r>
        <w:t xml:space="preserve"> koristil</w:t>
      </w:r>
      <w:r w:rsidR="007A3CB9">
        <w:t xml:space="preserve">a duplo veći postotak zauzeća </w:t>
      </w:r>
      <w:r w:rsidR="00BA79D0" w:rsidRPr="00BA79D0">
        <w:t xml:space="preserve">procesora </w:t>
      </w:r>
      <w:r w:rsidR="007A3CB9">
        <w:t xml:space="preserve">odnosu na aplikaciju u </w:t>
      </w:r>
      <w:r w:rsidR="007A3CB9" w:rsidRPr="00BA79D0">
        <w:rPr>
          <w:i/>
          <w:iCs/>
        </w:rPr>
        <w:t>SwiftUI</w:t>
      </w:r>
      <w:r w:rsidR="007A3CB9">
        <w:t>.</w:t>
      </w:r>
    </w:p>
    <w:p w14:paraId="65F0BD6D" w14:textId="6038A0F7" w:rsidR="00A341E1" w:rsidRDefault="00A341E1" w:rsidP="00BA4EFF">
      <w:pPr>
        <w:jc w:val="center"/>
      </w:pPr>
    </w:p>
    <w:p w14:paraId="64049FAD" w14:textId="5ACD55F8" w:rsidR="00A341E1" w:rsidRDefault="00A341E1" w:rsidP="00BA4EFF">
      <w:pPr>
        <w:jc w:val="center"/>
        <w:rPr>
          <w:noProof/>
        </w:rPr>
      </w:pPr>
      <w:r>
        <w:rPr>
          <w:noProof/>
          <w:lang w:eastAsia="hr-HR"/>
        </w:rPr>
        <w:lastRenderedPageBreak/>
        <w:drawing>
          <wp:inline distT="0" distB="0" distL="0" distR="0" wp14:anchorId="7F89E501" wp14:editId="5F00BA72">
            <wp:extent cx="4379270" cy="2434856"/>
            <wp:effectExtent l="0" t="0" r="15240" b="16510"/>
            <wp:docPr id="58" name="Chart 58">
              <a:extLst xmlns:a="http://schemas.openxmlformats.org/drawingml/2006/main">
                <a:ext uri="{FF2B5EF4-FFF2-40B4-BE49-F238E27FC236}">
                  <a16:creationId xmlns:a16="http://schemas.microsoft.com/office/drawing/2014/main" id="{AD9FFD56-371D-004D-8882-BA1DCE829A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25269CAE" w14:textId="3C66F824" w:rsidR="00CE4138" w:rsidRPr="003B3795" w:rsidRDefault="003B3795" w:rsidP="003B3795">
      <w:pPr>
        <w:jc w:val="center"/>
        <w:rPr>
          <w:color w:val="000000"/>
          <w:sz w:val="20"/>
          <w:szCs w:val="20"/>
        </w:rPr>
      </w:pPr>
      <w:r>
        <w:tab/>
      </w: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 xml:space="preserve">17. Prosječno opterećenje </w:t>
      </w:r>
      <w:r w:rsidRPr="00BA79D0">
        <w:rPr>
          <w:color w:val="000000"/>
          <w:sz w:val="20"/>
          <w:szCs w:val="20"/>
        </w:rPr>
        <w:t xml:space="preserve">procesora </w:t>
      </w:r>
      <w:r>
        <w:rPr>
          <w:color w:val="000000"/>
          <w:sz w:val="20"/>
          <w:szCs w:val="20"/>
        </w:rPr>
        <w:t>pri spremanje slike na uređaju iPhone 12</w:t>
      </w:r>
    </w:p>
    <w:p w14:paraId="6F2DFC41" w14:textId="76F4E430" w:rsidR="00A341E1" w:rsidRDefault="00A341E1" w:rsidP="00BA4EFF">
      <w:pPr>
        <w:jc w:val="center"/>
      </w:pPr>
      <w:r>
        <w:rPr>
          <w:noProof/>
          <w:lang w:eastAsia="hr-HR"/>
        </w:rPr>
        <w:drawing>
          <wp:inline distT="0" distB="0" distL="0" distR="0" wp14:anchorId="56F9F9EF" wp14:editId="61C5B4C1">
            <wp:extent cx="4412940" cy="2519680"/>
            <wp:effectExtent l="0" t="0" r="6985" b="7620"/>
            <wp:docPr id="59" name="Chart 59">
              <a:extLst xmlns:a="http://schemas.openxmlformats.org/drawingml/2006/main">
                <a:ext uri="{FF2B5EF4-FFF2-40B4-BE49-F238E27FC236}">
                  <a16:creationId xmlns:a16="http://schemas.microsoft.com/office/drawing/2014/main" id="{F77E697E-38C1-D54A-82B2-4562F8882A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5346E2B3" w14:textId="22052601" w:rsidR="00A341E1" w:rsidRPr="003B3795" w:rsidRDefault="003B3795" w:rsidP="003B3795">
      <w:pPr>
        <w:jc w:val="center"/>
        <w:rPr>
          <w:color w:val="000000"/>
          <w:sz w:val="20"/>
          <w:szCs w:val="20"/>
        </w:rPr>
      </w:pP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 xml:space="preserve">18. Prosječno opterećenje </w:t>
      </w:r>
      <w:r w:rsidRPr="00BA79D0">
        <w:rPr>
          <w:color w:val="000000"/>
          <w:sz w:val="20"/>
          <w:szCs w:val="20"/>
        </w:rPr>
        <w:t xml:space="preserve">procesora </w:t>
      </w:r>
      <w:r>
        <w:rPr>
          <w:color w:val="000000"/>
          <w:sz w:val="20"/>
          <w:szCs w:val="20"/>
        </w:rPr>
        <w:t>pri spremanju slike na uređaju iPhone 13 Pro Max</w:t>
      </w:r>
    </w:p>
    <w:p w14:paraId="6F695532" w14:textId="2BB64DC4" w:rsidR="00A341E1" w:rsidRDefault="001C0ABB" w:rsidP="00BA4EFF">
      <w:pPr>
        <w:jc w:val="center"/>
        <w:rPr>
          <w:noProof/>
        </w:rPr>
      </w:pPr>
      <w:r>
        <w:rPr>
          <w:noProof/>
          <w:lang w:eastAsia="hr-HR"/>
        </w:rPr>
        <w:drawing>
          <wp:inline distT="0" distB="0" distL="0" distR="0" wp14:anchorId="568D81BC" wp14:editId="1F540178">
            <wp:extent cx="4325960" cy="2541182"/>
            <wp:effectExtent l="0" t="0" r="17780" b="12065"/>
            <wp:docPr id="63" name="Chart 63">
              <a:extLst xmlns:a="http://schemas.openxmlformats.org/drawingml/2006/main">
                <a:ext uri="{FF2B5EF4-FFF2-40B4-BE49-F238E27FC236}">
                  <a16:creationId xmlns:a16="http://schemas.microsoft.com/office/drawing/2014/main" id="{9085AA1E-FB9F-C644-9563-6DE367B5C8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52BF8DE7" w14:textId="7E7F079C" w:rsidR="00681675" w:rsidRPr="003B3795" w:rsidRDefault="003B3795" w:rsidP="003B3795">
      <w:pPr>
        <w:jc w:val="center"/>
        <w:rPr>
          <w:color w:val="000000"/>
          <w:sz w:val="20"/>
          <w:szCs w:val="20"/>
        </w:rPr>
      </w:pP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19. Preuzimanje podataka s mreže pri spremanju slike na uređaju iPhone 12</w:t>
      </w:r>
    </w:p>
    <w:p w14:paraId="6BF1CD1E" w14:textId="600D1AD8" w:rsidR="00BC6A8E" w:rsidRDefault="00A341E1" w:rsidP="003B3795">
      <w:pPr>
        <w:jc w:val="center"/>
      </w:pPr>
      <w:r>
        <w:rPr>
          <w:noProof/>
          <w:lang w:eastAsia="hr-HR"/>
        </w:rPr>
        <w:lastRenderedPageBreak/>
        <w:drawing>
          <wp:inline distT="0" distB="0" distL="0" distR="0" wp14:anchorId="17A8295F" wp14:editId="4A749017">
            <wp:extent cx="4435032" cy="2594345"/>
            <wp:effectExtent l="0" t="0" r="10160" b="9525"/>
            <wp:docPr id="61" name="Chart 61">
              <a:extLst xmlns:a="http://schemas.openxmlformats.org/drawingml/2006/main">
                <a:ext uri="{FF2B5EF4-FFF2-40B4-BE49-F238E27FC236}">
                  <a16:creationId xmlns:a16="http://schemas.microsoft.com/office/drawing/2014/main" id="{82FFC0EC-F012-414F-AD39-DA47D195EB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71CBB039" w14:textId="316A1817" w:rsidR="003B3795" w:rsidRPr="003B3795" w:rsidRDefault="003B3795" w:rsidP="003B3795">
      <w:pPr>
        <w:jc w:val="center"/>
        <w:rPr>
          <w:color w:val="000000"/>
          <w:sz w:val="20"/>
          <w:szCs w:val="20"/>
        </w:rPr>
      </w:pP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20. Preuzimanje podataka s mreže pri spremanju slike na uređaju iPhone 13 Pro Max</w:t>
      </w:r>
    </w:p>
    <w:p w14:paraId="73684551" w14:textId="28F9F25C" w:rsidR="004B221A" w:rsidRDefault="004B221A" w:rsidP="004B221A">
      <w:r>
        <w:t xml:space="preserve">Rezultati testiranje prosječnog postotka korištenja </w:t>
      </w:r>
      <w:r w:rsidR="00BA79D0" w:rsidRPr="00BA79D0">
        <w:rPr>
          <w:color w:val="000000"/>
          <w:sz w:val="20"/>
          <w:szCs w:val="20"/>
        </w:rPr>
        <w:t xml:space="preserve">procesora </w:t>
      </w:r>
      <w:r w:rsidR="00BA79D0">
        <w:rPr>
          <w:color w:val="000000"/>
          <w:sz w:val="20"/>
          <w:szCs w:val="20"/>
        </w:rPr>
        <w:t xml:space="preserve">pri </w:t>
      </w:r>
      <w:r w:rsidR="00982DD1">
        <w:t>listanju kroz listu slika</w:t>
      </w:r>
      <w:r>
        <w:t xml:space="preserve"> su prikazani na </w:t>
      </w:r>
      <w:r w:rsidR="004C0FB6">
        <w:t xml:space="preserve">slici </w:t>
      </w:r>
      <w:r>
        <w:t xml:space="preserve"> </w:t>
      </w:r>
      <w:r w:rsidR="00125BBB">
        <w:t>5</w:t>
      </w:r>
      <w:r>
        <w:t>.</w:t>
      </w:r>
      <w:r w:rsidR="00982DD1">
        <w:t>21</w:t>
      </w:r>
      <w:r>
        <w:t xml:space="preserve">. za uređaj iPhone 12 te </w:t>
      </w:r>
      <w:r w:rsidR="004C0FB6">
        <w:t xml:space="preserve">slici </w:t>
      </w:r>
      <w:r>
        <w:t xml:space="preserve"> </w:t>
      </w:r>
      <w:r w:rsidR="00125BBB">
        <w:t>5</w:t>
      </w:r>
      <w:r>
        <w:t>.</w:t>
      </w:r>
      <w:r w:rsidR="00982DD1">
        <w:t>22</w:t>
      </w:r>
      <w:r>
        <w:t xml:space="preserve">. za uređaj iPhone 13 Pro Max. Sa </w:t>
      </w:r>
      <w:r w:rsidR="004A670C">
        <w:t>slika</w:t>
      </w:r>
      <w:r>
        <w:t xml:space="preserve"> je vidljivo da aplikacija napravljena u </w:t>
      </w:r>
      <w:r w:rsidR="002E1267">
        <w:rPr>
          <w:i/>
          <w:iCs/>
        </w:rPr>
        <w:t>Flutteru</w:t>
      </w:r>
      <w:r w:rsidR="00BA79D0">
        <w:t xml:space="preserve"> </w:t>
      </w:r>
      <w:r>
        <w:t xml:space="preserve">koristila </w:t>
      </w:r>
      <w:r w:rsidR="00CB0FD1">
        <w:t xml:space="preserve">duplo </w:t>
      </w:r>
      <w:r>
        <w:t xml:space="preserve">više </w:t>
      </w:r>
      <w:r w:rsidR="00BA79D0" w:rsidRPr="00BA79D0">
        <w:rPr>
          <w:color w:val="000000"/>
          <w:sz w:val="20"/>
          <w:szCs w:val="20"/>
        </w:rPr>
        <w:t>procesora</w:t>
      </w:r>
      <w:r w:rsidR="00BA79D0">
        <w:rPr>
          <w:color w:val="000000"/>
          <w:sz w:val="20"/>
          <w:szCs w:val="20"/>
        </w:rPr>
        <w:t xml:space="preserve"> pri </w:t>
      </w:r>
      <w:r w:rsidR="00CB0FD1">
        <w:t xml:space="preserve">listanju kroz </w:t>
      </w:r>
      <w:r w:rsidR="00F47588">
        <w:t>beskonačnu listu slika</w:t>
      </w:r>
      <w:r>
        <w:t xml:space="preserve"> u odnosu na aplikaciju u </w:t>
      </w:r>
      <w:r w:rsidRPr="00BA79D0">
        <w:rPr>
          <w:i/>
          <w:iCs/>
        </w:rPr>
        <w:t>SwiftUI</w:t>
      </w:r>
      <w:r>
        <w:t>.</w:t>
      </w:r>
    </w:p>
    <w:p w14:paraId="3FB58392" w14:textId="3906BF54" w:rsidR="00BC6A8E" w:rsidRDefault="00BC6A8E" w:rsidP="00BA4EFF">
      <w:pPr>
        <w:jc w:val="center"/>
      </w:pPr>
      <w:r>
        <w:rPr>
          <w:noProof/>
          <w:lang w:eastAsia="hr-HR"/>
        </w:rPr>
        <w:drawing>
          <wp:inline distT="0" distB="0" distL="0" distR="0" wp14:anchorId="6066E622" wp14:editId="1A5BDC2F">
            <wp:extent cx="4456164" cy="2615609"/>
            <wp:effectExtent l="0" t="0" r="14605" b="13335"/>
            <wp:docPr id="68" name="Chart 68">
              <a:extLst xmlns:a="http://schemas.openxmlformats.org/drawingml/2006/main">
                <a:ext uri="{FF2B5EF4-FFF2-40B4-BE49-F238E27FC236}">
                  <a16:creationId xmlns:a16="http://schemas.microsoft.com/office/drawing/2014/main" id="{F2FFE801-993A-E843-B7E1-52414E6583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7C7239CA" w14:textId="61ABF696" w:rsidR="00BE24E9" w:rsidRPr="00BC6A8E" w:rsidRDefault="00BE24E9" w:rsidP="00BE24E9">
      <w:pPr>
        <w:jc w:val="center"/>
        <w:rPr>
          <w:color w:val="000000"/>
          <w:sz w:val="20"/>
          <w:szCs w:val="20"/>
        </w:rPr>
      </w:pPr>
      <w:r>
        <w:tab/>
      </w: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 xml:space="preserve">21.  Prosječno opterećenje </w:t>
      </w:r>
      <w:r w:rsidRPr="00BA79D0">
        <w:rPr>
          <w:color w:val="000000"/>
          <w:sz w:val="20"/>
          <w:szCs w:val="20"/>
        </w:rPr>
        <w:t xml:space="preserve">procesora </w:t>
      </w:r>
      <w:r>
        <w:rPr>
          <w:color w:val="000000"/>
          <w:sz w:val="20"/>
          <w:szCs w:val="20"/>
        </w:rPr>
        <w:t>pri listanju beskonačne liste na uređaju iPhone 12</w:t>
      </w:r>
    </w:p>
    <w:p w14:paraId="52E6D47A" w14:textId="77777777" w:rsidR="00BE24E9" w:rsidRDefault="00BE24E9" w:rsidP="00BA4EFF">
      <w:pPr>
        <w:jc w:val="center"/>
      </w:pPr>
    </w:p>
    <w:p w14:paraId="6CF18B2E" w14:textId="77777777" w:rsidR="00BC6A8E" w:rsidRDefault="00BC6A8E" w:rsidP="00BA4EFF">
      <w:pPr>
        <w:jc w:val="center"/>
      </w:pPr>
    </w:p>
    <w:p w14:paraId="237B3DAA" w14:textId="4DBC7492" w:rsidR="00BC6A8E" w:rsidRDefault="00BC6A8E" w:rsidP="00BA4EFF">
      <w:pPr>
        <w:jc w:val="center"/>
      </w:pPr>
      <w:r>
        <w:rPr>
          <w:noProof/>
          <w:lang w:eastAsia="hr-HR"/>
        </w:rPr>
        <w:lastRenderedPageBreak/>
        <w:drawing>
          <wp:inline distT="0" distB="0" distL="0" distR="0" wp14:anchorId="0E47E8AA" wp14:editId="17FB44C6">
            <wp:extent cx="4381736" cy="2551814"/>
            <wp:effectExtent l="0" t="0" r="12700" b="13970"/>
            <wp:docPr id="69" name="Chart 69">
              <a:extLst xmlns:a="http://schemas.openxmlformats.org/drawingml/2006/main">
                <a:ext uri="{FF2B5EF4-FFF2-40B4-BE49-F238E27FC236}">
                  <a16:creationId xmlns:a16="http://schemas.microsoft.com/office/drawing/2014/main" id="{6B3ED3EB-0FF3-FD4A-ABE1-D52880F1A1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422AF36B" w14:textId="22A19A66" w:rsidR="00A341E1" w:rsidRDefault="00BE24E9" w:rsidP="00BE24E9">
      <w:pPr>
        <w:jc w:val="center"/>
        <w:rPr>
          <w:color w:val="000000"/>
          <w:sz w:val="20"/>
          <w:szCs w:val="20"/>
        </w:rPr>
      </w:pPr>
      <w:r>
        <w:tab/>
      </w: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 xml:space="preserve">22. Prosječno opterećenje </w:t>
      </w:r>
      <w:r w:rsidRPr="00BA79D0">
        <w:rPr>
          <w:color w:val="000000"/>
          <w:sz w:val="20"/>
          <w:szCs w:val="20"/>
        </w:rPr>
        <w:t xml:space="preserve">procesora </w:t>
      </w:r>
      <w:r>
        <w:rPr>
          <w:color w:val="000000"/>
          <w:sz w:val="20"/>
          <w:szCs w:val="20"/>
        </w:rPr>
        <w:t>pri listanju beskonačne liste na uređaju iPhone 13 Pro Max</w:t>
      </w:r>
    </w:p>
    <w:p w14:paraId="5F539234" w14:textId="77777777" w:rsidR="00BE24E9" w:rsidRPr="00BE24E9" w:rsidRDefault="00BE24E9" w:rsidP="00BE24E9">
      <w:pPr>
        <w:jc w:val="center"/>
        <w:rPr>
          <w:color w:val="000000"/>
          <w:sz w:val="20"/>
          <w:szCs w:val="20"/>
        </w:rPr>
      </w:pPr>
    </w:p>
    <w:p w14:paraId="4B5AD51F" w14:textId="17827E04" w:rsidR="00EA204D" w:rsidRPr="00EA204D" w:rsidRDefault="00523601" w:rsidP="00EA204D">
      <w:pPr>
        <w:pStyle w:val="Heading3"/>
      </w:pPr>
      <w:bookmarkStart w:id="158" w:name="_Toc113288462"/>
      <w:r>
        <w:t>Zauzeće memorije</w:t>
      </w:r>
      <w:bookmarkEnd w:id="158"/>
    </w:p>
    <w:p w14:paraId="24666A89" w14:textId="738B8C00" w:rsidR="00523601" w:rsidRDefault="00F47588" w:rsidP="00523601">
      <w:r>
        <w:t>Rezultati testiranja zauzeća memorije</w:t>
      </w:r>
      <w:r w:rsidR="007E0038">
        <w:t xml:space="preserve"> u kilobajtima </w:t>
      </w:r>
      <w:r w:rsidR="00FF645C">
        <w:t xml:space="preserve">nakon pokretanja aplikacije </w:t>
      </w:r>
      <w:r>
        <w:t xml:space="preserve">su prikazani na </w:t>
      </w:r>
      <w:r w:rsidR="004C0FB6">
        <w:t xml:space="preserve">slici </w:t>
      </w:r>
      <w:r>
        <w:t xml:space="preserve"> </w:t>
      </w:r>
      <w:r w:rsidR="00125BBB">
        <w:t>5</w:t>
      </w:r>
      <w:r>
        <w:t>.2</w:t>
      </w:r>
      <w:r w:rsidR="00E93C87">
        <w:t>3</w:t>
      </w:r>
      <w:r>
        <w:t>.</w:t>
      </w:r>
      <w:r w:rsidR="00FF645C">
        <w:t>, dok je zauzeće memorij</w:t>
      </w:r>
      <w:r w:rsidR="00E93C87">
        <w:t xml:space="preserve">e na kraju korištenja aplikacije prikazano na </w:t>
      </w:r>
      <w:r w:rsidR="004C0FB6">
        <w:t xml:space="preserve">slici </w:t>
      </w:r>
      <w:r w:rsidR="00E93C87">
        <w:t xml:space="preserve"> </w:t>
      </w:r>
      <w:r w:rsidR="00125BBB">
        <w:t>5</w:t>
      </w:r>
      <w:r w:rsidR="00E93C87">
        <w:t>.24</w:t>
      </w:r>
      <w:r>
        <w:t xml:space="preserve">. </w:t>
      </w:r>
      <w:r w:rsidR="007E0038">
        <w:t xml:space="preserve">Početno </w:t>
      </w:r>
      <w:r w:rsidR="003A4158">
        <w:t>zauzeće</w:t>
      </w:r>
      <w:r w:rsidR="007E0038">
        <w:t xml:space="preserve"> memorije</w:t>
      </w:r>
      <w:r w:rsidR="003A4158">
        <w:t xml:space="preserve"> je nisko u oba slučaja te se prema </w:t>
      </w:r>
      <w:r w:rsidR="004C0FB6">
        <w:t xml:space="preserve">slici </w:t>
      </w:r>
      <w:r w:rsidR="003A4158">
        <w:t xml:space="preserve"> </w:t>
      </w:r>
      <w:r w:rsidR="00125BBB">
        <w:t>5</w:t>
      </w:r>
      <w:r w:rsidR="003A4158">
        <w:t xml:space="preserve">.23 vidi da </w:t>
      </w:r>
      <w:r w:rsidR="005B7B75">
        <w:t xml:space="preserve">aplikacija u </w:t>
      </w:r>
      <w:r w:rsidR="005B7B75" w:rsidRPr="00D10801">
        <w:rPr>
          <w:i/>
          <w:iCs/>
        </w:rPr>
        <w:t>Flutter</w:t>
      </w:r>
      <w:r w:rsidR="005B7B75">
        <w:t xml:space="preserve"> zauzima više memorije u samom startu nego aplikacija u Swift UI</w:t>
      </w:r>
      <w:r w:rsidR="00345FB9">
        <w:t xml:space="preserve">. </w:t>
      </w:r>
      <w:r w:rsidR="00BF35A9">
        <w:t xml:space="preserve">Brojčana </w:t>
      </w:r>
      <w:r w:rsidR="00345FB9">
        <w:t xml:space="preserve"> početna razlika u </w:t>
      </w:r>
      <w:r w:rsidR="00BF35A9">
        <w:t>zauzeću memorije</w:t>
      </w:r>
      <w:r w:rsidR="00345FB9">
        <w:t xml:space="preserve"> je jako mala, svega</w:t>
      </w:r>
      <w:r w:rsidR="00BF35A9">
        <w:t xml:space="preserve"> 4-5 kilobajta.</w:t>
      </w:r>
      <w:r w:rsidR="00F80765">
        <w:t xml:space="preserve"> Prema </w:t>
      </w:r>
      <w:r w:rsidR="004C0FB6">
        <w:t xml:space="preserve">slici </w:t>
      </w:r>
      <w:r w:rsidR="00F80765">
        <w:t xml:space="preserve"> </w:t>
      </w:r>
      <w:r w:rsidR="00125BBB">
        <w:t>5</w:t>
      </w:r>
      <w:r w:rsidR="00F80765">
        <w:t>.24.,</w:t>
      </w:r>
      <w:r w:rsidR="001B1F92">
        <w:t xml:space="preserve"> zauzeće memorije pri završetku korištenja aplikacija je 20% poveća u </w:t>
      </w:r>
      <w:r w:rsidR="001B1F92" w:rsidRPr="00D10801">
        <w:rPr>
          <w:i/>
          <w:iCs/>
        </w:rPr>
        <w:t>Flutter</w:t>
      </w:r>
      <w:r w:rsidR="001B1F92">
        <w:t xml:space="preserve"> aplikaciji u odnosu na aplikaciju napravljenu u </w:t>
      </w:r>
      <w:r w:rsidR="001B1F92" w:rsidRPr="00D10801">
        <w:rPr>
          <w:i/>
          <w:iCs/>
        </w:rPr>
        <w:t>SwiftUI</w:t>
      </w:r>
      <w:r w:rsidR="001B1F92">
        <w:t>.</w:t>
      </w:r>
    </w:p>
    <w:p w14:paraId="1A83DEC7" w14:textId="4C107FD2" w:rsidR="00FD1CFF" w:rsidRDefault="00FD1CFF" w:rsidP="001536A7">
      <w:pPr>
        <w:jc w:val="center"/>
      </w:pPr>
      <w:r>
        <w:rPr>
          <w:noProof/>
          <w:lang w:eastAsia="hr-HR"/>
        </w:rPr>
        <w:drawing>
          <wp:inline distT="0" distB="0" distL="0" distR="0" wp14:anchorId="2BAE81A9" wp14:editId="55B2A457">
            <wp:extent cx="4494087" cy="2658140"/>
            <wp:effectExtent l="0" t="0" r="14605" b="8890"/>
            <wp:docPr id="66" name="Chart 66">
              <a:extLst xmlns:a="http://schemas.openxmlformats.org/drawingml/2006/main">
                <a:ext uri="{FF2B5EF4-FFF2-40B4-BE49-F238E27FC236}">
                  <a16:creationId xmlns:a16="http://schemas.microsoft.com/office/drawing/2014/main" id="{2D5C4720-6EB1-8940-8133-EC07C029CF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29B73C3E" w14:textId="03F3A163" w:rsidR="001536A7" w:rsidRPr="00BE24E9" w:rsidRDefault="00BE24E9" w:rsidP="00BE24E9">
      <w:pPr>
        <w:jc w:val="center"/>
        <w:rPr>
          <w:color w:val="000000"/>
          <w:sz w:val="20"/>
          <w:szCs w:val="20"/>
        </w:rPr>
      </w:pPr>
      <w:bookmarkStart w:id="159" w:name="OLE_LINK67"/>
      <w:r>
        <w:tab/>
      </w: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23. Zauzeće memorije pri startu aplikacije</w:t>
      </w:r>
      <w:bookmarkEnd w:id="159"/>
    </w:p>
    <w:p w14:paraId="57717B82" w14:textId="3BF4F04E" w:rsidR="00FD1CFF" w:rsidRDefault="00FD1CFF" w:rsidP="001536A7">
      <w:pPr>
        <w:jc w:val="center"/>
      </w:pPr>
      <w:r>
        <w:rPr>
          <w:noProof/>
          <w:lang w:eastAsia="hr-HR"/>
        </w:rPr>
        <w:lastRenderedPageBreak/>
        <w:drawing>
          <wp:inline distT="0" distB="0" distL="0" distR="0" wp14:anchorId="4CD1F90B" wp14:editId="74E3B11E">
            <wp:extent cx="4590211" cy="2736970"/>
            <wp:effectExtent l="0" t="0" r="7620" b="6350"/>
            <wp:docPr id="67" name="Chart 67">
              <a:extLst xmlns:a="http://schemas.openxmlformats.org/drawingml/2006/main">
                <a:ext uri="{FF2B5EF4-FFF2-40B4-BE49-F238E27FC236}">
                  <a16:creationId xmlns:a16="http://schemas.microsoft.com/office/drawing/2014/main" id="{2B412C16-CEE7-5646-A492-DCF5C9CAA2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D92FDB3" w14:textId="23109DEA" w:rsidR="00BE24E9" w:rsidRPr="001536A7" w:rsidRDefault="00BE24E9" w:rsidP="00BE24E9">
      <w:pPr>
        <w:jc w:val="center"/>
        <w:rPr>
          <w:color w:val="000000"/>
          <w:sz w:val="20"/>
          <w:szCs w:val="20"/>
        </w:rPr>
      </w:pPr>
      <w:r>
        <w:tab/>
      </w: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24. Zauzeće memorije pri završetku aplikacije</w:t>
      </w:r>
    </w:p>
    <w:p w14:paraId="27768FAA" w14:textId="24C73C82" w:rsidR="00B9011E" w:rsidRDefault="00B9011E" w:rsidP="00BE24E9"/>
    <w:p w14:paraId="0A6915E8" w14:textId="47CF30B4" w:rsidR="00BD2433" w:rsidRPr="00E84E89" w:rsidRDefault="00BD2433" w:rsidP="00E84E89">
      <w:pPr>
        <w:pStyle w:val="Heading2"/>
      </w:pPr>
      <w:bookmarkStart w:id="160" w:name="_Toc113288463"/>
      <w:r w:rsidRPr="00E84E89">
        <w:t>Veličina aplikacija</w:t>
      </w:r>
      <w:bookmarkEnd w:id="160"/>
    </w:p>
    <w:p w14:paraId="2A1FDAEB" w14:textId="27E80BA5" w:rsidR="009A6414" w:rsidRDefault="009A6414" w:rsidP="009A6414">
      <w:r>
        <w:t>Rezultati testiranja omjera veličina aplikacija pri</w:t>
      </w:r>
      <w:r w:rsidR="003304E2">
        <w:t xml:space="preserve"> preuzimanju su prikazani na </w:t>
      </w:r>
      <w:r w:rsidR="004C0FB6">
        <w:t xml:space="preserve">slici </w:t>
      </w:r>
      <w:r>
        <w:t xml:space="preserve"> </w:t>
      </w:r>
      <w:r w:rsidR="00125BBB">
        <w:t>5</w:t>
      </w:r>
      <w:r>
        <w:t>.2</w:t>
      </w:r>
      <w:r w:rsidR="003304E2">
        <w:t>5</w:t>
      </w:r>
      <w:r>
        <w:t xml:space="preserve">., dok </w:t>
      </w:r>
      <w:r w:rsidR="003304E2">
        <w:t xml:space="preserve">su veličine aplikacija pri instaliranju prikazane na </w:t>
      </w:r>
      <w:r w:rsidR="004C0FB6">
        <w:t xml:space="preserve">slici </w:t>
      </w:r>
      <w:r w:rsidR="003304E2">
        <w:t xml:space="preserve"> </w:t>
      </w:r>
      <w:r w:rsidR="00125BBB">
        <w:t>5</w:t>
      </w:r>
      <w:r w:rsidR="003304E2">
        <w:t>.26.</w:t>
      </w:r>
      <w:r>
        <w:t xml:space="preserve"> </w:t>
      </w:r>
      <w:r w:rsidR="00AD5387">
        <w:t xml:space="preserve">Na </w:t>
      </w:r>
      <w:r w:rsidR="004C0FB6">
        <w:t xml:space="preserve">slici </w:t>
      </w:r>
      <w:r w:rsidR="00AD5387">
        <w:t xml:space="preserve"> </w:t>
      </w:r>
      <w:r w:rsidR="00125BBB">
        <w:t>5</w:t>
      </w:r>
      <w:r w:rsidR="00AD5387">
        <w:t xml:space="preserve">.25. je vidljivo da je veličina </w:t>
      </w:r>
      <w:r w:rsidR="008F4A7F" w:rsidRPr="00D10801">
        <w:rPr>
          <w:i/>
          <w:iCs/>
        </w:rPr>
        <w:t>Flutter</w:t>
      </w:r>
      <w:r w:rsidR="008F4A7F">
        <w:t xml:space="preserve"> </w:t>
      </w:r>
      <w:r w:rsidR="00AD5387">
        <w:t>aplikacije pri preuzimanju</w:t>
      </w:r>
      <w:r w:rsidR="008F4A7F">
        <w:t xml:space="preserve"> </w:t>
      </w:r>
      <w:r w:rsidR="002E0908">
        <w:t xml:space="preserve">čak sedam puta veća </w:t>
      </w:r>
      <w:r w:rsidR="008F4A7F">
        <w:t>nego aplikacij</w:t>
      </w:r>
      <w:r w:rsidR="002E0908">
        <w:t>a</w:t>
      </w:r>
      <w:r w:rsidR="008F4A7F">
        <w:t xml:space="preserve"> u </w:t>
      </w:r>
      <w:r w:rsidR="008F4A7F" w:rsidRPr="00D10801">
        <w:rPr>
          <w:i/>
          <w:iCs/>
        </w:rPr>
        <w:t>SwiftUI</w:t>
      </w:r>
      <w:r w:rsidR="002E0908">
        <w:t>.</w:t>
      </w:r>
      <w:r w:rsidR="00BA7A68">
        <w:t xml:space="preserve"> S</w:t>
      </w:r>
      <w:r w:rsidR="00D11830">
        <w:t>a</w:t>
      </w:r>
      <w:r w:rsidR="00BA7A68">
        <w:t xml:space="preserve"> </w:t>
      </w:r>
      <w:r w:rsidR="004A670C">
        <w:t>slike</w:t>
      </w:r>
      <w:r w:rsidR="00BA7A68">
        <w:t xml:space="preserve"> </w:t>
      </w:r>
      <w:r w:rsidR="00125BBB">
        <w:t>5</w:t>
      </w:r>
      <w:r w:rsidR="00BA7A68">
        <w:t xml:space="preserve">.26. se vidi da je aplikacija u </w:t>
      </w:r>
      <w:r w:rsidR="002E1267">
        <w:t>Flutteru</w:t>
      </w:r>
      <w:r w:rsidR="00D10801">
        <w:t xml:space="preserve"> </w:t>
      </w:r>
      <w:r w:rsidR="00BA7A68" w:rsidRPr="00D10801">
        <w:t>šest</w:t>
      </w:r>
      <w:r w:rsidR="00BA7A68">
        <w:t xml:space="preserve"> puta veća pri instalaciji nego </w:t>
      </w:r>
      <w:r w:rsidR="00D10801">
        <w:t>aplikaciji</w:t>
      </w:r>
      <w:r w:rsidR="00BA7A68">
        <w:t xml:space="preserve"> u </w:t>
      </w:r>
      <w:r w:rsidR="00BA7A68" w:rsidRPr="00D10801">
        <w:rPr>
          <w:i/>
          <w:iCs/>
        </w:rPr>
        <w:t>SwiftUI</w:t>
      </w:r>
      <w:r w:rsidR="00BA7A68">
        <w:t>.</w:t>
      </w:r>
    </w:p>
    <w:p w14:paraId="7CB9F6EE" w14:textId="0DE5F7AA" w:rsidR="00BD2433" w:rsidRDefault="009A6414" w:rsidP="009A6414">
      <w:pPr>
        <w:jc w:val="center"/>
      </w:pPr>
      <w:r>
        <w:rPr>
          <w:noProof/>
          <w:lang w:eastAsia="hr-HR"/>
        </w:rPr>
        <w:drawing>
          <wp:inline distT="0" distB="0" distL="0" distR="0" wp14:anchorId="029EB662" wp14:editId="5AD239B5">
            <wp:extent cx="4587175" cy="2736969"/>
            <wp:effectExtent l="0" t="0" r="10795" b="6350"/>
            <wp:docPr id="39" name="Chart 39">
              <a:extLst xmlns:a="http://schemas.openxmlformats.org/drawingml/2006/main">
                <a:ext uri="{FF2B5EF4-FFF2-40B4-BE49-F238E27FC236}">
                  <a16:creationId xmlns:a16="http://schemas.microsoft.com/office/drawing/2014/main" id="{24D44A41-7CFE-1D49-AF22-4AC3B3D712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A5AE4F0" w14:textId="4913403C" w:rsidR="00BE24E9" w:rsidRPr="00BE24E9" w:rsidRDefault="00BE24E9" w:rsidP="00BE24E9">
      <w:pPr>
        <w:jc w:val="center"/>
        <w:rPr>
          <w:color w:val="000000"/>
          <w:sz w:val="20"/>
          <w:szCs w:val="20"/>
        </w:rPr>
      </w:pPr>
      <w:r>
        <w:tab/>
      </w: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25. Veličina aplikacije</w:t>
      </w:r>
      <w:r w:rsidR="00125BBB">
        <w:rPr>
          <w:color w:val="000000"/>
          <w:sz w:val="20"/>
          <w:szCs w:val="20"/>
        </w:rPr>
        <w:t xml:space="preserve"> [MB]</w:t>
      </w:r>
      <w:r>
        <w:rPr>
          <w:color w:val="000000"/>
          <w:sz w:val="20"/>
          <w:szCs w:val="20"/>
        </w:rPr>
        <w:t xml:space="preserve"> pri preuzimanju</w:t>
      </w:r>
    </w:p>
    <w:p w14:paraId="73DC4044" w14:textId="639A6D28" w:rsidR="00E03960" w:rsidRDefault="00E03960" w:rsidP="009A6414">
      <w:pPr>
        <w:jc w:val="center"/>
      </w:pPr>
    </w:p>
    <w:p w14:paraId="5DBF2B6E" w14:textId="3D31E1A3" w:rsidR="00E03960" w:rsidRDefault="00E03960" w:rsidP="009A6414">
      <w:pPr>
        <w:jc w:val="center"/>
      </w:pPr>
      <w:r>
        <w:rPr>
          <w:noProof/>
          <w:lang w:eastAsia="hr-HR"/>
        </w:rPr>
        <w:lastRenderedPageBreak/>
        <w:drawing>
          <wp:inline distT="0" distB="0" distL="0" distR="0" wp14:anchorId="4E404F79" wp14:editId="51537697">
            <wp:extent cx="4587175" cy="2736969"/>
            <wp:effectExtent l="0" t="0" r="10795" b="6350"/>
            <wp:docPr id="44" name="Chart 44">
              <a:extLst xmlns:a="http://schemas.openxmlformats.org/drawingml/2006/main">
                <a:ext uri="{FF2B5EF4-FFF2-40B4-BE49-F238E27FC236}">
                  <a16:creationId xmlns:a16="http://schemas.microsoft.com/office/drawing/2014/main" id="{2FB015BA-6BB4-AB4C-95B3-CB85B32DF1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DA9F3CB" w14:textId="35C0E651" w:rsidR="00BE24E9" w:rsidRPr="00BE24E9" w:rsidRDefault="00BE24E9" w:rsidP="00BE24E9">
      <w:pPr>
        <w:jc w:val="center"/>
        <w:rPr>
          <w:color w:val="000000"/>
          <w:sz w:val="20"/>
          <w:szCs w:val="20"/>
        </w:rPr>
      </w:pPr>
      <w:r>
        <w:rPr>
          <w:color w:val="000000"/>
          <w:sz w:val="20"/>
          <w:szCs w:val="20"/>
        </w:rPr>
        <w:t xml:space="preserve">Slika </w:t>
      </w:r>
      <w:r w:rsidR="00125BBB">
        <w:rPr>
          <w:color w:val="000000"/>
          <w:sz w:val="20"/>
          <w:szCs w:val="20"/>
        </w:rPr>
        <w:t>5</w:t>
      </w:r>
      <w:r w:rsidRPr="00C30329">
        <w:rPr>
          <w:color w:val="000000"/>
          <w:sz w:val="20"/>
          <w:szCs w:val="20"/>
        </w:rPr>
        <w:t>.</w:t>
      </w:r>
      <w:r>
        <w:rPr>
          <w:color w:val="000000"/>
          <w:sz w:val="20"/>
          <w:szCs w:val="20"/>
        </w:rPr>
        <w:t xml:space="preserve">26. Veličina aplikacije </w:t>
      </w:r>
      <w:r w:rsidR="00125BBB">
        <w:rPr>
          <w:color w:val="000000"/>
          <w:sz w:val="20"/>
          <w:szCs w:val="20"/>
        </w:rPr>
        <w:t xml:space="preserve">[MB] </w:t>
      </w:r>
      <w:r>
        <w:rPr>
          <w:color w:val="000000"/>
          <w:sz w:val="20"/>
          <w:szCs w:val="20"/>
        </w:rPr>
        <w:t>pri instaliranju</w:t>
      </w:r>
    </w:p>
    <w:p w14:paraId="66BA5DA4" w14:textId="77777777" w:rsidR="00472803" w:rsidRPr="00C30329" w:rsidRDefault="00472803" w:rsidP="00BA4EFF">
      <w:pPr>
        <w:jc w:val="center"/>
      </w:pPr>
    </w:p>
    <w:p w14:paraId="39A6F693" w14:textId="3791EA3D" w:rsidR="006E4716" w:rsidRDefault="006E4716" w:rsidP="006E4716">
      <w:pPr>
        <w:pStyle w:val="Heading2"/>
      </w:pPr>
      <w:bookmarkStart w:id="161" w:name="_Toc113288464"/>
      <w:r w:rsidRPr="00C30329">
        <w:t xml:space="preserve">Analiza </w:t>
      </w:r>
      <w:r w:rsidR="007A6A96" w:rsidRPr="00C30329">
        <w:t>rezultata</w:t>
      </w:r>
      <w:r w:rsidR="00655F58">
        <w:t xml:space="preserve"> testiranja performansi</w:t>
      </w:r>
      <w:bookmarkEnd w:id="161"/>
    </w:p>
    <w:p w14:paraId="134AF9FA" w14:textId="17281628" w:rsidR="00732B59" w:rsidRDefault="00BF11F3" w:rsidP="00BA7A68">
      <w:r>
        <w:t xml:space="preserve">Iz dobivenih rezultata na </w:t>
      </w:r>
      <w:r w:rsidR="004C0FB6">
        <w:t>slikama</w:t>
      </w:r>
      <w:r>
        <w:t xml:space="preserve"> </w:t>
      </w:r>
      <w:r w:rsidR="00D943A0">
        <w:t>5.1 do 5.26</w:t>
      </w:r>
      <w:r>
        <w:t xml:space="preserve">  vidi </w:t>
      </w:r>
      <w:r w:rsidR="00D943A0">
        <w:t xml:space="preserve">se </w:t>
      </w:r>
      <w:r>
        <w:t xml:space="preserve">da </w:t>
      </w:r>
      <w:r w:rsidR="003B4430">
        <w:t xml:space="preserve">su performanse nativne aplikacije bolje nego performanse </w:t>
      </w:r>
      <w:r w:rsidR="003B4430" w:rsidRPr="00AF576C">
        <w:rPr>
          <w:i/>
          <w:iCs/>
        </w:rPr>
        <w:t>Flutter</w:t>
      </w:r>
      <w:r w:rsidR="003B4430">
        <w:t xml:space="preserve"> </w:t>
      </w:r>
      <w:r w:rsidR="00AF576C">
        <w:t>aplikacije</w:t>
      </w:r>
      <w:r w:rsidR="003B4430">
        <w:t xml:space="preserve"> u svim p</w:t>
      </w:r>
      <w:r w:rsidR="00D943A0">
        <w:t>rimjerima</w:t>
      </w:r>
      <w:r w:rsidR="00047E3E">
        <w:t>,</w:t>
      </w:r>
      <w:r w:rsidR="00D943A0">
        <w:t xml:space="preserve"> </w:t>
      </w:r>
      <w:r w:rsidR="00BB408C">
        <w:t xml:space="preserve">osim navigacije na novi </w:t>
      </w:r>
      <w:r w:rsidR="00F244CB">
        <w:t>zaslon</w:t>
      </w:r>
      <w:r w:rsidR="00BB408C">
        <w:t xml:space="preserve">. </w:t>
      </w:r>
    </w:p>
    <w:p w14:paraId="5A18EAB1" w14:textId="07460148" w:rsidR="00C324BE" w:rsidRDefault="00AE3378" w:rsidP="00BA7A68">
      <w:r>
        <w:t xml:space="preserve">Rezultati testiranja u </w:t>
      </w:r>
      <w:r w:rsidR="003B3421">
        <w:t>[13]</w:t>
      </w:r>
      <w:r w:rsidR="00732B59">
        <w:t>,</w:t>
      </w:r>
      <w:r>
        <w:t xml:space="preserve"> pri usporedbi nativne iOS aplikacije i </w:t>
      </w:r>
      <w:r w:rsidR="00321AC8">
        <w:t xml:space="preserve">višeplatformskih rješenja kao </w:t>
      </w:r>
      <w:r w:rsidR="00E15AEF">
        <w:t xml:space="preserve"> </w:t>
      </w:r>
      <w:r w:rsidR="00E15AEF" w:rsidRPr="00732B59">
        <w:rPr>
          <w:i/>
          <w:iCs/>
        </w:rPr>
        <w:t>Famo.us</w:t>
      </w:r>
      <w:r w:rsidR="00E15AEF">
        <w:t xml:space="preserve"> i </w:t>
      </w:r>
      <w:r w:rsidR="00E15AEF" w:rsidRPr="00732B59">
        <w:rPr>
          <w:i/>
          <w:iCs/>
        </w:rPr>
        <w:t>Ionic</w:t>
      </w:r>
      <w:r w:rsidR="0051286C">
        <w:t xml:space="preserve">, pokazuju </w:t>
      </w:r>
      <w:r w:rsidR="008D4500">
        <w:t xml:space="preserve">da </w:t>
      </w:r>
      <w:r w:rsidR="0051286C">
        <w:t>vrem</w:t>
      </w:r>
      <w:r w:rsidR="00732B59">
        <w:t>e</w:t>
      </w:r>
      <w:r w:rsidR="0051286C">
        <w:t xml:space="preserve">na odziva pri prelasku na novu stranicu </w:t>
      </w:r>
      <w:r w:rsidR="008D4500">
        <w:t>mogu biti bolja ili jednaka u usporedbi s nativnim iOS.</w:t>
      </w:r>
      <w:r w:rsidR="00F06886">
        <w:t xml:space="preserve"> Ovaj ishod nalikuje rezultatima dobivenim </w:t>
      </w:r>
      <w:r w:rsidR="000451E9">
        <w:t>testiranjem</w:t>
      </w:r>
      <w:r w:rsidR="00F06886">
        <w:t xml:space="preserve"> </w:t>
      </w:r>
      <w:r w:rsidR="00356A16">
        <w:t xml:space="preserve"> implementirane </w:t>
      </w:r>
      <w:r w:rsidR="00F06886" w:rsidRPr="00732B59">
        <w:rPr>
          <w:i/>
          <w:iCs/>
        </w:rPr>
        <w:t>Flutter</w:t>
      </w:r>
      <w:r w:rsidR="00F06886">
        <w:t xml:space="preserve"> i </w:t>
      </w:r>
      <w:r w:rsidR="00F06886" w:rsidRPr="00732B59">
        <w:rPr>
          <w:i/>
          <w:iCs/>
        </w:rPr>
        <w:t>SwiftUI</w:t>
      </w:r>
      <w:r w:rsidR="00F06886">
        <w:t xml:space="preserve"> aplikacije</w:t>
      </w:r>
      <w:r w:rsidR="00080955">
        <w:t xml:space="preserve"> </w:t>
      </w:r>
      <w:r w:rsidR="00356A16">
        <w:t xml:space="preserve">gdje </w:t>
      </w:r>
      <w:r w:rsidR="00080955">
        <w:t>se promatra brže vrijeme odziva višeplatformske aplikacije u odnosu na</w:t>
      </w:r>
      <w:r w:rsidR="00123A3D">
        <w:t xml:space="preserve"> </w:t>
      </w:r>
      <w:r w:rsidR="00080955">
        <w:t>nativnu.</w:t>
      </w:r>
      <w:r w:rsidR="00732B59">
        <w:t xml:space="preserve"> </w:t>
      </w:r>
    </w:p>
    <w:p w14:paraId="0BEE6E5A" w14:textId="77E6AFC7" w:rsidR="00C324BE" w:rsidRDefault="004D19A0" w:rsidP="00BA7A68">
      <w:r>
        <w:t xml:space="preserve">Razlika </w:t>
      </w:r>
      <w:r w:rsidR="00D943A0">
        <w:t>v</w:t>
      </w:r>
      <w:r w:rsidR="00080955">
        <w:t xml:space="preserve">remena odziva </w:t>
      </w:r>
      <w:r w:rsidR="007B42F3">
        <w:t>pri obavljanju radnji kao što je listanje kroz beskonačnu listu slika, primjenu filtera na slici te spremanje</w:t>
      </w:r>
      <w:r w:rsidR="00230DF8">
        <w:t xml:space="preserve"> </w:t>
      </w:r>
      <w:r w:rsidR="009C7C6C">
        <w:t>slike</w:t>
      </w:r>
      <w:r w:rsidR="00230DF8">
        <w:t xml:space="preserve"> na uređaj su zn</w:t>
      </w:r>
      <w:r>
        <w:t>a</w:t>
      </w:r>
      <w:r w:rsidR="00230DF8">
        <w:t>tno kraća pri aplikaciji</w:t>
      </w:r>
      <w:r w:rsidR="00EC6377">
        <w:t xml:space="preserve"> napisanoj u </w:t>
      </w:r>
      <w:r w:rsidR="00EC6377" w:rsidRPr="00C324BE">
        <w:rPr>
          <w:i/>
          <w:iCs/>
        </w:rPr>
        <w:t>SwiftUI</w:t>
      </w:r>
      <w:r w:rsidR="00010B32">
        <w:t xml:space="preserve">. </w:t>
      </w:r>
    </w:p>
    <w:p w14:paraId="67550FA4" w14:textId="183ED38D" w:rsidR="00201A21" w:rsidRDefault="00010B32" w:rsidP="00BA7A68">
      <w:r>
        <w:t xml:space="preserve">Pri </w:t>
      </w:r>
      <w:r w:rsidR="002A4C38">
        <w:t xml:space="preserve">spremanju </w:t>
      </w:r>
      <w:r w:rsidR="009C7C6C">
        <w:t>slika</w:t>
      </w:r>
      <w:r w:rsidR="002A4C38">
        <w:t xml:space="preserve"> na ure</w:t>
      </w:r>
      <w:r w:rsidR="009C7C6C">
        <w:t>đ</w:t>
      </w:r>
      <w:r w:rsidR="002A4C38">
        <w:t xml:space="preserve">aj </w:t>
      </w:r>
      <w:r w:rsidR="002A4C38" w:rsidRPr="00C324BE">
        <w:rPr>
          <w:i/>
          <w:iCs/>
        </w:rPr>
        <w:t>Flutter</w:t>
      </w:r>
      <w:r w:rsidR="002A4C38">
        <w:t xml:space="preserve"> aplikacija je sporija</w:t>
      </w:r>
      <w:r w:rsidR="00250F73">
        <w:t xml:space="preserve"> u odnosu na </w:t>
      </w:r>
      <w:r w:rsidR="00250F73">
        <w:rPr>
          <w:i/>
          <w:iCs/>
        </w:rPr>
        <w:t>SwiftUI</w:t>
      </w:r>
      <w:r w:rsidR="00250F73">
        <w:t xml:space="preserve"> aplikaciju</w:t>
      </w:r>
      <w:r w:rsidR="001458B8">
        <w:t xml:space="preserve">. Za primjenu filtera slika aplikacija u SwiftUI ne primjećuje znatni porast pri većim veličinama slika, dok se u </w:t>
      </w:r>
      <w:r w:rsidR="001458B8" w:rsidRPr="00201A21">
        <w:rPr>
          <w:i/>
          <w:iCs/>
        </w:rPr>
        <w:t>Flutter</w:t>
      </w:r>
      <w:r w:rsidR="001458B8">
        <w:t xml:space="preserve"> aplikaciji jasno vidi porast pri porastu veličine slike, kao što je najbolje vidljivo na </w:t>
      </w:r>
      <w:r w:rsidR="004C0FB6">
        <w:t xml:space="preserve">slici </w:t>
      </w:r>
      <w:r w:rsidR="001458B8">
        <w:t xml:space="preserve"> </w:t>
      </w:r>
      <w:r w:rsidR="00250F73">
        <w:t>5</w:t>
      </w:r>
      <w:r w:rsidR="001458B8">
        <w:t>.4.</w:t>
      </w:r>
      <w:r w:rsidR="00201A21">
        <w:t xml:space="preserve"> </w:t>
      </w:r>
    </w:p>
    <w:p w14:paraId="548B70D9" w14:textId="069EB993" w:rsidR="00201A21" w:rsidRDefault="00945B7E" w:rsidP="00BA7A68">
      <w:r>
        <w:t xml:space="preserve">Postotak zauzeća </w:t>
      </w:r>
      <w:r w:rsidR="00201A21">
        <w:t>procesora pri</w:t>
      </w:r>
      <w:r>
        <w:t xml:space="preserve"> obavljanju operacija u </w:t>
      </w:r>
      <w:r w:rsidRPr="00201A21">
        <w:rPr>
          <w:i/>
          <w:iCs/>
        </w:rPr>
        <w:t>Flutter</w:t>
      </w:r>
      <w:r>
        <w:t xml:space="preserve"> aplikaciji </w:t>
      </w:r>
      <w:r w:rsidR="00B008B0">
        <w:t xml:space="preserve">je znatno veći te </w:t>
      </w:r>
      <w:r w:rsidR="00390E98">
        <w:t>iznosi u prosjeku duplo više nego postotak zauzeća</w:t>
      </w:r>
      <w:r w:rsidR="002B2F38">
        <w:t xml:space="preserve"> u odnosu na nativnu aplikaciju u </w:t>
      </w:r>
      <w:r w:rsidR="002B2F38" w:rsidRPr="00201A21">
        <w:rPr>
          <w:i/>
          <w:iCs/>
        </w:rPr>
        <w:t>SwiftUI</w:t>
      </w:r>
      <w:r w:rsidR="002B2F38">
        <w:t xml:space="preserve">. Slična promatranja su opažena u </w:t>
      </w:r>
      <w:r w:rsidR="001D7648">
        <w:t>[1]</w:t>
      </w:r>
      <w:r w:rsidR="00D62486">
        <w:t xml:space="preserve">, gdje je postotak </w:t>
      </w:r>
      <w:r w:rsidR="0060594F">
        <w:t xml:space="preserve">zauzeća </w:t>
      </w:r>
      <w:r w:rsidR="00201A21">
        <w:t>procesora hibridne</w:t>
      </w:r>
      <w:r w:rsidR="00EE3843">
        <w:t xml:space="preserve"> aplikacije u </w:t>
      </w:r>
      <w:r w:rsidR="00EE3843" w:rsidRPr="00201A21">
        <w:rPr>
          <w:i/>
          <w:iCs/>
        </w:rPr>
        <w:t>Cordova</w:t>
      </w:r>
      <w:r w:rsidR="00EE3843">
        <w:t xml:space="preserve"> </w:t>
      </w:r>
      <w:r w:rsidR="00E11FE9">
        <w:lastRenderedPageBreak/>
        <w:t>alatu za razvoj</w:t>
      </w:r>
      <w:r w:rsidR="006E7D0D">
        <w:t xml:space="preserve"> programa</w:t>
      </w:r>
      <w:r w:rsidR="00E11FE9">
        <w:t xml:space="preserve"> bio 106% veći u odnosu na </w:t>
      </w:r>
      <w:r w:rsidR="0060594F">
        <w:t>nativn</w:t>
      </w:r>
      <w:r w:rsidR="00E11FE9">
        <w:t>u</w:t>
      </w:r>
      <w:r w:rsidR="0060594F">
        <w:t xml:space="preserve"> Android aplikacij</w:t>
      </w:r>
      <w:r w:rsidR="00E11FE9">
        <w:t>u</w:t>
      </w:r>
      <w:r w:rsidR="00B74001">
        <w:t xml:space="preserve"> te u </w:t>
      </w:r>
      <w:r w:rsidR="00FC3D6C">
        <w:t>[11]</w:t>
      </w:r>
      <w:r w:rsidR="008A7C52">
        <w:t xml:space="preserve"> gdje je zauzeće </w:t>
      </w:r>
      <w:r w:rsidR="00201A21">
        <w:t>procesora u</w:t>
      </w:r>
      <w:r w:rsidR="005D230C">
        <w:t xml:space="preserve"> </w:t>
      </w:r>
      <w:r w:rsidR="005D230C" w:rsidRPr="00201A21">
        <w:rPr>
          <w:i/>
          <w:iCs/>
        </w:rPr>
        <w:t>Ionic</w:t>
      </w:r>
      <w:r w:rsidR="005D230C">
        <w:t xml:space="preserve"> alatu za razvoj</w:t>
      </w:r>
      <w:r w:rsidR="006E7D0D">
        <w:t xml:space="preserve"> programa</w:t>
      </w:r>
      <w:r w:rsidR="005D230C">
        <w:t xml:space="preserve"> bio </w:t>
      </w:r>
      <w:r w:rsidR="007B14B1">
        <w:t>skoro tri puta veći nego u nativnoj aplikaciji</w:t>
      </w:r>
      <w:r w:rsidR="00E11FE9">
        <w:t>.</w:t>
      </w:r>
      <w:r w:rsidR="00B74001">
        <w:t xml:space="preserve"> Prema </w:t>
      </w:r>
      <w:r w:rsidR="004A670C">
        <w:t>slikama</w:t>
      </w:r>
      <w:r w:rsidR="007B14B1">
        <w:t xml:space="preserve"> </w:t>
      </w:r>
      <w:r w:rsidR="00250F73">
        <w:t>5</w:t>
      </w:r>
      <w:r w:rsidR="007B14B1">
        <w:t>.23. i 4.</w:t>
      </w:r>
      <w:r w:rsidR="00250F73">
        <w:t>5</w:t>
      </w:r>
      <w:r w:rsidR="007B14B1">
        <w:t xml:space="preserve">4. </w:t>
      </w:r>
      <w:r w:rsidR="0062151C">
        <w:t xml:space="preserve">vidi se da </w:t>
      </w:r>
      <w:r w:rsidR="0062151C" w:rsidRPr="00201A21">
        <w:rPr>
          <w:i/>
          <w:iCs/>
        </w:rPr>
        <w:t>Flutter</w:t>
      </w:r>
      <w:r w:rsidR="0062151C">
        <w:t xml:space="preserve"> aplikacija koristi više memorije nego nativna aplikacija u </w:t>
      </w:r>
      <w:r w:rsidR="0062151C" w:rsidRPr="00201A21">
        <w:rPr>
          <w:i/>
          <w:iCs/>
        </w:rPr>
        <w:t>SwiftUI</w:t>
      </w:r>
      <w:r w:rsidR="00450497">
        <w:t xml:space="preserve">, pri čemu je zauzeće memorije u </w:t>
      </w:r>
      <w:r w:rsidR="00450497" w:rsidRPr="00201A21">
        <w:rPr>
          <w:i/>
          <w:iCs/>
        </w:rPr>
        <w:t>Flutter</w:t>
      </w:r>
      <w:r w:rsidR="00450497">
        <w:t xml:space="preserve"> aplikaciji </w:t>
      </w:r>
      <w:r w:rsidR="008D7715">
        <w:t>20% veće u odnosu na nativnu ap</w:t>
      </w:r>
      <w:r w:rsidR="00CC0497">
        <w:t xml:space="preserve">likaciju. </w:t>
      </w:r>
      <w:r w:rsidR="00796036">
        <w:t>Veće zauzeće memorije u višeplatformskim aplikacijama je također prim</w:t>
      </w:r>
      <w:r w:rsidR="00201A21">
        <w:t>i</w:t>
      </w:r>
      <w:r w:rsidR="00796036">
        <w:t>jećeno u</w:t>
      </w:r>
      <w:r w:rsidR="001F4CA6">
        <w:t xml:space="preserve"> [</w:t>
      </w:r>
      <w:r w:rsidR="005C38F5">
        <w:t>1</w:t>
      </w:r>
      <w:r w:rsidR="001F4CA6">
        <w:t xml:space="preserve">] gdje je zabilježeno čak do 73% veće zauzeće memorije u </w:t>
      </w:r>
      <w:r w:rsidR="001F4CA6" w:rsidRPr="00201A21">
        <w:rPr>
          <w:i/>
          <w:iCs/>
        </w:rPr>
        <w:t>C</w:t>
      </w:r>
      <w:r w:rsidR="00753483" w:rsidRPr="00201A21">
        <w:rPr>
          <w:i/>
          <w:iCs/>
        </w:rPr>
        <w:t>ordova</w:t>
      </w:r>
      <w:r w:rsidR="00252BC0">
        <w:t xml:space="preserve"> aplikaciji.</w:t>
      </w:r>
      <w:r w:rsidR="00AE0BB7">
        <w:t xml:space="preserve"> </w:t>
      </w:r>
    </w:p>
    <w:p w14:paraId="1FBD72DE" w14:textId="679F928D" w:rsidR="00D20BCA" w:rsidRDefault="00A22E31" w:rsidP="00BA7A68">
      <w:r>
        <w:t>Vrijeme odziva</w:t>
      </w:r>
      <w:r w:rsidR="00D943A0">
        <w:t xml:space="preserve"> pri </w:t>
      </w:r>
      <w:r w:rsidR="00A70C79">
        <w:t>pokretanj</w:t>
      </w:r>
      <w:r w:rsidR="00D943A0">
        <w:t>u</w:t>
      </w:r>
      <w:r w:rsidR="00A70C79">
        <w:t xml:space="preserve"> aplikacije vidljiv</w:t>
      </w:r>
      <w:r w:rsidR="003E7113">
        <w:t>o</w:t>
      </w:r>
      <w:r w:rsidR="00A70C79">
        <w:t xml:space="preserve"> na </w:t>
      </w:r>
      <w:r w:rsidR="004A670C">
        <w:t>slikama</w:t>
      </w:r>
      <w:r w:rsidR="00A70C79">
        <w:t xml:space="preserve"> </w:t>
      </w:r>
      <w:r w:rsidR="001043A1">
        <w:t>5</w:t>
      </w:r>
      <w:r w:rsidR="00A70C79">
        <w:t xml:space="preserve">.7 i </w:t>
      </w:r>
      <w:r w:rsidR="001043A1">
        <w:t>5</w:t>
      </w:r>
      <w:r w:rsidR="00A70C79">
        <w:t xml:space="preserve">.8, traje </w:t>
      </w:r>
      <w:r w:rsidR="00112A52">
        <w:t xml:space="preserve">43% duže na uređaju iPhone 12 te 29% </w:t>
      </w:r>
      <w:r w:rsidR="00DB2483">
        <w:t xml:space="preserve">na urešaju iPhone 13 Max u </w:t>
      </w:r>
      <w:r w:rsidR="00DB2483">
        <w:rPr>
          <w:i/>
          <w:iCs/>
        </w:rPr>
        <w:t>Flutter</w:t>
      </w:r>
      <w:r w:rsidR="00112A52">
        <w:t xml:space="preserve"> </w:t>
      </w:r>
      <w:r w:rsidR="00DB27E2">
        <w:t>aplikaciji nego u nativnoj. Velika razlika u omjeru vremena pokretanja aplikacija je dobivena radi samih razlika specifikacija uređaja na kojima su testovi provedeni.</w:t>
      </w:r>
      <w:r w:rsidR="003C3964">
        <w:t xml:space="preserve"> Slično ponašanje je dobiveno pri testiranju vremena pokretanja nativnih i višeplatformskih aplikacija u </w:t>
      </w:r>
      <w:r w:rsidR="00FC3D6C">
        <w:t>[11]</w:t>
      </w:r>
      <w:r w:rsidR="003C3964">
        <w:t>,</w:t>
      </w:r>
      <w:r w:rsidR="00FB6730">
        <w:t xml:space="preserve"> gdje </w:t>
      </w:r>
      <w:r w:rsidR="001C7A46">
        <w:t>je prim</w:t>
      </w:r>
      <w:r w:rsidR="00080F53">
        <w:t>i</w:t>
      </w:r>
      <w:r w:rsidR="001C7A46">
        <w:t xml:space="preserve">jećeno znatno veće vrijeme pokretanja pri </w:t>
      </w:r>
      <w:r w:rsidR="00FA65E1">
        <w:t>višeplatformskim aplikacij</w:t>
      </w:r>
      <w:r w:rsidR="00D20BCA">
        <w:t>a</w:t>
      </w:r>
      <w:r w:rsidR="00FA65E1">
        <w:t>m</w:t>
      </w:r>
      <w:r w:rsidR="00D20BCA">
        <w:t>a</w:t>
      </w:r>
      <w:r w:rsidR="0036309B">
        <w:t xml:space="preserve">. U </w:t>
      </w:r>
      <w:r w:rsidR="00FC3D6C">
        <w:t>[11]</w:t>
      </w:r>
      <w:r w:rsidR="00FA65E1">
        <w:t xml:space="preserve"> gdje</w:t>
      </w:r>
      <w:r w:rsidR="00D80331">
        <w:t xml:space="preserve"> je očitano</w:t>
      </w:r>
      <w:r w:rsidR="00EB0F2E">
        <w:t xml:space="preserve"> čak</w:t>
      </w:r>
      <w:r w:rsidR="00D80331">
        <w:t xml:space="preserve"> </w:t>
      </w:r>
      <w:r w:rsidR="00BE7457">
        <w:t>382</w:t>
      </w:r>
      <w:r w:rsidR="00D80331">
        <w:t xml:space="preserve">% veće vrijeme odziva pokretanja </w:t>
      </w:r>
      <w:r w:rsidR="00D20BCA">
        <w:t>aplikacije</w:t>
      </w:r>
      <w:r w:rsidR="00D80331">
        <w:t xml:space="preserve"> u </w:t>
      </w:r>
      <w:r w:rsidR="00D80331" w:rsidRPr="00D20BCA">
        <w:rPr>
          <w:i/>
          <w:iCs/>
        </w:rPr>
        <w:t>Ionic</w:t>
      </w:r>
      <w:r w:rsidR="00D80331">
        <w:t xml:space="preserve"> alatu za razvoj</w:t>
      </w:r>
      <w:r w:rsidR="006E7D0D">
        <w:t xml:space="preserve"> programa</w:t>
      </w:r>
      <w:r w:rsidR="00BE7457">
        <w:t xml:space="preserve"> u odnosu na nativnu iOS aplikaciju. </w:t>
      </w:r>
    </w:p>
    <w:p w14:paraId="0E8F3E72" w14:textId="58631B73" w:rsidR="001431DD" w:rsidRDefault="00BE7457" w:rsidP="00BA7A68">
      <w:r>
        <w:t>V</w:t>
      </w:r>
      <w:r w:rsidR="00D20BCA">
        <w:t>e</w:t>
      </w:r>
      <w:r>
        <w:t xml:space="preserve">ličine aplikacija pri preuzimanju na uređaj i instalaciji na uređaj su znatno veće u </w:t>
      </w:r>
      <w:r w:rsidRPr="00D20BCA">
        <w:rPr>
          <w:i/>
          <w:iCs/>
        </w:rPr>
        <w:t>Flutter</w:t>
      </w:r>
      <w:r>
        <w:t xml:space="preserve"> aplikaciji nego u nativnoj </w:t>
      </w:r>
      <w:r w:rsidRPr="00D20BCA">
        <w:rPr>
          <w:i/>
          <w:iCs/>
        </w:rPr>
        <w:t>SwiftUI</w:t>
      </w:r>
      <w:r>
        <w:t>.</w:t>
      </w:r>
      <w:r w:rsidR="00A23EFF">
        <w:t xml:space="preserve"> </w:t>
      </w:r>
      <w:r w:rsidR="00766703">
        <w:t>P</w:t>
      </w:r>
      <w:r w:rsidR="00345D22">
        <w:t xml:space="preserve">rema </w:t>
      </w:r>
      <w:r w:rsidR="004C0FB6">
        <w:t xml:space="preserve">slici </w:t>
      </w:r>
      <w:r w:rsidR="00345D22">
        <w:t xml:space="preserve"> </w:t>
      </w:r>
      <w:r w:rsidR="00C524A5">
        <w:t>5</w:t>
      </w:r>
      <w:r w:rsidR="00345D22">
        <w:t>.25. očitana je čak 1155%</w:t>
      </w:r>
      <w:r w:rsidR="00094063">
        <w:t xml:space="preserve"> veća veličina </w:t>
      </w:r>
      <w:r w:rsidR="00094063" w:rsidRPr="00D20BCA">
        <w:rPr>
          <w:i/>
          <w:iCs/>
        </w:rPr>
        <w:t>Flutter</w:t>
      </w:r>
      <w:r w:rsidR="00094063">
        <w:t xml:space="preserve"> aplikacije pri skidanju te </w:t>
      </w:r>
      <w:r w:rsidR="00380D19">
        <w:t xml:space="preserve">1011% veća veličina aplikacije pri instalaciji. </w:t>
      </w:r>
      <w:r w:rsidR="00380D19" w:rsidRPr="00D20BCA">
        <w:rPr>
          <w:i/>
          <w:iCs/>
        </w:rPr>
        <w:t>Flutter</w:t>
      </w:r>
      <w:r w:rsidR="00D20BCA">
        <w:t xml:space="preserve"> </w:t>
      </w:r>
      <w:r w:rsidR="00380D19">
        <w:t xml:space="preserve">aplikacija </w:t>
      </w:r>
      <w:r w:rsidR="003C1501">
        <w:t xml:space="preserve">intenzivno </w:t>
      </w:r>
      <w:r w:rsidR="00380D19">
        <w:t xml:space="preserve">koristi </w:t>
      </w:r>
      <w:r w:rsidR="003C1501">
        <w:t>biblioteke</w:t>
      </w:r>
      <w:r w:rsidR="00FB0D45">
        <w:t xml:space="preserve">, </w:t>
      </w:r>
      <w:r w:rsidR="00380D19">
        <w:t xml:space="preserve">što zasigurno doprinosi </w:t>
      </w:r>
      <w:r w:rsidR="003C1501">
        <w:t xml:space="preserve">krajnjoj </w:t>
      </w:r>
      <w:r w:rsidR="00FB0D45">
        <w:t>veli</w:t>
      </w:r>
      <w:r w:rsidR="003C1501">
        <w:t>čini aplikacije.</w:t>
      </w:r>
    </w:p>
    <w:p w14:paraId="66EFF774" w14:textId="20C3FA8B" w:rsidR="007A6A96" w:rsidRDefault="007A6A96" w:rsidP="006C62B3">
      <w:pPr>
        <w:pStyle w:val="Heading2"/>
        <w:spacing w:before="240" w:after="0"/>
      </w:pPr>
      <w:bookmarkStart w:id="162" w:name="_Toc113288465"/>
      <w:r w:rsidRPr="00C30329">
        <w:t>Analiza implementacije i korisničkog iskustva</w:t>
      </w:r>
      <w:bookmarkEnd w:id="162"/>
    </w:p>
    <w:p w14:paraId="58CA7E40" w14:textId="1C947347" w:rsidR="00D20BCA" w:rsidRDefault="001431DD" w:rsidP="001431DD">
      <w:r>
        <w:t>Vremena odziva do 100 milisekundi se dožive trenutačnim sa strane korisnika, dok su vremena odziva do par seku</w:t>
      </w:r>
      <w:r w:rsidR="00D20BCA">
        <w:t>nd</w:t>
      </w:r>
      <w:r>
        <w:t>i dozvoljena ako se de</w:t>
      </w:r>
      <w:r w:rsidR="00D20BCA">
        <w:t>ša</w:t>
      </w:r>
      <w:r>
        <w:t xml:space="preserve">vaju rijetko </w:t>
      </w:r>
      <w:r w:rsidR="00FC3D6C">
        <w:t>[11]</w:t>
      </w:r>
      <w:r>
        <w:t xml:space="preserve">. </w:t>
      </w:r>
      <w:r w:rsidR="008169B3">
        <w:t xml:space="preserve">Uzimajući to u obzir, </w:t>
      </w:r>
      <w:r w:rsidR="00717542">
        <w:t xml:space="preserve">možemo vrednovati u kojim slučajevima će </w:t>
      </w:r>
      <w:r w:rsidR="007D0490">
        <w:t>razlike</w:t>
      </w:r>
      <w:r w:rsidR="00717542">
        <w:t xml:space="preserve"> u performansama </w:t>
      </w:r>
      <w:r w:rsidR="00717542" w:rsidRPr="00D20BCA">
        <w:rPr>
          <w:i/>
          <w:iCs/>
        </w:rPr>
        <w:t>Flutter</w:t>
      </w:r>
      <w:r w:rsidR="00717542">
        <w:t xml:space="preserve"> i nativne aplikacije biti opaženi</w:t>
      </w:r>
      <w:r w:rsidR="00D47251">
        <w:t xml:space="preserve">. </w:t>
      </w:r>
    </w:p>
    <w:p w14:paraId="7C6D511E" w14:textId="1A6477B6" w:rsidR="00D20BCA" w:rsidRDefault="006959EB" w:rsidP="001431DD">
      <w:r>
        <w:t xml:space="preserve">Prema </w:t>
      </w:r>
      <w:r w:rsidR="004A670C">
        <w:t>slikama</w:t>
      </w:r>
      <w:r>
        <w:t xml:space="preserve"> </w:t>
      </w:r>
      <w:r w:rsidR="00C524A5">
        <w:t>5</w:t>
      </w:r>
      <w:r>
        <w:t xml:space="preserve">.1 i </w:t>
      </w:r>
      <w:r w:rsidR="00C524A5">
        <w:t>5</w:t>
      </w:r>
      <w:r>
        <w:t xml:space="preserve">.2, vidi se da su vremena odziva pri navigaciji u </w:t>
      </w:r>
      <w:r w:rsidRPr="00D20BCA">
        <w:rPr>
          <w:i/>
          <w:iCs/>
        </w:rPr>
        <w:t>Flutter</w:t>
      </w:r>
      <w:r>
        <w:t xml:space="preserve"> i </w:t>
      </w:r>
      <w:r w:rsidRPr="00D20BCA">
        <w:rPr>
          <w:i/>
          <w:iCs/>
        </w:rPr>
        <w:t>SwiftUI</w:t>
      </w:r>
      <w:r>
        <w:t xml:space="preserve"> aplikaciji </w:t>
      </w:r>
      <w:r w:rsidR="00591FED">
        <w:t>u rangu do 100 milisekundi te se prema tim podacima i iz iskustva korištenja aplikacije vidno ne prim</w:t>
      </w:r>
      <w:r w:rsidR="00D20BCA">
        <w:t>i</w:t>
      </w:r>
      <w:r w:rsidR="00591FED">
        <w:t>jeti razlika pri navigaciji na stranicu detalja slike.</w:t>
      </w:r>
    </w:p>
    <w:p w14:paraId="5E687E53" w14:textId="155B7CE5" w:rsidR="002E62B5" w:rsidRDefault="009A470E" w:rsidP="001431DD">
      <w:r>
        <w:t xml:space="preserve"> Prema </w:t>
      </w:r>
      <w:r w:rsidR="004A670C">
        <w:t>slikama</w:t>
      </w:r>
      <w:r>
        <w:t xml:space="preserve"> </w:t>
      </w:r>
      <w:r w:rsidR="00C524A5">
        <w:t>5</w:t>
      </w:r>
      <w:r>
        <w:t xml:space="preserve">.3 i </w:t>
      </w:r>
      <w:r w:rsidR="00C524A5">
        <w:t>5</w:t>
      </w:r>
      <w:r>
        <w:t xml:space="preserve">.4, vidi se da su odzivna vremena funkcije filtera slike u </w:t>
      </w:r>
      <w:r w:rsidRPr="00D20BCA">
        <w:rPr>
          <w:i/>
          <w:iCs/>
        </w:rPr>
        <w:t>SwiftUI</w:t>
      </w:r>
      <w:r>
        <w:t xml:space="preserve"> aplikaciji u rangu do 100 </w:t>
      </w:r>
      <w:r w:rsidRPr="002E62B5">
        <w:t>milisekundi</w:t>
      </w:r>
      <w:r>
        <w:t xml:space="preserve">, dok je </w:t>
      </w:r>
      <w:r w:rsidR="00A22E31">
        <w:t>vrijeme odziva</w:t>
      </w:r>
      <w:r>
        <w:t xml:space="preserve">u </w:t>
      </w:r>
      <w:r w:rsidRPr="002E62B5">
        <w:rPr>
          <w:i/>
          <w:iCs/>
        </w:rPr>
        <w:t>Flutter</w:t>
      </w:r>
      <w:r>
        <w:t xml:space="preserve"> aplikaciji</w:t>
      </w:r>
      <w:r w:rsidR="006E67FB">
        <w:t xml:space="preserve"> u rangu od 200 do 600 milisekun</w:t>
      </w:r>
      <w:r w:rsidR="002E62B5">
        <w:t>d</w:t>
      </w:r>
      <w:r w:rsidR="006E67FB">
        <w:t xml:space="preserve">i. Prema tim podacima te iz korištenja aplikacija, primjenjivanje filtera u </w:t>
      </w:r>
      <w:r w:rsidR="006E67FB" w:rsidRPr="002E62B5">
        <w:rPr>
          <w:i/>
          <w:iCs/>
        </w:rPr>
        <w:t>SwiftUI</w:t>
      </w:r>
      <w:r w:rsidR="006E67FB">
        <w:t xml:space="preserve"> aplikaciji se ne</w:t>
      </w:r>
      <w:r w:rsidR="002E62B5">
        <w:t xml:space="preserve"> vizualno ne</w:t>
      </w:r>
      <w:r w:rsidR="006E67FB">
        <w:t xml:space="preserve"> prim</w:t>
      </w:r>
      <w:r w:rsidR="002E62B5">
        <w:t>i</w:t>
      </w:r>
      <w:r w:rsidR="006E67FB">
        <w:t xml:space="preserve">jeti, dok u </w:t>
      </w:r>
      <w:r w:rsidR="006E67FB" w:rsidRPr="002E62B5">
        <w:rPr>
          <w:i/>
          <w:iCs/>
        </w:rPr>
        <w:t>Flutter</w:t>
      </w:r>
      <w:r w:rsidR="006E67FB">
        <w:t xml:space="preserve"> aplikaciji se </w:t>
      </w:r>
      <w:r w:rsidR="00DD34B4">
        <w:t>prim</w:t>
      </w:r>
      <w:r w:rsidR="002E62B5">
        <w:t>i</w:t>
      </w:r>
      <w:r w:rsidR="00DD34B4">
        <w:t>jeti malo kašnjenje pri primjenjivanju filtera na slici.</w:t>
      </w:r>
    </w:p>
    <w:p w14:paraId="578F930E" w14:textId="49220292" w:rsidR="002E62B5" w:rsidRDefault="006A2F15" w:rsidP="001431DD">
      <w:r>
        <w:lastRenderedPageBreak/>
        <w:t>Odzivna vremena pri spremanju slika</w:t>
      </w:r>
      <w:r w:rsidR="00CC6916">
        <w:t xml:space="preserve">, vidljiva na </w:t>
      </w:r>
      <w:r w:rsidR="004A670C">
        <w:t>slikama</w:t>
      </w:r>
      <w:r w:rsidR="00CC6916">
        <w:t xml:space="preserve"> </w:t>
      </w:r>
      <w:r w:rsidR="0091355C">
        <w:t>5</w:t>
      </w:r>
      <w:r w:rsidR="00CC6916">
        <w:t xml:space="preserve">.5 i </w:t>
      </w:r>
      <w:r w:rsidR="0091355C">
        <w:t>5</w:t>
      </w:r>
      <w:r w:rsidR="00CC6916">
        <w:t>.6,</w:t>
      </w:r>
      <w:r>
        <w:t xml:space="preserve"> </w:t>
      </w:r>
      <w:r w:rsidR="00CC6916">
        <w:t xml:space="preserve">su za </w:t>
      </w:r>
      <w:r w:rsidR="00CC6916" w:rsidRPr="002E62B5">
        <w:rPr>
          <w:i/>
          <w:iCs/>
        </w:rPr>
        <w:t>Flutter</w:t>
      </w:r>
      <w:r w:rsidR="00CC6916">
        <w:t xml:space="preserve"> i za </w:t>
      </w:r>
      <w:r w:rsidR="00CC6916" w:rsidRPr="002E62B5">
        <w:rPr>
          <w:i/>
          <w:iCs/>
        </w:rPr>
        <w:t>SwiftUI</w:t>
      </w:r>
      <w:r w:rsidR="00CC6916">
        <w:t xml:space="preserve"> aplikaciju u rangu od par sekundi. Prema tome, pri korištenju aplikacije prim</w:t>
      </w:r>
      <w:r w:rsidR="002E62B5">
        <w:t>i</w:t>
      </w:r>
      <w:r w:rsidR="00CC6916">
        <w:t>jeti se znatno kašnjenje dok se spremanje slike ne obavi</w:t>
      </w:r>
      <w:r w:rsidR="007A22A9">
        <w:t xml:space="preserve"> te s obzirom </w:t>
      </w:r>
      <w:r w:rsidR="00CE39A0">
        <w:t xml:space="preserve">na to </w:t>
      </w:r>
      <w:r w:rsidR="007A22A9">
        <w:t>da su obje aplikacije u istom rangu vremena odziva, pri korištenju aplikacije se</w:t>
      </w:r>
      <w:r w:rsidR="002E62B5">
        <w:t xml:space="preserve"> </w:t>
      </w:r>
      <w:r w:rsidR="007A22A9">
        <w:t>ne prim</w:t>
      </w:r>
      <w:r w:rsidR="002E62B5">
        <w:t>i</w:t>
      </w:r>
      <w:r w:rsidR="007A22A9">
        <w:t xml:space="preserve">jeti znatna razlika između </w:t>
      </w:r>
      <w:r w:rsidR="007A22A9" w:rsidRPr="002E62B5">
        <w:rPr>
          <w:i/>
          <w:iCs/>
        </w:rPr>
        <w:t>Flutter</w:t>
      </w:r>
      <w:r w:rsidR="007A22A9">
        <w:t xml:space="preserve"> i </w:t>
      </w:r>
      <w:r w:rsidR="007A22A9" w:rsidRPr="002E62B5">
        <w:rPr>
          <w:i/>
          <w:iCs/>
        </w:rPr>
        <w:t>SwiftUI</w:t>
      </w:r>
      <w:r w:rsidR="007A22A9">
        <w:t xml:space="preserve"> aplikacije.</w:t>
      </w:r>
      <w:r w:rsidR="00DF3A91">
        <w:t xml:space="preserve"> </w:t>
      </w:r>
    </w:p>
    <w:p w14:paraId="196F73E6" w14:textId="050B2F2D" w:rsidR="001431DD" w:rsidRDefault="00DF3A91" w:rsidP="001431DD">
      <w:r>
        <w:t>Korisničko iskustvo listanja kroz beskonačnu listu slika se ne može mjeriti vremenom odziva</w:t>
      </w:r>
      <w:r w:rsidR="00894CA5">
        <w:t xml:space="preserve">, stoga su se prikupili podaci o </w:t>
      </w:r>
      <w:r w:rsidR="0092135E">
        <w:t xml:space="preserve">brzini prikazivanja prikaza na </w:t>
      </w:r>
      <w:r w:rsidR="00F244CB">
        <w:t>zaslon</w:t>
      </w:r>
      <w:r w:rsidR="0092135E">
        <w:t xml:space="preserve">u (FPS) pri listanju, čiji su rezultati </w:t>
      </w:r>
      <w:r w:rsidR="00925E96">
        <w:t xml:space="preserve">vidljivi na </w:t>
      </w:r>
      <w:r w:rsidR="004C0FB6">
        <w:t xml:space="preserve">slici </w:t>
      </w:r>
      <w:r w:rsidR="00925E96">
        <w:t xml:space="preserve"> </w:t>
      </w:r>
      <w:r w:rsidR="0091355C">
        <w:t>5</w:t>
      </w:r>
      <w:r w:rsidR="00925E96">
        <w:t>.27 za ure</w:t>
      </w:r>
      <w:r w:rsidR="002E62B5">
        <w:t>đ</w:t>
      </w:r>
      <w:r w:rsidR="00925E96">
        <w:t xml:space="preserve">aj iPhone 12 i </w:t>
      </w:r>
      <w:r w:rsidR="004F27AC">
        <w:t xml:space="preserve">slici </w:t>
      </w:r>
      <w:r w:rsidR="0091355C">
        <w:t>5</w:t>
      </w:r>
      <w:r w:rsidR="00925E96">
        <w:t>.28 za uređaj iPhone 13 Pro Max.</w:t>
      </w:r>
    </w:p>
    <w:p w14:paraId="37DF94BE" w14:textId="433F8C83" w:rsidR="00432563" w:rsidRDefault="00432563" w:rsidP="00432563">
      <w:pPr>
        <w:jc w:val="center"/>
      </w:pPr>
      <w:r>
        <w:rPr>
          <w:noProof/>
          <w:lang w:eastAsia="hr-HR"/>
        </w:rPr>
        <w:drawing>
          <wp:inline distT="0" distB="0" distL="0" distR="0" wp14:anchorId="6A458900" wp14:editId="2674B42D">
            <wp:extent cx="4584289" cy="2736969"/>
            <wp:effectExtent l="0" t="0" r="13335" b="6350"/>
            <wp:docPr id="45" name="Chart 45">
              <a:extLst xmlns:a="http://schemas.openxmlformats.org/drawingml/2006/main">
                <a:ext uri="{FF2B5EF4-FFF2-40B4-BE49-F238E27FC236}">
                  <a16:creationId xmlns:a16="http://schemas.microsoft.com/office/drawing/2014/main" id="{105F9424-083B-5C43-BAFB-74B0B2104D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77FE65AA" w14:textId="0F05DD4D" w:rsidR="004C0FB6" w:rsidRPr="004C0FB6" w:rsidRDefault="004C0FB6" w:rsidP="004C0FB6">
      <w:pPr>
        <w:jc w:val="center"/>
        <w:rPr>
          <w:color w:val="000000"/>
          <w:sz w:val="20"/>
          <w:szCs w:val="20"/>
        </w:rPr>
      </w:pPr>
      <w:r>
        <w:tab/>
      </w:r>
      <w:r>
        <w:rPr>
          <w:color w:val="000000"/>
          <w:sz w:val="20"/>
          <w:szCs w:val="20"/>
        </w:rPr>
        <w:t xml:space="preserve">Slika </w:t>
      </w:r>
      <w:r w:rsidR="00782C85">
        <w:rPr>
          <w:color w:val="000000"/>
          <w:sz w:val="20"/>
          <w:szCs w:val="20"/>
        </w:rPr>
        <w:t>5</w:t>
      </w:r>
      <w:r w:rsidRPr="00C30329">
        <w:rPr>
          <w:color w:val="000000"/>
          <w:sz w:val="20"/>
          <w:szCs w:val="20"/>
        </w:rPr>
        <w:t>.</w:t>
      </w:r>
      <w:r>
        <w:rPr>
          <w:color w:val="000000"/>
          <w:sz w:val="20"/>
          <w:szCs w:val="20"/>
        </w:rPr>
        <w:t>27. Prosječni FPS pri listanju na uređaju iPhone 12</w:t>
      </w:r>
    </w:p>
    <w:p w14:paraId="06957193" w14:textId="0E53D89B" w:rsidR="004D1E9D" w:rsidRDefault="00432563" w:rsidP="004D1E9D">
      <w:pPr>
        <w:jc w:val="center"/>
      </w:pPr>
      <w:r>
        <w:rPr>
          <w:noProof/>
          <w:lang w:eastAsia="hr-HR"/>
        </w:rPr>
        <w:drawing>
          <wp:inline distT="0" distB="0" distL="0" distR="0" wp14:anchorId="378EE829" wp14:editId="5EC16072">
            <wp:extent cx="4584289" cy="2736969"/>
            <wp:effectExtent l="0" t="0" r="13335" b="6350"/>
            <wp:docPr id="46" name="Chart 46">
              <a:extLst xmlns:a="http://schemas.openxmlformats.org/drawingml/2006/main">
                <a:ext uri="{FF2B5EF4-FFF2-40B4-BE49-F238E27FC236}">
                  <a16:creationId xmlns:a16="http://schemas.microsoft.com/office/drawing/2014/main" id="{BE0FDA57-3FC3-4549-A8EB-A490F096B3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19A18DFB" w14:textId="218FB9E4" w:rsidR="004C0FB6" w:rsidRPr="004D1E9D" w:rsidRDefault="004C0FB6" w:rsidP="004C0FB6">
      <w:pPr>
        <w:jc w:val="center"/>
        <w:rPr>
          <w:color w:val="000000"/>
          <w:sz w:val="20"/>
          <w:szCs w:val="20"/>
        </w:rPr>
      </w:pPr>
      <w:r>
        <w:tab/>
      </w:r>
      <w:r>
        <w:rPr>
          <w:color w:val="000000"/>
          <w:sz w:val="20"/>
          <w:szCs w:val="20"/>
        </w:rPr>
        <w:t xml:space="preserve">Slika </w:t>
      </w:r>
      <w:r w:rsidR="00782C85">
        <w:rPr>
          <w:color w:val="000000"/>
          <w:sz w:val="20"/>
          <w:szCs w:val="20"/>
        </w:rPr>
        <w:t>5</w:t>
      </w:r>
      <w:r w:rsidRPr="00C30329">
        <w:rPr>
          <w:color w:val="000000"/>
          <w:sz w:val="20"/>
          <w:szCs w:val="20"/>
        </w:rPr>
        <w:t>.</w:t>
      </w:r>
      <w:r>
        <w:rPr>
          <w:color w:val="000000"/>
          <w:sz w:val="20"/>
          <w:szCs w:val="20"/>
        </w:rPr>
        <w:t>27. Prosječni FPS pri listanju na uređaju iPhone 13 Pro Max</w:t>
      </w:r>
    </w:p>
    <w:p w14:paraId="41A95EAB" w14:textId="77777777" w:rsidR="004C0FB6" w:rsidRDefault="004C0FB6" w:rsidP="004D1E9D">
      <w:pPr>
        <w:jc w:val="center"/>
      </w:pPr>
    </w:p>
    <w:p w14:paraId="04E03DFF" w14:textId="4AD465E0" w:rsidR="004D1E9D" w:rsidRPr="001431DD" w:rsidRDefault="004D1E9D" w:rsidP="004D1E9D">
      <w:r>
        <w:t xml:space="preserve">Iz rezultata na </w:t>
      </w:r>
      <w:r w:rsidR="004A670C">
        <w:t>slikama</w:t>
      </w:r>
      <w:r>
        <w:t xml:space="preserve"> </w:t>
      </w:r>
      <w:r w:rsidR="00782C85">
        <w:t>5</w:t>
      </w:r>
      <w:r>
        <w:t xml:space="preserve">.27 i </w:t>
      </w:r>
      <w:r w:rsidR="00782C85">
        <w:t>5</w:t>
      </w:r>
      <w:r>
        <w:t xml:space="preserve">.28, vidi se da je FPS u </w:t>
      </w:r>
      <w:r w:rsidRPr="003F32F2">
        <w:rPr>
          <w:i/>
          <w:iCs/>
        </w:rPr>
        <w:t>Flutter</w:t>
      </w:r>
      <w:r>
        <w:t xml:space="preserve"> i </w:t>
      </w:r>
      <w:r w:rsidRPr="003F32F2">
        <w:rPr>
          <w:i/>
          <w:iCs/>
        </w:rPr>
        <w:t>SwiftUI</w:t>
      </w:r>
      <w:r>
        <w:t xml:space="preserve"> aplikaciji pri </w:t>
      </w:r>
      <w:r w:rsidR="004F7E2F">
        <w:t xml:space="preserve">listanju kroz beskonačnu listu slika ostao visok, pri čemu se može </w:t>
      </w:r>
      <w:r w:rsidR="00364C97">
        <w:t>prim</w:t>
      </w:r>
      <w:r w:rsidR="003F32F2">
        <w:t>i</w:t>
      </w:r>
      <w:r w:rsidR="00364C97">
        <w:t>jetiti</w:t>
      </w:r>
      <w:r w:rsidR="004F7E2F">
        <w:t xml:space="preserve"> </w:t>
      </w:r>
      <w:r w:rsidR="00C26962">
        <w:t xml:space="preserve">da je FPS u </w:t>
      </w:r>
      <w:r w:rsidR="00C26962" w:rsidRPr="003F32F2">
        <w:rPr>
          <w:i/>
          <w:iCs/>
        </w:rPr>
        <w:t>SwiftUI</w:t>
      </w:r>
      <w:r w:rsidR="00C26962">
        <w:t xml:space="preserve"> aplikaciji veći u odnosu na </w:t>
      </w:r>
      <w:r w:rsidR="00C26962" w:rsidRPr="003F32F2">
        <w:rPr>
          <w:i/>
          <w:iCs/>
        </w:rPr>
        <w:t>Flutter</w:t>
      </w:r>
      <w:r w:rsidR="00C26962">
        <w:t xml:space="preserve"> aplikaciju. Prema podacima na </w:t>
      </w:r>
      <w:r w:rsidR="004A670C">
        <w:t>slikama</w:t>
      </w:r>
      <w:r w:rsidR="00C26962">
        <w:t xml:space="preserve"> </w:t>
      </w:r>
      <w:r w:rsidR="00782C85">
        <w:t>5</w:t>
      </w:r>
      <w:r w:rsidR="00C26962">
        <w:t>.</w:t>
      </w:r>
      <w:r w:rsidR="000B3225">
        <w:t>2</w:t>
      </w:r>
      <w:r w:rsidR="00C26962">
        <w:t xml:space="preserve">7 i </w:t>
      </w:r>
      <w:r w:rsidR="00782C85">
        <w:t>5</w:t>
      </w:r>
      <w:r w:rsidR="00C26962">
        <w:t>.</w:t>
      </w:r>
      <w:r w:rsidR="000B3225">
        <w:t>2</w:t>
      </w:r>
      <w:r w:rsidR="00C26962">
        <w:t xml:space="preserve">8 te pri korištenju aplikacije, vidi se da </w:t>
      </w:r>
      <w:r w:rsidR="0004545D">
        <w:t xml:space="preserve">sa strane korisničkog iskustva nema znatne razlike u listanju pri korištenju </w:t>
      </w:r>
      <w:r w:rsidR="0004545D" w:rsidRPr="003F32F2">
        <w:rPr>
          <w:i/>
          <w:iCs/>
        </w:rPr>
        <w:t>Flutter</w:t>
      </w:r>
      <w:r w:rsidR="0004545D">
        <w:t xml:space="preserve"> i </w:t>
      </w:r>
      <w:r w:rsidR="0004545D" w:rsidRPr="003F32F2">
        <w:rPr>
          <w:i/>
          <w:iCs/>
        </w:rPr>
        <w:t>SwiftUI</w:t>
      </w:r>
      <w:r w:rsidR="0004545D">
        <w:t xml:space="preserve"> aplikacije.</w:t>
      </w:r>
    </w:p>
    <w:bookmarkEnd w:id="150"/>
    <w:bookmarkEnd w:id="151"/>
    <w:p w14:paraId="008C1461" w14:textId="659621FA" w:rsidR="007A6A96" w:rsidRDefault="007A6A96" w:rsidP="007A6A96"/>
    <w:p w14:paraId="4BA26D94" w14:textId="3152A6FA" w:rsidR="00871511" w:rsidRDefault="00871511" w:rsidP="007A6A96"/>
    <w:p w14:paraId="4ADC80FD" w14:textId="3FAF4C9B" w:rsidR="00871511" w:rsidRDefault="00871511" w:rsidP="007A6A96"/>
    <w:p w14:paraId="431AAF8C" w14:textId="5C3FDACB" w:rsidR="00871511" w:rsidRDefault="00871511" w:rsidP="007A6A96"/>
    <w:p w14:paraId="18B98CB8" w14:textId="71EC1AB5" w:rsidR="00871511" w:rsidRDefault="00871511" w:rsidP="007A6A96"/>
    <w:p w14:paraId="09C98838" w14:textId="0B992CEB" w:rsidR="00871511" w:rsidRDefault="00871511" w:rsidP="007A6A96"/>
    <w:p w14:paraId="0E5CFCF4" w14:textId="7022B1A7" w:rsidR="00871511" w:rsidRDefault="00871511" w:rsidP="007A6A96"/>
    <w:p w14:paraId="7E0642B5" w14:textId="3BEC0C2D" w:rsidR="00871511" w:rsidRDefault="00871511" w:rsidP="007A6A96"/>
    <w:p w14:paraId="699BE38D" w14:textId="6460F386" w:rsidR="00871511" w:rsidRDefault="00871511" w:rsidP="007A6A96"/>
    <w:p w14:paraId="766B35F7" w14:textId="547E106A" w:rsidR="00871511" w:rsidRDefault="00871511" w:rsidP="007A6A96"/>
    <w:p w14:paraId="03488F7F" w14:textId="781DC0DB" w:rsidR="00871511" w:rsidRDefault="00871511" w:rsidP="007A6A96"/>
    <w:p w14:paraId="287C8028" w14:textId="3327CCC2" w:rsidR="00871511" w:rsidRDefault="00871511" w:rsidP="007A6A96"/>
    <w:p w14:paraId="18E71043" w14:textId="558BE2C0" w:rsidR="00871511" w:rsidRDefault="00871511" w:rsidP="007A6A96"/>
    <w:p w14:paraId="7286BCCF" w14:textId="6D162C23" w:rsidR="00871511" w:rsidRDefault="00871511" w:rsidP="007A6A96"/>
    <w:p w14:paraId="06A82ABD" w14:textId="1F11B86F" w:rsidR="00871511" w:rsidRDefault="00871511" w:rsidP="007A6A96"/>
    <w:p w14:paraId="05DD4DCC" w14:textId="1B880F30" w:rsidR="00871511" w:rsidRDefault="00871511" w:rsidP="007A6A96"/>
    <w:p w14:paraId="4DBB689F" w14:textId="04DCA064" w:rsidR="00871511" w:rsidRDefault="00871511" w:rsidP="007A6A96"/>
    <w:p w14:paraId="1F01D606" w14:textId="5C173B74" w:rsidR="00871511" w:rsidRDefault="00871511" w:rsidP="007A6A96"/>
    <w:p w14:paraId="0250AB82" w14:textId="77777777" w:rsidR="00871511" w:rsidRPr="00C30329" w:rsidRDefault="00871511" w:rsidP="007A6A96"/>
    <w:p w14:paraId="47AD08D1" w14:textId="04373FAC" w:rsidR="0084226B" w:rsidRDefault="0084226B" w:rsidP="0084226B">
      <w:pPr>
        <w:pStyle w:val="Heading1"/>
      </w:pPr>
      <w:bookmarkStart w:id="163" w:name="_Toc113288466"/>
      <w:r w:rsidRPr="00C30329">
        <w:lastRenderedPageBreak/>
        <w:t>ZAKLJUČAK</w:t>
      </w:r>
      <w:bookmarkEnd w:id="163"/>
    </w:p>
    <w:p w14:paraId="138A9BC5" w14:textId="4B8A0781" w:rsidR="001E6EFC" w:rsidRDefault="00691EAE" w:rsidP="004F349C">
      <w:r>
        <w:t xml:space="preserve">Ovaj rad </w:t>
      </w:r>
      <w:r w:rsidR="00E156EF">
        <w:t xml:space="preserve">analizirao je mogućnosti i izazove nativnog i višeplatformskog razvoja mobilnih aplikacija sa stajališta programera, korisnika i performansi.  Naglasak je stavljen na razvoj mobilne aplikacije za iOS platformu koristeći </w:t>
      </w:r>
      <w:r w:rsidR="00E156EF">
        <w:rPr>
          <w:i/>
          <w:iCs/>
        </w:rPr>
        <w:t>Flutter</w:t>
      </w:r>
      <w:r w:rsidR="00E156EF">
        <w:t xml:space="preserve"> za višeplatformski razvoj te alat </w:t>
      </w:r>
      <w:r w:rsidR="00E156EF">
        <w:rPr>
          <w:i/>
          <w:iCs/>
        </w:rPr>
        <w:t>SwiftUI</w:t>
      </w:r>
      <w:r w:rsidR="00E156EF">
        <w:t xml:space="preserve"> za nativni razvoj.</w:t>
      </w:r>
      <w:r w:rsidR="007815AB">
        <w:t xml:space="preserve"> </w:t>
      </w:r>
      <w:r w:rsidR="004F349C">
        <w:t>Uspoređene su performanse višeplatformske i nativne aplikacije te je provedena analiza njihovog utjecaja na korisnika i na odabir prikladnog pristupa od strane programera.</w:t>
      </w:r>
      <w:r w:rsidR="004F349C" w:rsidRPr="000827E1">
        <w:rPr>
          <w:lang w:val="en-HR"/>
        </w:rPr>
        <w:t xml:space="preserve"> </w:t>
      </w:r>
      <w:r w:rsidR="007815AB">
        <w:t xml:space="preserve"> Za ostvareno programsko rješenje u skladu s definiranim funkcionalnim i nefunkcionalnim zahtjevima, obavljeno je </w:t>
      </w:r>
      <w:r w:rsidR="007815AB" w:rsidRPr="00ED04EA">
        <w:rPr>
          <w:lang w:val="en-HR"/>
        </w:rPr>
        <w:t xml:space="preserve">testiranje </w:t>
      </w:r>
      <w:r w:rsidR="007815AB">
        <w:t xml:space="preserve"> nativnog i višeplatfromskog programskog rješenja s naglaskom na testiranje performansi.</w:t>
      </w:r>
      <w:r w:rsidR="001B3DAC">
        <w:t xml:space="preserve"> </w:t>
      </w:r>
    </w:p>
    <w:p w14:paraId="69ED34C1" w14:textId="67E59ACD" w:rsidR="007A6A96" w:rsidRPr="000634A5" w:rsidRDefault="0012045C" w:rsidP="0017790D">
      <w:r>
        <w:t xml:space="preserve">Prema analizi </w:t>
      </w:r>
      <w:r w:rsidR="009F130C">
        <w:t>dobivenih rezultata,</w:t>
      </w:r>
      <w:r w:rsidR="00614412">
        <w:t xml:space="preserve"> aplikacija izrađena u </w:t>
      </w:r>
      <w:r w:rsidR="009F130C" w:rsidRPr="00CB2E2C">
        <w:rPr>
          <w:i/>
          <w:iCs/>
        </w:rPr>
        <w:t>Flutter</w:t>
      </w:r>
      <w:r w:rsidR="007815AB">
        <w:rPr>
          <w:i/>
          <w:iCs/>
        </w:rPr>
        <w:t>u</w:t>
      </w:r>
      <w:r w:rsidR="009F130C">
        <w:t xml:space="preserve">  pruža mogućnost </w:t>
      </w:r>
      <w:r w:rsidR="00422901">
        <w:t>izrade jedne aplikacije za dvije platforme</w:t>
      </w:r>
      <w:r w:rsidR="001F3064">
        <w:t>, pri čemu se smanjuju troškovi izrade, ali</w:t>
      </w:r>
      <w:r w:rsidR="00422901">
        <w:t xml:space="preserve"> pri lošijim performansama u </w:t>
      </w:r>
      <w:r w:rsidR="00834483">
        <w:t xml:space="preserve">odnosu na nativnu aplikaciju u </w:t>
      </w:r>
      <w:r w:rsidR="00834483">
        <w:rPr>
          <w:i/>
          <w:iCs/>
        </w:rPr>
        <w:t>SwiftUI.</w:t>
      </w:r>
      <w:r w:rsidR="000469C3">
        <w:rPr>
          <w:i/>
          <w:iCs/>
        </w:rPr>
        <w:t xml:space="preserve"> </w:t>
      </w:r>
      <w:r w:rsidR="000469C3">
        <w:t>Nativna</w:t>
      </w:r>
      <w:r w:rsidR="00614412">
        <w:t xml:space="preserve"> aplikacija izrađena u </w:t>
      </w:r>
      <w:r w:rsidR="000469C3">
        <w:rPr>
          <w:i/>
          <w:iCs/>
        </w:rPr>
        <w:t xml:space="preserve">SwiftUI </w:t>
      </w:r>
      <w:r w:rsidR="00F35317">
        <w:t xml:space="preserve">nema </w:t>
      </w:r>
      <w:r w:rsidR="001354C4">
        <w:t xml:space="preserve">vizualne indikacije </w:t>
      </w:r>
      <w:r w:rsidR="00BA3317">
        <w:t xml:space="preserve">zastajkivanja na </w:t>
      </w:r>
      <w:r w:rsidR="00614412">
        <w:t>zaslonu</w:t>
      </w:r>
      <w:r w:rsidR="009D4493">
        <w:t>.</w:t>
      </w:r>
      <w:r w:rsidR="00BA3317">
        <w:t xml:space="preserve"> </w:t>
      </w:r>
      <w:r w:rsidR="009D4493">
        <w:t xml:space="preserve">Kod </w:t>
      </w:r>
      <w:r w:rsidR="00BA3317" w:rsidRPr="00E23F71">
        <w:rPr>
          <w:i/>
          <w:iCs/>
        </w:rPr>
        <w:t>Flutter</w:t>
      </w:r>
      <w:r w:rsidR="00BA3317">
        <w:t xml:space="preserve"> aplikacij</w:t>
      </w:r>
      <w:r w:rsidR="00370142">
        <w:t xml:space="preserve">e </w:t>
      </w:r>
      <w:r w:rsidR="00000561">
        <w:t>zastajkivanje</w:t>
      </w:r>
      <w:r w:rsidR="00370142">
        <w:t xml:space="preserve"> </w:t>
      </w:r>
      <w:r w:rsidR="00E23F71">
        <w:t xml:space="preserve">se </w:t>
      </w:r>
      <w:r w:rsidR="00370142">
        <w:t>može</w:t>
      </w:r>
      <w:r w:rsidR="00E23F71">
        <w:t xml:space="preserve"> </w:t>
      </w:r>
      <w:r w:rsidR="00C868C2">
        <w:t>prim</w:t>
      </w:r>
      <w:r w:rsidR="00000561">
        <w:t>i</w:t>
      </w:r>
      <w:r w:rsidR="00C868C2">
        <w:t>jetiti</w:t>
      </w:r>
      <w:r w:rsidR="00370142">
        <w:t xml:space="preserve"> kod</w:t>
      </w:r>
      <w:r w:rsidR="00C868C2">
        <w:t xml:space="preserve"> zahtjevnih operacija</w:t>
      </w:r>
      <w:r w:rsidR="00000561">
        <w:t>, pri čemu</w:t>
      </w:r>
      <w:r w:rsidR="00E23F71">
        <w:t xml:space="preserve"> vrijeme odziva operacija ostaje u dopuštenim granicama</w:t>
      </w:r>
      <w:r w:rsidR="00C868C2">
        <w:t>.</w:t>
      </w:r>
      <w:r w:rsidR="00614412">
        <w:t xml:space="preserve"> </w:t>
      </w:r>
      <w:r w:rsidR="00EA33DA">
        <w:t xml:space="preserve">Nativna </w:t>
      </w:r>
      <w:r w:rsidR="00EA33DA">
        <w:rPr>
          <w:i/>
          <w:iCs/>
        </w:rPr>
        <w:t>SwiftUI</w:t>
      </w:r>
      <w:r w:rsidR="00EA33DA">
        <w:t xml:space="preserve"> aplikacija i višeplatformska </w:t>
      </w:r>
      <w:r w:rsidR="00EA33DA">
        <w:rPr>
          <w:i/>
          <w:iCs/>
        </w:rPr>
        <w:t>Flutter</w:t>
      </w:r>
      <w:r w:rsidR="00EA33DA">
        <w:t xml:space="preserve"> aplikacija  </w:t>
      </w:r>
      <w:r w:rsidR="00B871D1">
        <w:t>ispunjava</w:t>
      </w:r>
      <w:r w:rsidR="00614412">
        <w:t xml:space="preserve">ju </w:t>
      </w:r>
      <w:r w:rsidR="00B871D1">
        <w:t>potreba</w:t>
      </w:r>
      <w:r w:rsidR="00614412">
        <w:t xml:space="preserve"> i očekivanja </w:t>
      </w:r>
      <w:r w:rsidR="00B871D1">
        <w:t>korisnika i programera</w:t>
      </w:r>
      <w:r w:rsidR="00731AEE">
        <w:t>, ali niti jedan pristup se ne može smatrati savršenim rješenjem.</w:t>
      </w:r>
      <w:r w:rsidR="009F79A4">
        <w:t xml:space="preserve"> Preporuka na osnovu ovog rada je</w:t>
      </w:r>
      <w:r w:rsidR="00614412">
        <w:t>,</w:t>
      </w:r>
      <w:r w:rsidR="009F79A4">
        <w:t xml:space="preserve"> ako </w:t>
      </w:r>
      <w:r w:rsidR="00821903">
        <w:t xml:space="preserve">mobilna aplikacija ima velike zahtjeve </w:t>
      </w:r>
      <w:r w:rsidR="00614412">
        <w:t xml:space="preserve">za </w:t>
      </w:r>
      <w:r w:rsidR="00821903">
        <w:t xml:space="preserve"> performansama, nativna</w:t>
      </w:r>
      <w:r w:rsidR="00A64FDD">
        <w:t xml:space="preserve"> </w:t>
      </w:r>
      <w:r w:rsidR="00A64FDD">
        <w:rPr>
          <w:i/>
          <w:iCs/>
        </w:rPr>
        <w:t>SwiftUI</w:t>
      </w:r>
      <w:r w:rsidR="00821903">
        <w:t xml:space="preserve"> aplikacija bil</w:t>
      </w:r>
      <w:r w:rsidR="00A64FDD">
        <w:t>a</w:t>
      </w:r>
      <w:r w:rsidR="00821903">
        <w:t xml:space="preserve"> </w:t>
      </w:r>
      <w:r w:rsidR="00614412">
        <w:t xml:space="preserve">bi </w:t>
      </w:r>
      <w:r w:rsidR="00821903">
        <w:t>dobro rješenje</w:t>
      </w:r>
      <w:r w:rsidR="004773DD">
        <w:t xml:space="preserve">, ali ako performanse nisu zahtjevne </w:t>
      </w:r>
      <w:r w:rsidR="000634A5">
        <w:t xml:space="preserve">te je iskorištavanje istog koda ili smanjenje troškova prioritet, višeplatformska </w:t>
      </w:r>
      <w:r w:rsidR="000634A5">
        <w:rPr>
          <w:i/>
          <w:iCs/>
        </w:rPr>
        <w:t>Flutter</w:t>
      </w:r>
      <w:r w:rsidR="000634A5">
        <w:t xml:space="preserve"> aplikacija </w:t>
      </w:r>
      <w:r w:rsidR="00A64FDD">
        <w:t>se čini kao bolje rješenje.</w:t>
      </w:r>
    </w:p>
    <w:p w14:paraId="48FD8519" w14:textId="110BF7D4" w:rsidR="007A6A96" w:rsidRPr="00C30329" w:rsidRDefault="007A6A96" w:rsidP="0017790D"/>
    <w:p w14:paraId="347B479E" w14:textId="5E4E591A" w:rsidR="007A6A96" w:rsidRDefault="007A6A96" w:rsidP="0017790D"/>
    <w:p w14:paraId="7EBD1C00" w14:textId="37E818DF" w:rsidR="00BA1A29" w:rsidRDefault="00BA1A29" w:rsidP="0017790D"/>
    <w:p w14:paraId="5E0EFA01" w14:textId="045C943B" w:rsidR="00BA1A29" w:rsidRDefault="00BA1A29" w:rsidP="0017790D"/>
    <w:p w14:paraId="6EAF5A85" w14:textId="6A823D73" w:rsidR="00BA1A29" w:rsidRDefault="00BA1A29" w:rsidP="0017790D"/>
    <w:p w14:paraId="217C4A02" w14:textId="080F8383" w:rsidR="00BA1A29" w:rsidRDefault="00BA1A29" w:rsidP="0017790D"/>
    <w:p w14:paraId="5634DFC7" w14:textId="77777777" w:rsidR="00BA1A29" w:rsidRPr="00C30329" w:rsidRDefault="00BA1A29" w:rsidP="0017790D"/>
    <w:p w14:paraId="533E59D6" w14:textId="7EE2A34F" w:rsidR="005B47E2" w:rsidRDefault="00431A85" w:rsidP="00166EC3">
      <w:pPr>
        <w:pStyle w:val="Heading1"/>
        <w:numPr>
          <w:ilvl w:val="0"/>
          <w:numId w:val="0"/>
        </w:numPr>
        <w:ind w:left="851" w:hanging="851"/>
      </w:pPr>
      <w:bookmarkStart w:id="164" w:name="_Toc113288467"/>
      <w:r w:rsidRPr="00C30329">
        <w:lastRenderedPageBreak/>
        <w:t>LITERATURA</w:t>
      </w:r>
      <w:bookmarkEnd w:id="164"/>
    </w:p>
    <w:p w14:paraId="4E5ADE4B" w14:textId="0AFC9E1C" w:rsidR="00EA43D0" w:rsidRPr="0072552A" w:rsidRDefault="001D7648" w:rsidP="00166EC3">
      <w:pPr>
        <w:ind w:left="851" w:hanging="851"/>
        <w:rPr>
          <w:color w:val="FF0000"/>
        </w:rPr>
      </w:pPr>
      <w:r>
        <w:t>[1]</w:t>
      </w:r>
      <w:r w:rsidR="005B47E2">
        <w:t xml:space="preserve"> </w:t>
      </w:r>
      <w:r w:rsidR="0074041C" w:rsidRPr="0074041C">
        <w:t>Peixin Que, Xiao Guo, Maokun Zhu</w:t>
      </w:r>
      <w:r w:rsidR="0074041C">
        <w:t xml:space="preserve">, </w:t>
      </w:r>
      <w:r w:rsidR="00F8064C" w:rsidRPr="00F8064C">
        <w:t>A Comprehensive Comparison Between Hybrid and Native App Paradigms</w:t>
      </w:r>
      <w:r w:rsidR="00256E22">
        <w:t xml:space="preserve">, </w:t>
      </w:r>
      <w:r w:rsidR="005D4DA7">
        <w:t>L</w:t>
      </w:r>
      <w:r w:rsidR="00256E22" w:rsidRPr="00256E22">
        <w:t>aboratory of Network Applications and New Technology Communication University of China</w:t>
      </w:r>
      <w:r w:rsidR="00AF31CC">
        <w:t xml:space="preserve">, </w:t>
      </w:r>
      <w:r w:rsidR="00AF31CC" w:rsidRPr="00AF31CC">
        <w:t>International Conference on Computational Intelligence and Communication Networks</w:t>
      </w:r>
      <w:r w:rsidR="000F4CDE">
        <w:t>,</w:t>
      </w:r>
      <w:r w:rsidR="00974528">
        <w:t xml:space="preserve"> </w:t>
      </w:r>
      <w:r w:rsidR="00166EC3">
        <w:t xml:space="preserve"> </w:t>
      </w:r>
      <w:r w:rsidR="007E4108">
        <w:t>18-20</w:t>
      </w:r>
      <w:r w:rsidR="00D14C34">
        <w:t>.</w:t>
      </w:r>
      <w:r w:rsidR="00166EC3">
        <w:t xml:space="preserve"> </w:t>
      </w:r>
      <w:r w:rsidR="00166EC3" w:rsidRPr="00166EC3">
        <w:t>srpanj</w:t>
      </w:r>
      <w:r w:rsidR="00166EC3">
        <w:t xml:space="preserve"> </w:t>
      </w:r>
      <w:r w:rsidR="00AF31CC">
        <w:t>2016</w:t>
      </w:r>
      <w:r w:rsidR="00DB6DEA">
        <w:t>, Beijing, China</w:t>
      </w:r>
      <w:r w:rsidR="007E6128">
        <w:t>, str. 611-614</w:t>
      </w:r>
      <w:r w:rsidR="00166EC3">
        <w:t>.</w:t>
      </w:r>
    </w:p>
    <w:p w14:paraId="6920BE68" w14:textId="51281D65" w:rsidR="00AB749F" w:rsidRDefault="0090572E" w:rsidP="00166EC3">
      <w:pPr>
        <w:spacing w:line="240" w:lineRule="auto"/>
        <w:ind w:left="851" w:hanging="851"/>
        <w:jc w:val="left"/>
      </w:pPr>
      <w:r>
        <w:t>[</w:t>
      </w:r>
      <w:r w:rsidR="00895A73">
        <w:t>2</w:t>
      </w:r>
      <w:r>
        <w:t>]</w:t>
      </w:r>
      <w:r w:rsidR="00DB6DEA">
        <w:t xml:space="preserve"> Carmen Ang, The Top Downloaded Apps in 2022 </w:t>
      </w:r>
      <w:r>
        <w:t xml:space="preserve"> </w:t>
      </w:r>
      <w:hyperlink r:id="rId68" w:anchor=":~:text=According%20to%20the%20report%2C%20total,increase%20compared%20to%20Q1%202021" w:history="1">
        <w:r w:rsidR="00DB6DEA" w:rsidRPr="00BA1374">
          <w:rPr>
            <w:rStyle w:val="Hyperlink"/>
          </w:rPr>
          <w:t>https://www.visualcapitalist.com/top-downloaded-apps-2022/#:~:text=According%20to%20the%20report%2C%20total,increase%20compared%20to%20Q1%202021</w:t>
        </w:r>
      </w:hyperlink>
      <w:r w:rsidR="00166EC3">
        <w:t>,</w:t>
      </w:r>
      <w:r w:rsidR="00DB6DEA">
        <w:t xml:space="preserve"> 4</w:t>
      </w:r>
      <w:r w:rsidR="00D14C34">
        <w:t>.</w:t>
      </w:r>
      <w:r w:rsidR="00DB6DEA">
        <w:t xml:space="preserve"> </w:t>
      </w:r>
      <w:r w:rsidR="00166EC3">
        <w:t>s</w:t>
      </w:r>
      <w:r w:rsidR="00DB6DEA">
        <w:t>vibanj 2022</w:t>
      </w:r>
      <w:r w:rsidR="007E4108">
        <w:t>.</w:t>
      </w:r>
    </w:p>
    <w:p w14:paraId="4A39A560" w14:textId="74A5435B" w:rsidR="00AB749F" w:rsidRDefault="00F8064C" w:rsidP="00166EC3">
      <w:pPr>
        <w:spacing w:line="240" w:lineRule="auto"/>
        <w:ind w:left="851" w:hanging="851"/>
        <w:jc w:val="left"/>
      </w:pPr>
      <w:r>
        <w:t>[</w:t>
      </w:r>
      <w:r w:rsidR="00895A73">
        <w:t>3</w:t>
      </w:r>
      <w:r>
        <w:t>]</w:t>
      </w:r>
      <w:r w:rsidR="00E4111B">
        <w:t xml:space="preserve"> </w:t>
      </w:r>
      <w:r w:rsidR="00E4111B">
        <w:rPr>
          <w:szCs w:val="24"/>
        </w:rPr>
        <w:t>Andrea Knezovic</w:t>
      </w:r>
      <w:r w:rsidR="00E4111B">
        <w:t xml:space="preserve">, </w:t>
      </w:r>
      <w:r w:rsidR="00FE058A" w:rsidRPr="00E4111B">
        <w:rPr>
          <w:rFonts w:eastAsia="Times New Roman"/>
          <w:color w:val="000000" w:themeColor="text1"/>
          <w:kern w:val="36"/>
          <w:szCs w:val="24"/>
          <w:lang w:eastAsia="en-GB"/>
        </w:rPr>
        <w:t>The State of Mobile App Market + Predictions for 2022 &amp; Beyond</w:t>
      </w:r>
      <w:r w:rsidR="00FE058A">
        <w:t xml:space="preserve">, </w:t>
      </w:r>
      <w:r>
        <w:t xml:space="preserve">Udonis, </w:t>
      </w:r>
      <w:hyperlink r:id="rId69" w:history="1">
        <w:r w:rsidRPr="00BA1374">
          <w:rPr>
            <w:rStyle w:val="Hyperlink"/>
          </w:rPr>
          <w:t>https://www.blog.udonis.co/mobile-marketing/mobile-apps/mobile-app-market-forecast</w:t>
        </w:r>
      </w:hyperlink>
      <w:r w:rsidR="00166EC3">
        <w:t>,</w:t>
      </w:r>
      <w:r w:rsidR="00E4111B">
        <w:t xml:space="preserve"> 7</w:t>
      </w:r>
      <w:r w:rsidR="00D14C34">
        <w:t>.</w:t>
      </w:r>
      <w:r w:rsidR="00E4111B">
        <w:t xml:space="preserve"> </w:t>
      </w:r>
      <w:r w:rsidR="00166EC3">
        <w:t>s</w:t>
      </w:r>
      <w:r w:rsidR="00E4111B">
        <w:t>iječanj, 2022</w:t>
      </w:r>
      <w:r w:rsidR="007E4108">
        <w:t>.</w:t>
      </w:r>
    </w:p>
    <w:p w14:paraId="7B23FE8E" w14:textId="5F1FA899" w:rsidR="000E4520" w:rsidRDefault="00F13290" w:rsidP="00410CEF">
      <w:pPr>
        <w:pStyle w:val="NormalWeb"/>
      </w:pPr>
      <w:r>
        <w:t>[4]</w:t>
      </w:r>
      <w:r w:rsidR="002349E3">
        <w:t xml:space="preserve"> Google </w:t>
      </w:r>
      <w:r w:rsidR="003C16E6">
        <w:t>P</w:t>
      </w:r>
      <w:r w:rsidR="002349E3">
        <w:t xml:space="preserve">lay Store, </w:t>
      </w:r>
      <w:r w:rsidR="003C16E6">
        <w:t>Google Ads</w:t>
      </w:r>
      <w:r w:rsidR="002349E3">
        <w:t>,</w:t>
      </w:r>
      <w:r w:rsidR="003C16E6">
        <w:t xml:space="preserve"> </w:t>
      </w:r>
      <w:hyperlink r:id="rId70" w:history="1">
        <w:r w:rsidR="003C16E6" w:rsidRPr="004C0B02">
          <w:rPr>
            <w:rStyle w:val="Hyperlink"/>
          </w:rPr>
          <w:t>https://play.google.com/store/apps/details?id=com.google.android.apps.adwords&amp;hl=en&amp;gl=US</w:t>
        </w:r>
      </w:hyperlink>
      <w:r w:rsidR="00410CEF" w:rsidRPr="00410CEF">
        <w:rPr>
          <w:rFonts w:ascii="TimesNewRomanPSMT" w:hAnsi="TimesNewRomanPSMT"/>
          <w:lang w:val="en-HR"/>
        </w:rPr>
        <w:t xml:space="preserve"> </w:t>
      </w:r>
      <w:r w:rsidR="00410CEF" w:rsidRPr="00D14C34">
        <w:rPr>
          <w:rFonts w:ascii="TimesNewRomanPSMT" w:hAnsi="TimesNewRomanPSMT"/>
          <w:lang w:val="en-HR"/>
        </w:rPr>
        <w:t>pristupio srpanj 202</w:t>
      </w:r>
      <w:r w:rsidR="00410CEF">
        <w:rPr>
          <w:rFonts w:ascii="TimesNewRomanPSMT" w:hAnsi="TimesNewRomanPSMT"/>
        </w:rPr>
        <w:t>2.</w:t>
      </w:r>
    </w:p>
    <w:p w14:paraId="2EE9865F" w14:textId="124DA5B0" w:rsidR="000E4520" w:rsidRDefault="00F13290" w:rsidP="00F516BC">
      <w:pPr>
        <w:pStyle w:val="NormalWeb"/>
      </w:pPr>
      <w:r>
        <w:t>[5]</w:t>
      </w:r>
      <w:r w:rsidR="003C16E6">
        <w:t xml:space="preserve"> Google Play Store, Reflectly, </w:t>
      </w:r>
      <w:hyperlink r:id="rId71" w:history="1">
        <w:r w:rsidR="003C16E6" w:rsidRPr="004C0B02">
          <w:rPr>
            <w:rStyle w:val="Hyperlink"/>
          </w:rPr>
          <w:t>https://play.google.com/store/search?q=reflectly&amp;c=apps&amp;hl=en&amp;gl=US</w:t>
        </w:r>
      </w:hyperlink>
      <w:r w:rsidR="00F516BC">
        <w:t>,</w:t>
      </w:r>
      <w:r w:rsidR="00F516BC" w:rsidRPr="00F516BC">
        <w:rPr>
          <w:rFonts w:ascii="TimesNewRomanPSMT" w:hAnsi="TimesNewRomanPSMT"/>
          <w:lang w:val="en-HR"/>
        </w:rPr>
        <w:t xml:space="preserve"> </w:t>
      </w:r>
      <w:r w:rsidR="00F516BC" w:rsidRPr="00D14C34">
        <w:rPr>
          <w:rFonts w:ascii="TimesNewRomanPSMT" w:hAnsi="TimesNewRomanPSMT"/>
          <w:lang w:val="en-HR"/>
        </w:rPr>
        <w:t>pristupio srpanj 202</w:t>
      </w:r>
      <w:r w:rsidR="00F516BC">
        <w:rPr>
          <w:rFonts w:ascii="TimesNewRomanPSMT" w:hAnsi="TimesNewRomanPSMT"/>
        </w:rPr>
        <w:t>2.</w:t>
      </w:r>
    </w:p>
    <w:p w14:paraId="2F5E0F4D" w14:textId="4A1A6B6E" w:rsidR="000E4520" w:rsidRDefault="00F13290" w:rsidP="00F516BC">
      <w:pPr>
        <w:pStyle w:val="NormalWeb"/>
      </w:pPr>
      <w:r>
        <w:t>[6]</w:t>
      </w:r>
      <w:r w:rsidR="000E4520">
        <w:t xml:space="preserve"> </w:t>
      </w:r>
      <w:r w:rsidR="003C16E6">
        <w:t>App Store</w:t>
      </w:r>
      <w:r w:rsidR="00F516BC">
        <w:t>, Weather,</w:t>
      </w:r>
      <w:r w:rsidR="003C16E6">
        <w:t xml:space="preserve"> </w:t>
      </w:r>
      <w:hyperlink r:id="rId72" w:history="1">
        <w:r w:rsidR="008211EC" w:rsidRPr="004C0B02">
          <w:rPr>
            <w:rStyle w:val="Hyperlink"/>
          </w:rPr>
          <w:t>https://apps.apple.com/us/app/weather/id1069513131</w:t>
        </w:r>
      </w:hyperlink>
      <w:r w:rsidR="00F516BC">
        <w:t>,</w:t>
      </w:r>
      <w:r w:rsidR="00F516BC" w:rsidRPr="00F516BC">
        <w:rPr>
          <w:rFonts w:ascii="TimesNewRomanPSMT" w:hAnsi="TimesNewRomanPSMT"/>
          <w:lang w:val="en-HR"/>
        </w:rPr>
        <w:t xml:space="preserve"> </w:t>
      </w:r>
      <w:r w:rsidR="00F516BC" w:rsidRPr="00D14C34">
        <w:rPr>
          <w:rFonts w:ascii="TimesNewRomanPSMT" w:hAnsi="TimesNewRomanPSMT"/>
          <w:lang w:val="en-HR"/>
        </w:rPr>
        <w:t>pristupio srpanj 202</w:t>
      </w:r>
      <w:r w:rsidR="00F516BC">
        <w:rPr>
          <w:rFonts w:ascii="TimesNewRomanPSMT" w:hAnsi="TimesNewRomanPSMT"/>
        </w:rPr>
        <w:t>2.</w:t>
      </w:r>
    </w:p>
    <w:p w14:paraId="694179BD" w14:textId="0F83B8DE" w:rsidR="008E265A" w:rsidRPr="001B2CA0" w:rsidRDefault="00F13290" w:rsidP="001B2CA0">
      <w:pPr>
        <w:spacing w:line="240" w:lineRule="auto"/>
        <w:ind w:left="851" w:hanging="851"/>
        <w:jc w:val="left"/>
        <w:rPr>
          <w:color w:val="0563C1" w:themeColor="hyperlink"/>
          <w:u w:val="single"/>
        </w:rPr>
      </w:pPr>
      <w:r>
        <w:t>[7]</w:t>
      </w:r>
      <w:r w:rsidR="008211EC">
        <w:t xml:space="preserve"> Alfian Losari, </w:t>
      </w:r>
      <w:r w:rsidR="008E265A">
        <w:t>Corona Virus Stats &amp; Advices App</w:t>
      </w:r>
      <w:r w:rsidR="001B2CA0">
        <w:t xml:space="preserve"> with SwiftUI,</w:t>
      </w:r>
      <w:r w:rsidR="000E4520">
        <w:t xml:space="preserve"> </w:t>
      </w:r>
      <w:hyperlink r:id="rId73" w:history="1">
        <w:r w:rsidR="001B2CA0" w:rsidRPr="004C0B02">
          <w:rPr>
            <w:rStyle w:val="Hyperlink"/>
          </w:rPr>
          <w:t>https://github.com/alfianlosari/CoronaVirusTrackerSwiftUI</w:t>
        </w:r>
      </w:hyperlink>
      <w:r w:rsidR="001B2CA0" w:rsidRPr="001B2CA0">
        <w:t>,</w:t>
      </w:r>
      <w:r w:rsidR="001B2CA0" w:rsidRPr="001B2CA0">
        <w:rPr>
          <w:lang w:val="en-HR"/>
        </w:rPr>
        <w:t xml:space="preserve"> pristupio srpanj 202</w:t>
      </w:r>
      <w:r w:rsidR="001B2CA0" w:rsidRPr="001B2CA0">
        <w:t>2.</w:t>
      </w:r>
    </w:p>
    <w:p w14:paraId="4A4F1340" w14:textId="4834FD29" w:rsidR="00162892" w:rsidRPr="00D14C34" w:rsidRDefault="006F2972" w:rsidP="00D14C34">
      <w:pPr>
        <w:pStyle w:val="NormalWeb"/>
        <w:rPr>
          <w:rStyle w:val="Hyperlink"/>
          <w:color w:val="auto"/>
          <w:u w:val="none"/>
        </w:rPr>
      </w:pPr>
      <w:r>
        <w:t xml:space="preserve"> </w:t>
      </w:r>
      <w:r w:rsidR="00E81422">
        <w:t>[8]</w:t>
      </w:r>
      <w:r w:rsidR="007E6128">
        <w:t xml:space="preserve"> </w:t>
      </w:r>
      <w:r w:rsidR="0055208E" w:rsidRPr="0055208E">
        <w:t>Lvivity</w:t>
      </w:r>
      <w:r w:rsidR="0055208E">
        <w:t xml:space="preserve">, </w:t>
      </w:r>
      <w:r w:rsidR="00DF2247" w:rsidRPr="00DF2247">
        <w:rPr>
          <w:color w:val="000000" w:themeColor="text1"/>
        </w:rPr>
        <w:t xml:space="preserve">Functional and </w:t>
      </w:r>
      <w:r w:rsidR="007E6128">
        <w:rPr>
          <w:color w:val="000000" w:themeColor="text1"/>
        </w:rPr>
        <w:t>N</w:t>
      </w:r>
      <w:r w:rsidR="00DF2247" w:rsidRPr="00DF2247">
        <w:rPr>
          <w:color w:val="000000" w:themeColor="text1"/>
        </w:rPr>
        <w:t xml:space="preserve">on-functional </w:t>
      </w:r>
      <w:r w:rsidR="007E6128">
        <w:rPr>
          <w:color w:val="000000" w:themeColor="text1"/>
        </w:rPr>
        <w:t>R</w:t>
      </w:r>
      <w:r w:rsidR="00DF2247" w:rsidRPr="00DF2247">
        <w:rPr>
          <w:color w:val="000000" w:themeColor="text1"/>
        </w:rPr>
        <w:t xml:space="preserve">equirements for </w:t>
      </w:r>
      <w:r w:rsidR="007E6128">
        <w:rPr>
          <w:color w:val="000000" w:themeColor="text1"/>
        </w:rPr>
        <w:t>M</w:t>
      </w:r>
      <w:r w:rsidR="00DF2247" w:rsidRPr="00DF2247">
        <w:rPr>
          <w:color w:val="000000" w:themeColor="text1"/>
        </w:rPr>
        <w:t>obile</w:t>
      </w:r>
      <w:r w:rsidR="007E6128">
        <w:rPr>
          <w:color w:val="000000" w:themeColor="text1"/>
        </w:rPr>
        <w:t xml:space="preserve"> A</w:t>
      </w:r>
      <w:r w:rsidR="00DF2247" w:rsidRPr="00DF2247">
        <w:rPr>
          <w:color w:val="000000" w:themeColor="text1"/>
        </w:rPr>
        <w:t xml:space="preserve">pp: </w:t>
      </w:r>
      <w:r w:rsidR="007E6128">
        <w:rPr>
          <w:color w:val="000000" w:themeColor="text1"/>
        </w:rPr>
        <w:t>W</w:t>
      </w:r>
      <w:r w:rsidR="00DF2247" w:rsidRPr="00DF2247">
        <w:rPr>
          <w:color w:val="000000" w:themeColor="text1"/>
        </w:rPr>
        <w:t xml:space="preserve">hat’s the </w:t>
      </w:r>
      <w:r w:rsidR="007E6128">
        <w:rPr>
          <w:color w:val="000000" w:themeColor="text1"/>
        </w:rPr>
        <w:t>D</w:t>
      </w:r>
      <w:r w:rsidR="00DF2247" w:rsidRPr="00DF2247">
        <w:rPr>
          <w:color w:val="000000" w:themeColor="text1"/>
        </w:rPr>
        <w:t>ifference?</w:t>
      </w:r>
      <w:r>
        <w:t xml:space="preserve">, </w:t>
      </w:r>
      <w:r w:rsidR="00162892">
        <w:t xml:space="preserve"> </w:t>
      </w:r>
      <w:hyperlink r:id="rId74" w:history="1">
        <w:r w:rsidR="00162892" w:rsidRPr="00044425">
          <w:rPr>
            <w:rStyle w:val="Hyperlink"/>
          </w:rPr>
          <w:t>https://lvivity.com/functional-and-non-functional-requirements</w:t>
        </w:r>
      </w:hyperlink>
      <w:r w:rsidR="00D14C34">
        <w:rPr>
          <w:rStyle w:val="Hyperlink"/>
        </w:rPr>
        <w:t xml:space="preserve">, </w:t>
      </w:r>
      <w:r w:rsidR="00D14C34" w:rsidRPr="00D14C34">
        <w:rPr>
          <w:rFonts w:ascii="TimesNewRomanPSMT" w:hAnsi="TimesNewRomanPSMT"/>
          <w:lang w:val="en-HR"/>
        </w:rPr>
        <w:t xml:space="preserve"> pristupio srpanj 202</w:t>
      </w:r>
      <w:r w:rsidR="00D14C34">
        <w:rPr>
          <w:rFonts w:ascii="TimesNewRomanPSMT" w:hAnsi="TimesNewRomanPSMT"/>
        </w:rPr>
        <w:t>2.</w:t>
      </w:r>
    </w:p>
    <w:p w14:paraId="72F2640E" w14:textId="10DCE99A" w:rsidR="00D14C34" w:rsidRPr="00D14C34" w:rsidRDefault="00E81422" w:rsidP="00D14C34">
      <w:pPr>
        <w:pStyle w:val="NormalWeb"/>
      </w:pPr>
      <w:r>
        <w:t>[9]</w:t>
      </w:r>
      <w:r w:rsidR="00792B0E">
        <w:t xml:space="preserve"> Igor</w:t>
      </w:r>
      <w:r w:rsidR="00614412">
        <w:t xml:space="preserve"> </w:t>
      </w:r>
      <w:r w:rsidR="00792B0E">
        <w:t>Tkachenko,</w:t>
      </w:r>
      <w:r w:rsidR="00B043BB">
        <w:t xml:space="preserve"> Functional vs </w:t>
      </w:r>
      <w:r w:rsidR="005B1873">
        <w:t>N</w:t>
      </w:r>
      <w:r w:rsidR="00B043BB">
        <w:t>on-</w:t>
      </w:r>
      <w:r w:rsidR="005B1873">
        <w:t>F</w:t>
      </w:r>
      <w:r w:rsidR="00B043BB">
        <w:t xml:space="preserve">ucntional </w:t>
      </w:r>
      <w:r w:rsidR="005B1873">
        <w:t>R</w:t>
      </w:r>
      <w:r w:rsidR="00B043BB">
        <w:t xml:space="preserve">equirements: </w:t>
      </w:r>
      <w:r w:rsidR="005B1873">
        <w:t>M</w:t>
      </w:r>
      <w:r w:rsidR="00B043BB">
        <w:t xml:space="preserve">ain </w:t>
      </w:r>
      <w:r w:rsidR="005B1873">
        <w:t>D</w:t>
      </w:r>
      <w:r w:rsidR="00B043BB">
        <w:t xml:space="preserve">iferences &amp; </w:t>
      </w:r>
      <w:r w:rsidR="005B1873">
        <w:t>E</w:t>
      </w:r>
      <w:r w:rsidR="00B043BB">
        <w:t>xamples,</w:t>
      </w:r>
      <w:r w:rsidR="00792B0E">
        <w:t xml:space="preserve"> </w:t>
      </w:r>
      <w:r w:rsidR="00162892">
        <w:t xml:space="preserve"> </w:t>
      </w:r>
      <w:hyperlink r:id="rId75" w:history="1">
        <w:r w:rsidR="00162892" w:rsidRPr="00044425">
          <w:rPr>
            <w:rStyle w:val="Hyperlink"/>
          </w:rPr>
          <w:t>https://theappsolutions.com/blog/development/functional-vs-non-functional-requirements/</w:t>
        </w:r>
      </w:hyperlink>
      <w:r w:rsidR="00D14C34" w:rsidRPr="00D14C34">
        <w:rPr>
          <w:rFonts w:ascii="TimesNewRomanPSMT" w:hAnsi="TimesNewRomanPSMT"/>
          <w:lang w:val="en-HR"/>
        </w:rPr>
        <w:t>, pristupio srpanj 202</w:t>
      </w:r>
      <w:r w:rsidR="00D14C34">
        <w:rPr>
          <w:rFonts w:ascii="TimesNewRomanPSMT" w:hAnsi="TimesNewRomanPSMT"/>
        </w:rPr>
        <w:t>2.</w:t>
      </w:r>
    </w:p>
    <w:p w14:paraId="7C5803B4" w14:textId="3869CF3A" w:rsidR="00162892" w:rsidRPr="005B1873" w:rsidRDefault="00E81422" w:rsidP="005B1873">
      <w:pPr>
        <w:pStyle w:val="NormalWeb"/>
        <w:rPr>
          <w:rStyle w:val="Hyperlink"/>
          <w:color w:val="auto"/>
          <w:u w:val="none"/>
          <w:lang w:val="en-HR"/>
        </w:rPr>
      </w:pPr>
      <w:r>
        <w:t>[10]</w:t>
      </w:r>
      <w:r w:rsidR="00AD3260">
        <w:t xml:space="preserve"> </w:t>
      </w:r>
      <w:r w:rsidR="0018266D">
        <w:t xml:space="preserve">Clearbridge, </w:t>
      </w:r>
      <w:r w:rsidR="00AD3260" w:rsidRPr="00AD3260">
        <w:t>How to Write an Effective Mobile App Product Requirements Document</w:t>
      </w:r>
      <w:r w:rsidR="00AD3260">
        <w:t xml:space="preserve">, </w:t>
      </w:r>
      <w:r w:rsidR="00162892">
        <w:t xml:space="preserve"> </w:t>
      </w:r>
      <w:hyperlink r:id="rId76" w:history="1">
        <w:r w:rsidR="00162892" w:rsidRPr="00044425">
          <w:rPr>
            <w:rStyle w:val="Hyperlink"/>
          </w:rPr>
          <w:t>https://clearbridgemobile.com/how-to-build-a-mobile-app-requirements-document/</w:t>
        </w:r>
      </w:hyperlink>
      <w:r w:rsidR="005B1873" w:rsidRPr="005B1873">
        <w:rPr>
          <w:rFonts w:ascii="TimesNewRomanPSMT" w:hAnsi="TimesNewRomanPSMT"/>
          <w:lang w:val="en-HR"/>
        </w:rPr>
        <w:t>, pristupio srpanj 202</w:t>
      </w:r>
      <w:r w:rsidR="005B1873">
        <w:rPr>
          <w:rFonts w:ascii="TimesNewRomanPSMT" w:hAnsi="TimesNewRomanPSMT"/>
        </w:rPr>
        <w:t>2.</w:t>
      </w:r>
    </w:p>
    <w:p w14:paraId="0A49CD3F" w14:textId="42234EE1" w:rsidR="00D14C34" w:rsidRDefault="00FC3D6C" w:rsidP="00D14C34">
      <w:pPr>
        <w:spacing w:line="240" w:lineRule="auto"/>
        <w:ind w:left="851" w:hanging="851"/>
      </w:pPr>
      <w:r>
        <w:rPr>
          <w:rFonts w:eastAsia="Times New Roman"/>
          <w:szCs w:val="24"/>
          <w:lang w:eastAsia="en-GB"/>
        </w:rPr>
        <w:t>[11]</w:t>
      </w:r>
      <w:r w:rsidR="00AA3067" w:rsidRPr="00AA3067">
        <w:rPr>
          <w:rFonts w:eastAsia="Times New Roman"/>
          <w:szCs w:val="24"/>
          <w:lang w:eastAsia="en-GB"/>
        </w:rPr>
        <w:t xml:space="preserve"> </w:t>
      </w:r>
      <w:r w:rsidR="00ED498D">
        <w:rPr>
          <w:rFonts w:eastAsia="Times New Roman"/>
          <w:szCs w:val="24"/>
          <w:lang w:eastAsia="en-GB"/>
        </w:rPr>
        <w:t xml:space="preserve"> </w:t>
      </w:r>
      <w:r w:rsidR="00ED498D" w:rsidRPr="00ED498D">
        <w:t>Michiel Willocx, Jan Vossaert, Vincent Naessens</w:t>
      </w:r>
      <w:r w:rsidR="00ED498D">
        <w:rPr>
          <w:rFonts w:eastAsia="Times New Roman"/>
          <w:szCs w:val="24"/>
          <w:lang w:eastAsia="en-GB"/>
        </w:rPr>
        <w:t xml:space="preserve">, </w:t>
      </w:r>
      <w:r w:rsidR="00AA3067" w:rsidRPr="00AA3067">
        <w:rPr>
          <w:rFonts w:eastAsia="Times New Roman"/>
          <w:szCs w:val="24"/>
          <w:lang w:eastAsia="en-GB"/>
        </w:rPr>
        <w:t>Comparing performance parameters of mobile app development strategies</w:t>
      </w:r>
      <w:r w:rsidR="005D4DA7">
        <w:rPr>
          <w:rFonts w:eastAsia="Times New Roman"/>
          <w:szCs w:val="24"/>
          <w:lang w:eastAsia="en-GB"/>
        </w:rPr>
        <w:t xml:space="preserve">, </w:t>
      </w:r>
      <w:r w:rsidR="005D4DA7" w:rsidRPr="005D4DA7">
        <w:t>KU Leuven, Technology Campus Ghent</w:t>
      </w:r>
      <w:r w:rsidR="005D4DA7">
        <w:t xml:space="preserve">, </w:t>
      </w:r>
      <w:r w:rsidR="005D4DA7" w:rsidRPr="005D4DA7">
        <w:t>IEEE/ACM International Conference on Mobile Software Engineering and Systems</w:t>
      </w:r>
      <w:r w:rsidR="00166EC3">
        <w:t xml:space="preserve">, </w:t>
      </w:r>
      <w:r w:rsidR="005D4DA7">
        <w:t>2016</w:t>
      </w:r>
      <w:r w:rsidR="00990421">
        <w:t xml:space="preserve">, </w:t>
      </w:r>
      <w:r w:rsidR="00990421" w:rsidRPr="00990421">
        <w:t>Ghent, Belgium</w:t>
      </w:r>
      <w:r w:rsidR="00166EC3">
        <w:t>,</w:t>
      </w:r>
      <w:r w:rsidR="00166EC3" w:rsidRPr="00BC5342">
        <w:t xml:space="preserve"> </w:t>
      </w:r>
      <w:r w:rsidR="00166EC3">
        <w:t>str. 38-47.</w:t>
      </w:r>
    </w:p>
    <w:p w14:paraId="03B10609" w14:textId="44A7441B" w:rsidR="00AA3067" w:rsidRPr="00D14C34" w:rsidRDefault="00FC3D6C" w:rsidP="00D14C34">
      <w:pPr>
        <w:spacing w:line="240" w:lineRule="auto"/>
        <w:ind w:left="851" w:hanging="851"/>
      </w:pPr>
      <w:r>
        <w:rPr>
          <w:rFonts w:eastAsia="Times New Roman"/>
          <w:szCs w:val="24"/>
          <w:lang w:eastAsia="en-GB"/>
        </w:rPr>
        <w:lastRenderedPageBreak/>
        <w:t>[12]</w:t>
      </w:r>
      <w:r w:rsidR="00990421">
        <w:rPr>
          <w:rFonts w:eastAsia="Times New Roman"/>
          <w:szCs w:val="24"/>
          <w:lang w:eastAsia="en-GB"/>
        </w:rPr>
        <w:t xml:space="preserve"> Apptim, What is Apptim?,</w:t>
      </w:r>
      <w:r w:rsidR="005B1873">
        <w:rPr>
          <w:rFonts w:eastAsia="Times New Roman"/>
          <w:szCs w:val="24"/>
          <w:lang w:eastAsia="en-GB"/>
        </w:rPr>
        <w:t xml:space="preserve"> </w:t>
      </w:r>
      <w:hyperlink r:id="rId77" w:history="1">
        <w:r w:rsidR="005B1873" w:rsidRPr="004C0B02">
          <w:rPr>
            <w:rStyle w:val="Hyperlink"/>
          </w:rPr>
          <w:t>https://help.apptim.com/en/articles/2965623-what-is-apptim</w:t>
        </w:r>
      </w:hyperlink>
      <w:r w:rsidR="00D14C34">
        <w:t>,</w:t>
      </w:r>
      <w:r w:rsidR="00D14C34" w:rsidRPr="00D14C34">
        <w:rPr>
          <w:rFonts w:ascii="TimesNewRomanPSMT" w:hAnsi="TimesNewRomanPSMT"/>
          <w:lang w:val="en-HR"/>
        </w:rPr>
        <w:t xml:space="preserve"> pristupio srpanj 202</w:t>
      </w:r>
      <w:r w:rsidR="00D14C34">
        <w:rPr>
          <w:rFonts w:ascii="TimesNewRomanPSMT" w:hAnsi="TimesNewRomanPSMT"/>
        </w:rPr>
        <w:t>2.</w:t>
      </w:r>
    </w:p>
    <w:p w14:paraId="31683DCF" w14:textId="73E154B0" w:rsidR="00361856" w:rsidRPr="00A54DD4" w:rsidRDefault="003B3421" w:rsidP="00166EC3">
      <w:pPr>
        <w:spacing w:line="240" w:lineRule="auto"/>
        <w:ind w:left="851" w:hanging="851"/>
        <w:jc w:val="left"/>
      </w:pPr>
      <w:r>
        <w:t>[13]</w:t>
      </w:r>
      <w:r w:rsidR="00A309E5">
        <w:t xml:space="preserve"> </w:t>
      </w:r>
      <w:r w:rsidR="00D1426B" w:rsidRPr="00D1426B">
        <w:t>Xiaoping Jia</w:t>
      </w:r>
      <w:r w:rsidR="00D1426B">
        <w:t xml:space="preserve">, </w:t>
      </w:r>
      <w:r w:rsidR="00D1426B" w:rsidRPr="00D1426B">
        <w:t>Aline Ebone</w:t>
      </w:r>
      <w:r w:rsidR="00D1426B">
        <w:t xml:space="preserve">, </w:t>
      </w:r>
      <w:r w:rsidR="00D1426B" w:rsidRPr="00D1426B">
        <w:t>Yongshan Tan</w:t>
      </w:r>
      <w:r w:rsidR="00D1426B">
        <w:t xml:space="preserve">, </w:t>
      </w:r>
      <w:r w:rsidR="00A309E5" w:rsidRPr="00A309E5">
        <w:rPr>
          <w:rFonts w:eastAsia="Times New Roman"/>
          <w:szCs w:val="24"/>
          <w:lang w:eastAsia="en-GB"/>
        </w:rPr>
        <w:t>A Performance Evaluation of Cross-Platform Mobile Application Development Approaches</w:t>
      </w:r>
      <w:r w:rsidR="00D1426B">
        <w:rPr>
          <w:rFonts w:eastAsia="Times New Roman"/>
          <w:szCs w:val="24"/>
          <w:lang w:eastAsia="en-GB"/>
        </w:rPr>
        <w:t xml:space="preserve">, </w:t>
      </w:r>
      <w:r w:rsidR="00A54DD4" w:rsidRPr="00A54DD4">
        <w:t>ACM/IEEE 5th International Conference on Mobile Software Engineering and Systems</w:t>
      </w:r>
      <w:r w:rsidR="00A867C9">
        <w:t xml:space="preserve">, </w:t>
      </w:r>
      <w:r w:rsidR="00A54DD4">
        <w:t>2018</w:t>
      </w:r>
      <w:r w:rsidR="007E4108">
        <w:t>, Chicago, IL, USA</w:t>
      </w:r>
      <w:r w:rsidR="00166EC3">
        <w:t>, str. 92-93.</w:t>
      </w:r>
    </w:p>
    <w:p w14:paraId="19A87F5D" w14:textId="3AD1260D" w:rsidR="00AB749F" w:rsidRDefault="003B3421" w:rsidP="00166EC3">
      <w:pPr>
        <w:spacing w:line="240" w:lineRule="auto"/>
        <w:ind w:left="851" w:hanging="851"/>
      </w:pPr>
      <w:r>
        <w:t>[14]</w:t>
      </w:r>
      <w:r w:rsidR="00A309E5">
        <w:t xml:space="preserve"> </w:t>
      </w:r>
      <w:r w:rsidR="00D27121" w:rsidRPr="00D27121">
        <w:t>Lisandro Delía</w:t>
      </w:r>
      <w:r w:rsidR="00D27121">
        <w:t xml:space="preserve">, </w:t>
      </w:r>
      <w:r w:rsidR="00D27121" w:rsidRPr="00D27121">
        <w:t>Nicolás Galdamez</w:t>
      </w:r>
      <w:r w:rsidR="00D27121">
        <w:t xml:space="preserve">, </w:t>
      </w:r>
      <w:r w:rsidR="00D27121" w:rsidRPr="00D27121">
        <w:t>Leonardo Corbalan</w:t>
      </w:r>
      <w:r w:rsidR="00D27121">
        <w:t xml:space="preserve">, </w:t>
      </w:r>
      <w:r w:rsidR="00A522E0" w:rsidRPr="00A522E0">
        <w:t>Patricia Pesado</w:t>
      </w:r>
      <w:r w:rsidR="00A522E0">
        <w:t xml:space="preserve">, </w:t>
      </w:r>
      <w:r w:rsidR="00A522E0" w:rsidRPr="00A522E0">
        <w:t>Pablo Thomas</w:t>
      </w:r>
      <w:r w:rsidR="00A522E0">
        <w:t xml:space="preserve">, </w:t>
      </w:r>
      <w:r w:rsidR="00A309E5" w:rsidRPr="00A309E5">
        <w:t>Approaches to Mobile Application Development: Comparative Performance Analysis</w:t>
      </w:r>
      <w:r w:rsidR="00A522E0">
        <w:t xml:space="preserve">, </w:t>
      </w:r>
      <w:r w:rsidR="00A522E0" w:rsidRPr="00A522E0">
        <w:t xml:space="preserve">Computing Conference </w:t>
      </w:r>
      <w:r w:rsidR="00A522E0">
        <w:t>2017</w:t>
      </w:r>
      <w:r w:rsidR="00996B21">
        <w:t>,</w:t>
      </w:r>
      <w:r w:rsidR="00341D63">
        <w:t xml:space="preserve"> </w:t>
      </w:r>
      <w:r w:rsidR="00A522E0" w:rsidRPr="00A522E0">
        <w:t>18</w:t>
      </w:r>
      <w:r w:rsidR="000F4CDE">
        <w:t xml:space="preserve">- </w:t>
      </w:r>
      <w:r w:rsidR="00A522E0" w:rsidRPr="00A522E0">
        <w:t>20</w:t>
      </w:r>
      <w:r w:rsidR="00D14C34">
        <w:t>.</w:t>
      </w:r>
      <w:r w:rsidR="00A522E0" w:rsidRPr="00A522E0">
        <w:t xml:space="preserve"> </w:t>
      </w:r>
      <w:r w:rsidR="00D14C34">
        <w:t>srpanj</w:t>
      </w:r>
      <w:r w:rsidR="00A522E0" w:rsidRPr="00A522E0">
        <w:t xml:space="preserve"> </w:t>
      </w:r>
      <w:r w:rsidR="00E65FA9">
        <w:t xml:space="preserve">2017, </w:t>
      </w:r>
      <w:r w:rsidR="00A522E0" w:rsidRPr="00A522E0">
        <w:t>London, UK</w:t>
      </w:r>
      <w:r w:rsidR="00166EC3">
        <w:t>, str. 652-659.</w:t>
      </w:r>
    </w:p>
    <w:p w14:paraId="4FB12B7D" w14:textId="5CA8373E" w:rsidR="00E71829" w:rsidRPr="00D14C34" w:rsidRDefault="00713F30" w:rsidP="00D14C34">
      <w:pPr>
        <w:pStyle w:val="NormalWeb"/>
      </w:pPr>
      <w:r w:rsidRPr="00C30329">
        <w:fldChar w:fldCharType="begin"/>
      </w:r>
      <w:r w:rsidRPr="00C30329">
        <w:instrText xml:space="preserve"> ADDIN ZOTERO_BIBL {"uncited":[],"omitted":[],"custom":[]} CSL_BIBLIOGRAPHY </w:instrText>
      </w:r>
      <w:r w:rsidRPr="00C30329">
        <w:fldChar w:fldCharType="separate"/>
      </w:r>
      <w:r w:rsidR="00515C9F">
        <w:t>[15]</w:t>
      </w:r>
      <w:r w:rsidR="009A0D8A">
        <w:t xml:space="preserve"> Google, </w:t>
      </w:r>
      <w:r w:rsidR="00FC50AB" w:rsidRPr="00C30329">
        <w:t>Flutter, https://flutter.dev/</w:t>
      </w:r>
      <w:r w:rsidR="00D14C34" w:rsidRPr="00D14C34">
        <w:rPr>
          <w:rFonts w:ascii="TimesNewRomanPSMT" w:hAnsi="TimesNewRomanPSMT"/>
          <w:lang w:val="en-HR"/>
        </w:rPr>
        <w:t>, pristupio srpanj 202</w:t>
      </w:r>
      <w:r w:rsidR="00D14C34">
        <w:rPr>
          <w:rFonts w:ascii="TimesNewRomanPSMT" w:hAnsi="TimesNewRomanPSMT"/>
        </w:rPr>
        <w:t>2.</w:t>
      </w:r>
    </w:p>
    <w:p w14:paraId="41FF8CFA" w14:textId="6AFEE627" w:rsidR="00341859" w:rsidRPr="00D14C34" w:rsidRDefault="00515C9F" w:rsidP="00D14C34">
      <w:pPr>
        <w:pStyle w:val="NormalWeb"/>
        <w:rPr>
          <w:lang w:val="en-HR"/>
        </w:rPr>
      </w:pPr>
      <w:r>
        <w:t>[16]</w:t>
      </w:r>
      <w:r w:rsidR="00FC50AB" w:rsidRPr="00C30329">
        <w:t xml:space="preserve"> </w:t>
      </w:r>
      <w:r w:rsidR="009A0D8A">
        <w:t xml:space="preserve">Google, </w:t>
      </w:r>
      <w:r w:rsidR="0056139E">
        <w:t>Dart</w:t>
      </w:r>
      <w:r w:rsidR="00FC50AB" w:rsidRPr="00C30329">
        <w:t>, https://</w:t>
      </w:r>
      <w:r w:rsidR="0056139E">
        <w:t>Dart</w:t>
      </w:r>
      <w:r w:rsidR="00FC50AB" w:rsidRPr="00C30329">
        <w:t>.dev/overview#platform</w:t>
      </w:r>
      <w:r w:rsidR="00D14C34" w:rsidRPr="00D14C34">
        <w:rPr>
          <w:rFonts w:ascii="TimesNewRomanPSMT" w:hAnsi="TimesNewRomanPSMT"/>
          <w:lang w:val="en-HR"/>
        </w:rPr>
        <w:t>, pristupio srpanj 202</w:t>
      </w:r>
      <w:r w:rsidR="00D14C34">
        <w:rPr>
          <w:rFonts w:ascii="TimesNewRomanPSMT" w:hAnsi="TimesNewRomanPSMT"/>
        </w:rPr>
        <w:t>2.</w:t>
      </w:r>
      <w:r w:rsidR="00D14C34" w:rsidRPr="00D14C34">
        <w:rPr>
          <w:rFonts w:ascii="TimesNewRomanPSMT" w:hAnsi="TimesNewRomanPSMT"/>
          <w:lang w:val="en-HR"/>
        </w:rPr>
        <w:t xml:space="preserve"> </w:t>
      </w:r>
    </w:p>
    <w:p w14:paraId="292D61C0" w14:textId="0DA0635F" w:rsidR="00FC50AB" w:rsidRPr="00D14C34" w:rsidRDefault="00515C9F" w:rsidP="00D14C34">
      <w:pPr>
        <w:pStyle w:val="NormalWeb"/>
      </w:pPr>
      <w:r>
        <w:t>[17]</w:t>
      </w:r>
      <w:r w:rsidR="00FC50AB" w:rsidRPr="00C30329">
        <w:t xml:space="preserve"> </w:t>
      </w:r>
      <w:r w:rsidR="009A0D8A">
        <w:t xml:space="preserve">Google, </w:t>
      </w:r>
      <w:r w:rsidR="00FC50AB" w:rsidRPr="00C30329">
        <w:t>Flutter docs, arhitectular overview, https://docs.flutter.dev/resources/architectural-overview</w:t>
      </w:r>
      <w:r w:rsidR="00D14C34" w:rsidRPr="00D14C34">
        <w:rPr>
          <w:rFonts w:ascii="TimesNewRomanPSMT" w:hAnsi="TimesNewRomanPSMT"/>
          <w:lang w:val="en-HR"/>
        </w:rPr>
        <w:t>, pristupio srpanj 202</w:t>
      </w:r>
      <w:r w:rsidR="00D14C34">
        <w:rPr>
          <w:rFonts w:ascii="TimesNewRomanPSMT" w:hAnsi="TimesNewRomanPSMT"/>
        </w:rPr>
        <w:t>2.</w:t>
      </w:r>
    </w:p>
    <w:p w14:paraId="17598919" w14:textId="4AB71144" w:rsidR="00FC50AB" w:rsidRPr="00CA06F6" w:rsidRDefault="00515C9F" w:rsidP="00166EC3">
      <w:pPr>
        <w:spacing w:line="240" w:lineRule="auto"/>
        <w:ind w:left="851" w:hanging="851"/>
        <w:jc w:val="left"/>
        <w:rPr>
          <w:rFonts w:eastAsia="Times New Roman"/>
          <w:szCs w:val="24"/>
          <w:lang w:eastAsia="en-GB"/>
        </w:rPr>
      </w:pPr>
      <w:r>
        <w:t>[18]</w:t>
      </w:r>
      <w:r w:rsidR="00FC50AB" w:rsidRPr="00C30329">
        <w:t xml:space="preserve"> Geeks for geeks, https://www.geeksforgeeks.org/what-is-widgets-in-flutter/</w:t>
      </w:r>
      <w:r w:rsidR="00166EC3">
        <w:t>,</w:t>
      </w:r>
      <w:r w:rsidR="00341859">
        <w:t xml:space="preserve"> 4</w:t>
      </w:r>
      <w:r w:rsidR="00D14C34">
        <w:t>.</w:t>
      </w:r>
      <w:r w:rsidR="00341859">
        <w:t xml:space="preserve"> </w:t>
      </w:r>
      <w:r w:rsidR="00166EC3">
        <w:t>s</w:t>
      </w:r>
      <w:r w:rsidR="00341859">
        <w:t>rpanj</w:t>
      </w:r>
      <w:r w:rsidR="00D14C34">
        <w:t xml:space="preserve"> </w:t>
      </w:r>
      <w:r w:rsidR="00341859">
        <w:t>2022</w:t>
      </w:r>
      <w:r w:rsidR="00166EC3">
        <w:t>.</w:t>
      </w:r>
    </w:p>
    <w:p w14:paraId="764A2733" w14:textId="71928BB4" w:rsidR="007A6672" w:rsidRPr="00D14C34" w:rsidRDefault="00515C9F" w:rsidP="00D14C34">
      <w:pPr>
        <w:pStyle w:val="NormalWeb"/>
      </w:pPr>
      <w:r>
        <w:t>[19]</w:t>
      </w:r>
      <w:r w:rsidR="00EE5C6A" w:rsidRPr="00C30329">
        <w:t xml:space="preserve"> Flutter docs, inside Flutter, https://docs.flutter.dev/resources/inside-flutter</w:t>
      </w:r>
      <w:r w:rsidR="00D14C34" w:rsidRPr="00D14C34">
        <w:rPr>
          <w:rFonts w:ascii="TimesNewRomanPSMT" w:hAnsi="TimesNewRomanPSMT"/>
          <w:lang w:val="en-HR"/>
        </w:rPr>
        <w:t>, pristupio srpanj 202</w:t>
      </w:r>
      <w:r w:rsidR="00D14C34">
        <w:rPr>
          <w:rFonts w:ascii="TimesNewRomanPSMT" w:hAnsi="TimesNewRomanPSMT"/>
        </w:rPr>
        <w:t>2.</w:t>
      </w:r>
    </w:p>
    <w:p w14:paraId="3718AC4E" w14:textId="3786C92E" w:rsidR="007A6672" w:rsidRPr="00D14C34" w:rsidRDefault="00515C9F" w:rsidP="00D14C34">
      <w:pPr>
        <w:pStyle w:val="NormalWeb"/>
        <w:rPr>
          <w:lang w:val="en-HR"/>
        </w:rPr>
      </w:pPr>
      <w:r>
        <w:t>[20]</w:t>
      </w:r>
      <w:r w:rsidR="008F7C81">
        <w:t xml:space="preserve"> Apple,</w:t>
      </w:r>
      <w:r w:rsidR="009A0D8A">
        <w:t xml:space="preserve"> </w:t>
      </w:r>
      <w:r w:rsidR="006B7EE2">
        <w:t xml:space="preserve">SwiftUI tutorials, </w:t>
      </w:r>
      <w:r w:rsidR="007A6672" w:rsidRPr="00C30329">
        <w:t>Introducing SwiftUI, https://developer.apple.com/tutorials/swiftui</w:t>
      </w:r>
      <w:r w:rsidR="00D14C34" w:rsidRPr="00D14C34">
        <w:rPr>
          <w:rFonts w:ascii="TimesNewRomanPSMT" w:hAnsi="TimesNewRomanPSMT"/>
          <w:lang w:val="en-HR"/>
        </w:rPr>
        <w:t>, pristupio srpanj 202</w:t>
      </w:r>
      <w:r w:rsidR="00D14C34">
        <w:rPr>
          <w:rFonts w:ascii="TimesNewRomanPSMT" w:hAnsi="TimesNewRomanPSMT"/>
        </w:rPr>
        <w:t>2.</w:t>
      </w:r>
    </w:p>
    <w:p w14:paraId="31D4F1B3" w14:textId="61E0D284" w:rsidR="0019138A" w:rsidRPr="005B1873" w:rsidRDefault="00470161" w:rsidP="005B1873">
      <w:pPr>
        <w:pStyle w:val="NormalWeb"/>
        <w:rPr>
          <w:lang w:val="en-HR"/>
        </w:rPr>
      </w:pPr>
      <w:r>
        <w:t>[21]</w:t>
      </w:r>
      <w:r w:rsidR="0019138A" w:rsidRPr="00C30329">
        <w:t xml:space="preserve"> </w:t>
      </w:r>
      <w:r w:rsidR="009A0D8A">
        <w:t xml:space="preserve">Apple, </w:t>
      </w:r>
      <w:r w:rsidR="0019138A" w:rsidRPr="00C30329">
        <w:t>About Swift, https://www.swift.org/about/</w:t>
      </w:r>
      <w:r w:rsidR="005B1873" w:rsidRPr="005B1873">
        <w:rPr>
          <w:rFonts w:ascii="TimesNewRomanPSMT" w:hAnsi="TimesNewRomanPSMT"/>
          <w:lang w:val="en-HR"/>
        </w:rPr>
        <w:t>, pristupio srpanj 202</w:t>
      </w:r>
      <w:r w:rsidR="005B1873">
        <w:rPr>
          <w:rFonts w:ascii="TimesNewRomanPSMT" w:hAnsi="TimesNewRomanPSMT"/>
        </w:rPr>
        <w:t>2.</w:t>
      </w:r>
    </w:p>
    <w:p w14:paraId="2AB441D1" w14:textId="05ADC732" w:rsidR="00AB2D23" w:rsidRPr="005B1873" w:rsidRDefault="00470161" w:rsidP="005B1873">
      <w:pPr>
        <w:pStyle w:val="NormalWeb"/>
        <w:rPr>
          <w:lang w:val="en-HR"/>
        </w:rPr>
      </w:pPr>
      <w:r>
        <w:t>[22]</w:t>
      </w:r>
      <w:r w:rsidR="00C3092A">
        <w:t xml:space="preserve"> </w:t>
      </w:r>
      <w:r w:rsidR="00EC1ADF">
        <w:t>Cocoacast,</w:t>
      </w:r>
      <w:r w:rsidR="00C3092A">
        <w:t xml:space="preserve"> </w:t>
      </w:r>
      <w:r w:rsidR="00AB2D23" w:rsidRPr="00C30329">
        <w:t>What</w:t>
      </w:r>
      <w:r w:rsidR="00C3092A">
        <w:t xml:space="preserve"> i</w:t>
      </w:r>
      <w:r w:rsidR="00AB2D23" w:rsidRPr="00C30329">
        <w:t>s SwiftUI,</w:t>
      </w:r>
      <w:r w:rsidR="00C3092A">
        <w:t xml:space="preserve"> </w:t>
      </w:r>
      <w:r w:rsidR="00AB2D23" w:rsidRPr="00C30329">
        <w:t>https://cocoacasts.com/swiftui-fundamentals-what-is-swiftui#:~:text=SwiftUI%20is%20Apples%20brand%20new,is%20a%20cross%2Dplatform%20framework</w:t>
      </w:r>
      <w:r w:rsidR="005B1873">
        <w:t>,</w:t>
      </w:r>
      <w:r w:rsidR="005B1873" w:rsidRPr="005B1873">
        <w:rPr>
          <w:rFonts w:ascii="TimesNewRomanPSMT" w:hAnsi="TimesNewRomanPSMT"/>
          <w:lang w:val="en-HR"/>
        </w:rPr>
        <w:t xml:space="preserve"> pristupio srpanj 202</w:t>
      </w:r>
      <w:r w:rsidR="005B1873">
        <w:rPr>
          <w:rFonts w:ascii="TimesNewRomanPSMT" w:hAnsi="TimesNewRomanPSMT"/>
        </w:rPr>
        <w:t>2.</w:t>
      </w:r>
    </w:p>
    <w:p w14:paraId="2CFAF4D1" w14:textId="48F5A66C" w:rsidR="00FC50AB" w:rsidRPr="005B1873" w:rsidRDefault="003C769E" w:rsidP="005B1873">
      <w:pPr>
        <w:pStyle w:val="NormalWeb"/>
        <w:rPr>
          <w:lang w:val="en-HR"/>
        </w:rPr>
      </w:pPr>
      <w:r>
        <w:t>[23]</w:t>
      </w:r>
      <w:r w:rsidR="001472CA" w:rsidRPr="00C30329">
        <w:t xml:space="preserve"> </w:t>
      </w:r>
      <w:r w:rsidR="00C3092A">
        <w:t xml:space="preserve">Apple, </w:t>
      </w:r>
      <w:r w:rsidR="001472CA" w:rsidRPr="00C30329">
        <w:t>App Structure and Behavior, https://developer.apple.com/documentation/swiftui/app-structure-and-behavior</w:t>
      </w:r>
      <w:r w:rsidR="005B1873" w:rsidRPr="005B1873">
        <w:rPr>
          <w:rFonts w:ascii="TimesNewRomanPSMT" w:hAnsi="TimesNewRomanPSMT"/>
          <w:lang w:val="en-HR"/>
        </w:rPr>
        <w:t>, pristupio srpanj 202</w:t>
      </w:r>
      <w:r w:rsidR="005B1873">
        <w:rPr>
          <w:rFonts w:ascii="TimesNewRomanPSMT" w:hAnsi="TimesNewRomanPSMT"/>
        </w:rPr>
        <w:t>2.</w:t>
      </w:r>
    </w:p>
    <w:p w14:paraId="73516E56" w14:textId="55BF8284" w:rsidR="0084436D" w:rsidRPr="005B1873" w:rsidRDefault="003C769E" w:rsidP="005B1873">
      <w:pPr>
        <w:pStyle w:val="NormalWeb"/>
        <w:rPr>
          <w:lang w:val="en-HR"/>
        </w:rPr>
      </w:pPr>
      <w:r>
        <w:t>[24]</w:t>
      </w:r>
      <w:r w:rsidR="0084436D" w:rsidRPr="00C30329">
        <w:t xml:space="preserve"> </w:t>
      </w:r>
      <w:r w:rsidR="00C3092A">
        <w:t xml:space="preserve">Apple, </w:t>
      </w:r>
      <w:r w:rsidR="0084436D" w:rsidRPr="00C30329">
        <w:t>SwiftUI View, https://developer.apple.com/documentation/swiftui/view/</w:t>
      </w:r>
      <w:r w:rsidR="005B1873" w:rsidRPr="005B1873">
        <w:rPr>
          <w:rFonts w:ascii="TimesNewRomanPSMT" w:hAnsi="TimesNewRomanPSMT"/>
          <w:lang w:val="en-HR"/>
        </w:rPr>
        <w:t>, pristupio srpanj 2021</w:t>
      </w:r>
      <w:r w:rsidR="005B1873">
        <w:rPr>
          <w:rFonts w:ascii="TimesNewRomanPSMT" w:hAnsi="TimesNewRomanPSMT"/>
        </w:rPr>
        <w:t>.</w:t>
      </w:r>
    </w:p>
    <w:p w14:paraId="604DA198" w14:textId="540B0FA0" w:rsidR="0072364E" w:rsidRPr="005B1873" w:rsidRDefault="003C769E" w:rsidP="005B1873">
      <w:pPr>
        <w:pStyle w:val="NormalWeb"/>
        <w:rPr>
          <w:lang w:val="en-HR"/>
        </w:rPr>
      </w:pPr>
      <w:r>
        <w:t>[25]</w:t>
      </w:r>
      <w:r w:rsidR="0072364E" w:rsidRPr="00C30329">
        <w:t xml:space="preserve"> </w:t>
      </w:r>
      <w:r w:rsidR="00C3092A">
        <w:t>Apple,</w:t>
      </w:r>
      <w:r w:rsidR="00281074" w:rsidRPr="00C30329">
        <w:t xml:space="preserve"> Run Loop, https://developer.apple.com/documentation/foundation/runloop</w:t>
      </w:r>
      <w:r w:rsidR="005B1873" w:rsidRPr="005B1873">
        <w:rPr>
          <w:rFonts w:ascii="TimesNewRomanPSMT" w:hAnsi="TimesNewRomanPSMT"/>
          <w:lang w:val="en-HR"/>
        </w:rPr>
        <w:t>, pristupio srpanj 202</w:t>
      </w:r>
      <w:r w:rsidR="005B1873">
        <w:rPr>
          <w:rFonts w:ascii="TimesNewRomanPSMT" w:hAnsi="TimesNewRomanPSMT"/>
        </w:rPr>
        <w:t>2.</w:t>
      </w:r>
    </w:p>
    <w:p w14:paraId="73159870" w14:textId="3DC15D22" w:rsidR="00772155" w:rsidRPr="00C30329" w:rsidRDefault="003C769E" w:rsidP="00166EC3">
      <w:pPr>
        <w:spacing w:line="240" w:lineRule="auto"/>
        <w:ind w:left="851" w:hanging="851"/>
        <w:jc w:val="left"/>
      </w:pPr>
      <w:r>
        <w:t>[26]</w:t>
      </w:r>
      <w:r w:rsidR="00772155" w:rsidRPr="00C30329">
        <w:t xml:space="preserve"> </w:t>
      </w:r>
      <w:r w:rsidR="00B91EA9">
        <w:t>R</w:t>
      </w:r>
      <w:r w:rsidR="001166C8">
        <w:t xml:space="preserve">ens Breur, </w:t>
      </w:r>
      <w:r w:rsidR="00772155" w:rsidRPr="00C30329">
        <w:t>The SwiftUI render loop, https://rensbr.eu/blog/swiftui-render-loop/#:~:text=Just%20like%20UIKit%20%2C%20SwiftUI%20is,render%20loop%20of%20an%20application</w:t>
      </w:r>
      <w:r w:rsidR="00166EC3">
        <w:t>.,</w:t>
      </w:r>
      <w:r w:rsidR="001166C8">
        <w:t xml:space="preserve"> </w:t>
      </w:r>
      <w:r w:rsidR="0033349E">
        <w:t xml:space="preserve">9 </w:t>
      </w:r>
      <w:r w:rsidR="007E6128">
        <w:t>s</w:t>
      </w:r>
      <w:r w:rsidR="0033349E">
        <w:t>viban</w:t>
      </w:r>
      <w:r w:rsidR="005B1873">
        <w:t>j</w:t>
      </w:r>
      <w:r w:rsidR="0033349E">
        <w:t xml:space="preserve"> 2022</w:t>
      </w:r>
      <w:r w:rsidR="007E4108">
        <w:t>.</w:t>
      </w:r>
    </w:p>
    <w:p w14:paraId="5FCCD78F" w14:textId="33818D91" w:rsidR="001472CA" w:rsidRPr="005B1873" w:rsidRDefault="00CA7A7D" w:rsidP="005B1873">
      <w:pPr>
        <w:pStyle w:val="NormalWeb"/>
        <w:rPr>
          <w:lang w:val="en-HR"/>
        </w:rPr>
      </w:pPr>
      <w:r>
        <w:t>[27]</w:t>
      </w:r>
      <w:r w:rsidR="00746FBA" w:rsidRPr="00C30329">
        <w:t>.</w:t>
      </w:r>
      <w:r w:rsidR="00B91EA9">
        <w:t xml:space="preserve"> Apple,</w:t>
      </w:r>
      <w:r w:rsidR="0033349E">
        <w:t xml:space="preserve"> </w:t>
      </w:r>
      <w:r w:rsidR="00746FBA" w:rsidRPr="00C30329">
        <w:t>Run</w:t>
      </w:r>
      <w:r w:rsidR="0033349E">
        <w:t xml:space="preserve"> </w:t>
      </w:r>
      <w:r w:rsidR="00746FBA" w:rsidRPr="00C30329">
        <w:t>Loops, https://developer.apple.com/library/archive/documentation/Cocoa/Conceptual/Multithreading/RunLoopManagement/RunLoopManagement.html</w:t>
      </w:r>
      <w:r w:rsidR="005B1873" w:rsidRPr="005B1873">
        <w:rPr>
          <w:rFonts w:ascii="TimesNewRomanPSMT" w:hAnsi="TimesNewRomanPSMT"/>
          <w:lang w:val="en-HR"/>
        </w:rPr>
        <w:t>, pristupio srpanj 202</w:t>
      </w:r>
      <w:r w:rsidR="005B1873">
        <w:rPr>
          <w:rFonts w:ascii="TimesNewRomanPSMT" w:hAnsi="TimesNewRomanPSMT"/>
        </w:rPr>
        <w:t>2.</w:t>
      </w:r>
    </w:p>
    <w:p w14:paraId="6BA69F1B" w14:textId="32E760F4" w:rsidR="0007456A" w:rsidRPr="00C30329" w:rsidRDefault="00490BB4" w:rsidP="00166EC3">
      <w:pPr>
        <w:spacing w:line="240" w:lineRule="auto"/>
        <w:ind w:left="851" w:hanging="851"/>
        <w:jc w:val="left"/>
      </w:pPr>
      <w:r>
        <w:lastRenderedPageBreak/>
        <w:t>[28]</w:t>
      </w:r>
      <w:r w:rsidR="0007456A" w:rsidRPr="00C30329">
        <w:t xml:space="preserve"> </w:t>
      </w:r>
      <w:r w:rsidR="00B91EA9">
        <w:t>Can Balkaya</w:t>
      </w:r>
      <w:r w:rsidR="00612B86">
        <w:t>,</w:t>
      </w:r>
      <w:r w:rsidR="00B91EA9">
        <w:t xml:space="preserve"> </w:t>
      </w:r>
      <w:r w:rsidR="0007456A" w:rsidRPr="00C30329">
        <w:t>Animations in SwiftUI: Get to Know Transactions, https://betterprogramming.pub/animation-in-swiftui-get-to-know-transactions-7cd57cfb299f</w:t>
      </w:r>
      <w:r w:rsidR="005B1873">
        <w:t xml:space="preserve">, </w:t>
      </w:r>
      <w:r w:rsidR="00A43B72">
        <w:t xml:space="preserve">4 </w:t>
      </w:r>
      <w:r w:rsidR="005B1873">
        <w:t>s</w:t>
      </w:r>
      <w:r w:rsidR="00A43B72">
        <w:t>iječanj 2021</w:t>
      </w:r>
      <w:r w:rsidR="00614412">
        <w:t>.</w:t>
      </w:r>
      <w:r w:rsidR="00A43B72">
        <w:t xml:space="preserve"> </w:t>
      </w:r>
    </w:p>
    <w:p w14:paraId="7A387799" w14:textId="417C7A4C" w:rsidR="00614412" w:rsidRDefault="00713F30" w:rsidP="005B1873">
      <w:pPr>
        <w:spacing w:line="240" w:lineRule="auto"/>
        <w:ind w:left="851" w:hanging="851"/>
        <w:jc w:val="left"/>
      </w:pPr>
      <w:r w:rsidRPr="00C30329">
        <w:fldChar w:fldCharType="end"/>
      </w:r>
    </w:p>
    <w:p w14:paraId="5EDFC2AA" w14:textId="6112F3E9" w:rsidR="00614412" w:rsidRDefault="00614412" w:rsidP="005C4D64">
      <w:pPr>
        <w:jc w:val="left"/>
      </w:pPr>
    </w:p>
    <w:p w14:paraId="2F2426AF" w14:textId="07E78B53" w:rsidR="00614412" w:rsidRDefault="00614412" w:rsidP="005C4D64">
      <w:pPr>
        <w:jc w:val="left"/>
      </w:pPr>
    </w:p>
    <w:p w14:paraId="58D8B3DC" w14:textId="7E5D2EA2" w:rsidR="00614412" w:rsidRDefault="00614412" w:rsidP="005C4D64">
      <w:pPr>
        <w:jc w:val="left"/>
      </w:pPr>
    </w:p>
    <w:p w14:paraId="57D2E946" w14:textId="365F16B0" w:rsidR="00614412" w:rsidRDefault="00614412" w:rsidP="005C4D64">
      <w:pPr>
        <w:jc w:val="left"/>
      </w:pPr>
    </w:p>
    <w:p w14:paraId="78F62BEF" w14:textId="527B4A73" w:rsidR="007B3EEC" w:rsidRDefault="007B3EEC" w:rsidP="005C4D64">
      <w:pPr>
        <w:jc w:val="left"/>
      </w:pPr>
    </w:p>
    <w:p w14:paraId="5EE3FCDC" w14:textId="6B687104" w:rsidR="007B3EEC" w:rsidRDefault="007B3EEC" w:rsidP="005C4D64">
      <w:pPr>
        <w:jc w:val="left"/>
      </w:pPr>
    </w:p>
    <w:p w14:paraId="20C49247" w14:textId="302C6FF5" w:rsidR="007B3EEC" w:rsidRDefault="007B3EEC" w:rsidP="005C4D64">
      <w:pPr>
        <w:jc w:val="left"/>
      </w:pPr>
    </w:p>
    <w:p w14:paraId="33CFCC64" w14:textId="45E0EF9F" w:rsidR="007B3EEC" w:rsidRDefault="007B3EEC" w:rsidP="005C4D64">
      <w:pPr>
        <w:jc w:val="left"/>
      </w:pPr>
    </w:p>
    <w:p w14:paraId="615571B0" w14:textId="25F75F5B" w:rsidR="007B3EEC" w:rsidRDefault="007B3EEC" w:rsidP="005C4D64">
      <w:pPr>
        <w:jc w:val="left"/>
      </w:pPr>
    </w:p>
    <w:p w14:paraId="1E11E78C" w14:textId="2FECB642" w:rsidR="007B3EEC" w:rsidRDefault="007B3EEC" w:rsidP="005C4D64">
      <w:pPr>
        <w:jc w:val="left"/>
      </w:pPr>
    </w:p>
    <w:p w14:paraId="2718D7FF" w14:textId="7F231931" w:rsidR="007B3EEC" w:rsidRDefault="007B3EEC" w:rsidP="005C4D64">
      <w:pPr>
        <w:jc w:val="left"/>
      </w:pPr>
    </w:p>
    <w:p w14:paraId="008A588D" w14:textId="5673D47D" w:rsidR="007B3EEC" w:rsidRDefault="007B3EEC" w:rsidP="005C4D64">
      <w:pPr>
        <w:jc w:val="left"/>
      </w:pPr>
    </w:p>
    <w:p w14:paraId="34ABB340" w14:textId="3A087C83" w:rsidR="007B3EEC" w:rsidRDefault="007B3EEC" w:rsidP="005C4D64">
      <w:pPr>
        <w:jc w:val="left"/>
      </w:pPr>
    </w:p>
    <w:p w14:paraId="729D7465" w14:textId="1D87397C" w:rsidR="007B3EEC" w:rsidRDefault="007B3EEC" w:rsidP="005C4D64">
      <w:pPr>
        <w:jc w:val="left"/>
      </w:pPr>
    </w:p>
    <w:p w14:paraId="67B50803" w14:textId="27013D3F" w:rsidR="007B3EEC" w:rsidRDefault="007B3EEC" w:rsidP="005C4D64">
      <w:pPr>
        <w:jc w:val="left"/>
      </w:pPr>
    </w:p>
    <w:p w14:paraId="759771C6" w14:textId="4DF4BB9B" w:rsidR="007B3EEC" w:rsidRDefault="007B3EEC" w:rsidP="005C4D64">
      <w:pPr>
        <w:jc w:val="left"/>
      </w:pPr>
    </w:p>
    <w:p w14:paraId="40CDFAC2" w14:textId="3919A8F6" w:rsidR="007B3EEC" w:rsidRDefault="007B3EEC" w:rsidP="005C4D64">
      <w:pPr>
        <w:jc w:val="left"/>
      </w:pPr>
    </w:p>
    <w:p w14:paraId="2873BFF5" w14:textId="7B97E4A1" w:rsidR="007B3EEC" w:rsidRDefault="007B3EEC" w:rsidP="005C4D64">
      <w:pPr>
        <w:jc w:val="left"/>
      </w:pPr>
    </w:p>
    <w:p w14:paraId="0D2AF166" w14:textId="77777777" w:rsidR="007B3EEC" w:rsidRDefault="007B3EEC" w:rsidP="005C4D64">
      <w:pPr>
        <w:jc w:val="left"/>
      </w:pPr>
    </w:p>
    <w:p w14:paraId="5ABC654F" w14:textId="77777777" w:rsidR="00950666" w:rsidRDefault="00950666" w:rsidP="005C4D64">
      <w:pPr>
        <w:jc w:val="left"/>
      </w:pPr>
    </w:p>
    <w:p w14:paraId="47071830" w14:textId="352308FE" w:rsidR="00D73897" w:rsidRDefault="0084226B" w:rsidP="00A47259">
      <w:pPr>
        <w:pStyle w:val="Heading1"/>
        <w:numPr>
          <w:ilvl w:val="0"/>
          <w:numId w:val="0"/>
        </w:numPr>
      </w:pPr>
      <w:bookmarkStart w:id="165" w:name="_Toc113288468"/>
      <w:bookmarkStart w:id="166" w:name="_Toc78075"/>
      <w:r w:rsidRPr="00C30329">
        <w:lastRenderedPageBreak/>
        <w:t>SAŽETAK</w:t>
      </w:r>
      <w:bookmarkEnd w:id="165"/>
      <w:r w:rsidRPr="00C30329">
        <w:t xml:space="preserve"> </w:t>
      </w:r>
      <w:bookmarkEnd w:id="166"/>
    </w:p>
    <w:p w14:paraId="3904C846" w14:textId="1D1D6A51" w:rsidR="008B5F0B" w:rsidRPr="00D86BB0" w:rsidRDefault="00D73897" w:rsidP="005B1873">
      <w:r>
        <w:t>U ovom diplomskom radu</w:t>
      </w:r>
      <w:r w:rsidR="004C57EA">
        <w:t xml:space="preserve"> </w:t>
      </w:r>
      <w:r w:rsidR="00804B53">
        <w:t>analizirane su</w:t>
      </w:r>
      <w:r w:rsidR="004C57EA">
        <w:t xml:space="preserve"> mogućnosti i izazovi nati</w:t>
      </w:r>
      <w:r w:rsidR="00DA582E">
        <w:t>v</w:t>
      </w:r>
      <w:r w:rsidR="004C57EA">
        <w:t>nog i višeplatformskog razvoja mobilnih aplikacija,</w:t>
      </w:r>
      <w:r w:rsidR="00804B53">
        <w:t xml:space="preserve"> </w:t>
      </w:r>
      <w:r w:rsidR="004C57EA">
        <w:t>programske arhitekture, alate</w:t>
      </w:r>
      <w:r w:rsidR="001A128C">
        <w:t xml:space="preserve"> i mogućnosti testiranja. U radu </w:t>
      </w:r>
      <w:r w:rsidR="00804B53">
        <w:t>je</w:t>
      </w:r>
      <w:r w:rsidR="001A128C">
        <w:t xml:space="preserve"> naglasak na</w:t>
      </w:r>
      <w:r w:rsidR="00804B53">
        <w:t xml:space="preserve"> razvoju mobilne aplikacije za</w:t>
      </w:r>
      <w:r w:rsidR="001A128C">
        <w:t xml:space="preserve"> </w:t>
      </w:r>
      <w:r w:rsidR="00E039F7">
        <w:t>iOS platformu</w:t>
      </w:r>
      <w:r w:rsidR="00804B53">
        <w:t xml:space="preserve"> koristeći </w:t>
      </w:r>
      <w:r w:rsidR="00AB53C8" w:rsidRPr="00AB53C8">
        <w:rPr>
          <w:i/>
          <w:iCs/>
        </w:rPr>
        <w:t>Flutter</w:t>
      </w:r>
      <w:r w:rsidR="00AB53C8">
        <w:t xml:space="preserve"> za višeplatform</w:t>
      </w:r>
      <w:r w:rsidR="000D58E6">
        <w:t>ski razvoj te alat</w:t>
      </w:r>
      <w:r w:rsidR="00804B53">
        <w:t xml:space="preserve"> </w:t>
      </w:r>
      <w:r w:rsidR="000D58E6">
        <w:rPr>
          <w:i/>
          <w:iCs/>
        </w:rPr>
        <w:t>SwiftUI</w:t>
      </w:r>
      <w:r w:rsidR="000D58E6">
        <w:t xml:space="preserve"> za nativni razvo</w:t>
      </w:r>
      <w:r w:rsidR="00804B53">
        <w:t>j</w:t>
      </w:r>
      <w:r w:rsidR="000D58E6">
        <w:t>.</w:t>
      </w:r>
      <w:r w:rsidR="00A86C8E">
        <w:t xml:space="preserve"> </w:t>
      </w:r>
      <w:r w:rsidR="00804B53">
        <w:t>Nadalje, c</w:t>
      </w:r>
      <w:r w:rsidR="008B5F0B" w:rsidRPr="00C30329">
        <w:t>ilj rada je</w:t>
      </w:r>
      <w:r w:rsidR="00804B53">
        <w:t xml:space="preserve"> </w:t>
      </w:r>
      <w:r w:rsidR="008B5F0B" w:rsidRPr="00C30329">
        <w:t>usporediti</w:t>
      </w:r>
      <w:r w:rsidR="008B5F0B">
        <w:t xml:space="preserve"> performanse višeplatformske i nativne aplikacije te </w:t>
      </w:r>
      <w:r w:rsidR="00804B53">
        <w:t xml:space="preserve">analizirati </w:t>
      </w:r>
      <w:r w:rsidR="008B5F0B">
        <w:t>njihov utjecaj na korisnika</w:t>
      </w:r>
      <w:r w:rsidR="00804B53">
        <w:t xml:space="preserve"> i na odabir prikladnog pristupa od strane programera</w:t>
      </w:r>
      <w:r w:rsidR="008B5F0B">
        <w:t>.</w:t>
      </w:r>
      <w:r w:rsidR="000827E1" w:rsidRPr="000827E1">
        <w:rPr>
          <w:lang w:val="en-HR"/>
        </w:rPr>
        <w:t xml:space="preserve"> </w:t>
      </w:r>
      <w:r w:rsidR="00804B53">
        <w:t xml:space="preserve">Za ostvareno programsko rješenje u skladu s definiranim funkcionalnim i nefunkcionalnim zahtjevima, obavljeno je </w:t>
      </w:r>
      <w:r w:rsidR="000827E1" w:rsidRPr="00ED04EA">
        <w:rPr>
          <w:lang w:val="en-HR"/>
        </w:rPr>
        <w:t xml:space="preserve">testiranje </w:t>
      </w:r>
      <w:r w:rsidR="00804B53">
        <w:t xml:space="preserve"> nativnog i višeplatfromskog programskog rješenja s naglaskom na testiranje performansi. Rezultati testiranja pokazuju</w:t>
      </w:r>
      <w:r w:rsidR="00C32ED2">
        <w:t xml:space="preserve"> da je pogodno koristiti </w:t>
      </w:r>
      <w:r w:rsidR="00C32ED2">
        <w:rPr>
          <w:i/>
          <w:iCs/>
        </w:rPr>
        <w:t>Flutter</w:t>
      </w:r>
      <w:r w:rsidR="00C32ED2">
        <w:t xml:space="preserve"> pri projektima gdje je prioritet smanjenje troškova te dijeljenje koda, dok je pogodnije koristiti </w:t>
      </w:r>
      <w:r w:rsidR="00C32ED2">
        <w:rPr>
          <w:i/>
          <w:iCs/>
        </w:rPr>
        <w:t>SwiftUI</w:t>
      </w:r>
      <w:r w:rsidR="00C32ED2">
        <w:t xml:space="preserve"> na projektima gdje su performanse prioritet.</w:t>
      </w:r>
    </w:p>
    <w:p w14:paraId="4FB61A46" w14:textId="049E124F" w:rsidR="008E5D83" w:rsidRDefault="008E5D83" w:rsidP="008E5D83"/>
    <w:p w14:paraId="0453B7D7" w14:textId="5C617D61" w:rsidR="00656566" w:rsidRDefault="007B7211" w:rsidP="00656566">
      <w:r w:rsidRPr="007B7211">
        <w:t>K</w:t>
      </w:r>
      <w:r w:rsidR="00614412">
        <w:t>ljučne riječi</w:t>
      </w:r>
      <w:r w:rsidRPr="007B7211">
        <w:t xml:space="preserve">: </w:t>
      </w:r>
      <w:r w:rsidR="00614412">
        <w:t xml:space="preserve">iOS, </w:t>
      </w:r>
      <w:r>
        <w:t>mobilna aplikacija</w:t>
      </w:r>
      <w:r w:rsidRPr="007B7211">
        <w:t>,</w:t>
      </w:r>
      <w:r w:rsidR="00C32ED2">
        <w:t xml:space="preserve"> performanse</w:t>
      </w:r>
      <w:r w:rsidRPr="007B7211">
        <w:t xml:space="preserve">, </w:t>
      </w:r>
      <w:r>
        <w:t>testiranje</w:t>
      </w:r>
      <w:r w:rsidR="00C32ED2">
        <w:t>, višeplatformski razvoj.</w:t>
      </w:r>
    </w:p>
    <w:p w14:paraId="608E27B7" w14:textId="5DDC86DD" w:rsidR="00656566" w:rsidRDefault="00656566" w:rsidP="00656566"/>
    <w:p w14:paraId="702EA78C" w14:textId="23EC4DF3" w:rsidR="00656566" w:rsidRDefault="00656566" w:rsidP="00656566"/>
    <w:p w14:paraId="05756169" w14:textId="72512F4C" w:rsidR="00C32ED2" w:rsidRPr="00166EC3" w:rsidRDefault="00C32ED2" w:rsidP="006D4398">
      <w:pPr>
        <w:rPr>
          <w:color w:val="FF0000"/>
        </w:rPr>
      </w:pPr>
    </w:p>
    <w:p w14:paraId="42A60CDD" w14:textId="7AFF3584" w:rsidR="00656566" w:rsidRDefault="00656566" w:rsidP="00656566"/>
    <w:p w14:paraId="2BB50AE1" w14:textId="343DB1D4" w:rsidR="00656566" w:rsidRDefault="00656566" w:rsidP="00656566"/>
    <w:p w14:paraId="3DDBDA3F" w14:textId="7E2F4F39" w:rsidR="00656566" w:rsidRDefault="00656566" w:rsidP="00656566"/>
    <w:p w14:paraId="77FF45C6" w14:textId="63E23E4F" w:rsidR="00656566" w:rsidRDefault="00656566" w:rsidP="00656566"/>
    <w:p w14:paraId="797D58B4" w14:textId="53EDB87F" w:rsidR="00656566" w:rsidRDefault="00656566" w:rsidP="00656566"/>
    <w:p w14:paraId="61CBCF8E" w14:textId="1F5B67E2" w:rsidR="00656566" w:rsidRDefault="00656566" w:rsidP="00656566"/>
    <w:p w14:paraId="10AD0413" w14:textId="2313CC28" w:rsidR="00656566" w:rsidRDefault="00656566" w:rsidP="00656566"/>
    <w:p w14:paraId="498BCCCF" w14:textId="77777777" w:rsidR="00C32ED2" w:rsidRDefault="00C32ED2" w:rsidP="00656566"/>
    <w:p w14:paraId="1FB0414A" w14:textId="77777777" w:rsidR="00656566" w:rsidRPr="00C30329" w:rsidRDefault="00656566" w:rsidP="00656566"/>
    <w:p w14:paraId="746939B1" w14:textId="7B79E20B" w:rsidR="0084226B" w:rsidRDefault="0084226B" w:rsidP="0084226B">
      <w:pPr>
        <w:pStyle w:val="Heading1"/>
        <w:numPr>
          <w:ilvl w:val="0"/>
          <w:numId w:val="0"/>
        </w:numPr>
        <w:ind w:left="-5"/>
      </w:pPr>
      <w:bookmarkStart w:id="167" w:name="_Toc113288469"/>
      <w:bookmarkStart w:id="168" w:name="_Toc78076"/>
      <w:r w:rsidRPr="00C30329">
        <w:lastRenderedPageBreak/>
        <w:t>ABSTRACT</w:t>
      </w:r>
      <w:bookmarkEnd w:id="167"/>
      <w:r w:rsidRPr="00C30329">
        <w:t xml:space="preserve"> </w:t>
      </w:r>
      <w:bookmarkEnd w:id="168"/>
    </w:p>
    <w:p w14:paraId="517CF873" w14:textId="77777777" w:rsidR="005A6507" w:rsidRDefault="005A6507" w:rsidP="005A6507">
      <w:pPr>
        <w:spacing w:after="0" w:line="240" w:lineRule="auto"/>
        <w:rPr>
          <w:rFonts w:eastAsia="Times New Roman"/>
          <w:b/>
          <w:bCs/>
          <w:szCs w:val="24"/>
          <w:lang w:eastAsia="en-GB"/>
        </w:rPr>
      </w:pPr>
      <w:r>
        <w:rPr>
          <w:rFonts w:eastAsia="Times New Roman"/>
          <w:b/>
          <w:bCs/>
          <w:szCs w:val="24"/>
          <w:lang w:eastAsia="en-GB"/>
        </w:rPr>
        <w:t>Analysis of the possibilities of cross-platform and native development of mobile applications</w:t>
      </w:r>
    </w:p>
    <w:p w14:paraId="01F5CAED" w14:textId="77777777" w:rsidR="00A47259" w:rsidRPr="00A47259" w:rsidRDefault="00A47259" w:rsidP="005B1873">
      <w:pPr>
        <w:spacing w:after="0" w:line="240" w:lineRule="auto"/>
        <w:rPr>
          <w:rFonts w:eastAsia="Times New Roman"/>
          <w:b/>
          <w:bCs/>
          <w:szCs w:val="24"/>
          <w:lang w:eastAsia="en-GB"/>
        </w:rPr>
      </w:pPr>
    </w:p>
    <w:p w14:paraId="036E7303" w14:textId="77777777" w:rsidR="005A6507" w:rsidRDefault="005A6507" w:rsidP="005A6507">
      <w:pPr>
        <w:rPr>
          <w:lang w:val="en-HR"/>
        </w:rPr>
      </w:pPr>
      <w:r>
        <w:t xml:space="preserve">This thesis analyzed the capabilities and challenges of native and cross-platform mobile application development, programming architectures, tools and testing capabilities. In the thesis, </w:t>
      </w:r>
      <w:r>
        <w:rPr>
          <w:i/>
          <w:iCs/>
        </w:rPr>
        <w:t>Flutter</w:t>
      </w:r>
      <w:r>
        <w:t xml:space="preserve"> was used as the cross-platform tool, and </w:t>
      </w:r>
      <w:r>
        <w:rPr>
          <w:i/>
          <w:iCs/>
        </w:rPr>
        <w:t>SwiftUI</w:t>
      </w:r>
      <w:r>
        <w:t xml:space="preserve"> as the native tool for mobile iOS application development. The goal of this thesis is to compare the performance of the cross-platform and native application and the performance influence on the end user, for the purpose of choosing the most appropriate development approach. For the implemented solution with the appropriate functional and non-functional requirements, testing of the native and cross-platform implementation was conducted with an emphasis on performance. Results show that is more appropriate to use </w:t>
      </w:r>
      <w:r>
        <w:rPr>
          <w:i/>
          <w:iCs/>
        </w:rPr>
        <w:t>Flutter</w:t>
      </w:r>
      <w:r>
        <w:t xml:space="preserve"> in projects where the priority is lowering the budget and code sharing, while it is more suitable to use </w:t>
      </w:r>
      <w:r>
        <w:rPr>
          <w:i/>
          <w:iCs/>
        </w:rPr>
        <w:t>SwiftUI</w:t>
      </w:r>
      <w:r>
        <w:t xml:space="preserve"> in the projects where the performance is the priority.</w:t>
      </w:r>
    </w:p>
    <w:p w14:paraId="3F3EF595" w14:textId="77777777" w:rsidR="005A6507" w:rsidRDefault="005A6507" w:rsidP="005A6507">
      <w:pPr>
        <w:spacing w:line="240" w:lineRule="auto"/>
        <w:jc w:val="left"/>
        <w:rPr>
          <w:rFonts w:eastAsia="Times New Roman"/>
          <w:szCs w:val="24"/>
          <w:lang w:eastAsia="en-GB"/>
        </w:rPr>
      </w:pPr>
    </w:p>
    <w:p w14:paraId="6D603782" w14:textId="77777777" w:rsidR="005A6507" w:rsidRDefault="005A6507" w:rsidP="005A6507">
      <w:r>
        <w:t>Key words: cross-platform application, mobile application, performance, testing</w:t>
      </w:r>
    </w:p>
    <w:p w14:paraId="6BD7B6CC" w14:textId="4D8CAC6A" w:rsidR="006D4398" w:rsidRDefault="006D4398" w:rsidP="006D4398"/>
    <w:p w14:paraId="28BF4589" w14:textId="77777777" w:rsidR="006D4398" w:rsidRPr="00C30329" w:rsidRDefault="006D4398" w:rsidP="006D4398"/>
    <w:p w14:paraId="0A5B22F0" w14:textId="47C517C2" w:rsidR="0084226B" w:rsidRPr="00C30329" w:rsidRDefault="0084226B">
      <w:pPr>
        <w:spacing w:line="259" w:lineRule="auto"/>
        <w:jc w:val="left"/>
      </w:pPr>
    </w:p>
    <w:p w14:paraId="6F2D4B82" w14:textId="2E413348" w:rsidR="0084226B" w:rsidRPr="00C30329" w:rsidRDefault="0084226B">
      <w:pPr>
        <w:spacing w:line="259" w:lineRule="auto"/>
        <w:jc w:val="left"/>
      </w:pPr>
    </w:p>
    <w:p w14:paraId="16590F6D" w14:textId="15FC000A" w:rsidR="0084226B" w:rsidRPr="00C30329" w:rsidRDefault="0084226B">
      <w:pPr>
        <w:spacing w:line="259" w:lineRule="auto"/>
        <w:jc w:val="left"/>
      </w:pPr>
    </w:p>
    <w:p w14:paraId="7F9A49F5" w14:textId="2A2088DD" w:rsidR="0084226B" w:rsidRPr="00C30329" w:rsidRDefault="0084226B">
      <w:pPr>
        <w:spacing w:line="259" w:lineRule="auto"/>
        <w:jc w:val="left"/>
      </w:pPr>
    </w:p>
    <w:p w14:paraId="3D2F4E24" w14:textId="2E07EB90" w:rsidR="0084226B" w:rsidRPr="00C30329" w:rsidRDefault="0084226B">
      <w:pPr>
        <w:spacing w:line="259" w:lineRule="auto"/>
        <w:jc w:val="left"/>
      </w:pPr>
    </w:p>
    <w:p w14:paraId="0087548C" w14:textId="74B06952" w:rsidR="0084226B" w:rsidRPr="00C30329" w:rsidRDefault="0084226B" w:rsidP="00373C3B">
      <w:pPr>
        <w:pStyle w:val="Heading1"/>
        <w:numPr>
          <w:ilvl w:val="0"/>
          <w:numId w:val="0"/>
        </w:numPr>
        <w:ind w:left="357" w:hanging="357"/>
      </w:pPr>
    </w:p>
    <w:p w14:paraId="2EC56374" w14:textId="65852BEF" w:rsidR="007A6A96" w:rsidRPr="00C30329" w:rsidRDefault="007A6A96" w:rsidP="007A6A96"/>
    <w:p w14:paraId="40F36503" w14:textId="5477013A" w:rsidR="007A6A96" w:rsidRPr="00C30329" w:rsidRDefault="007A6A96" w:rsidP="007A6A96"/>
    <w:p w14:paraId="7476DF71" w14:textId="0F66D5EF" w:rsidR="007A6A96" w:rsidRPr="00C30329" w:rsidRDefault="007A6A96" w:rsidP="007A6A96"/>
    <w:p w14:paraId="72B45E57" w14:textId="77777777" w:rsidR="0084226B" w:rsidRPr="00C30329" w:rsidRDefault="0084226B" w:rsidP="0084226B"/>
    <w:p w14:paraId="5DA19C4E" w14:textId="50C50AC8" w:rsidR="001B30C3" w:rsidRDefault="00DD2641" w:rsidP="00373C3B">
      <w:pPr>
        <w:pStyle w:val="Heading1"/>
        <w:numPr>
          <w:ilvl w:val="0"/>
          <w:numId w:val="0"/>
        </w:numPr>
        <w:ind w:left="357" w:hanging="357"/>
      </w:pPr>
      <w:bookmarkStart w:id="169" w:name="_Toc113288470"/>
      <w:r w:rsidRPr="00C30329">
        <w:lastRenderedPageBreak/>
        <w:t>ŽIVOTOPIS</w:t>
      </w:r>
      <w:bookmarkEnd w:id="169"/>
    </w:p>
    <w:p w14:paraId="42B315E5" w14:textId="132804FA" w:rsidR="00F659C0" w:rsidRPr="00F659C0" w:rsidRDefault="00F659C0" w:rsidP="00F659C0">
      <w:r w:rsidRPr="00F659C0">
        <w:t xml:space="preserve">Ivan Štajcer rođen je 26. </w:t>
      </w:r>
      <w:r w:rsidR="00614412">
        <w:t>p</w:t>
      </w:r>
      <w:r w:rsidRPr="00F659C0">
        <w:t xml:space="preserve">rosinca 1998. </w:t>
      </w:r>
      <w:r w:rsidR="00614412">
        <w:t>g</w:t>
      </w:r>
      <w:r w:rsidRPr="00F659C0">
        <w:t>odine u Zagrebu. Osnovnu školu je upisao i završio u Slavonskom Brodu. Nakon završetka osnovne škole upisuje srednju Tehničku školu u Slavonskom Brodu, smjer elektrotehničar, koju završava 2017. godine. Tokom iste godine upisuje preddiplomski studij računarstva na Fakultetu elektrotehnike, računarstva i informacijskih tehnologija u Osijeku.</w:t>
      </w:r>
    </w:p>
    <w:p w14:paraId="323B84C2" w14:textId="77777777" w:rsidR="00F659C0" w:rsidRPr="00F659C0" w:rsidRDefault="00F659C0" w:rsidP="00F659C0"/>
    <w:p w14:paraId="31CCA974" w14:textId="138D8855" w:rsidR="009618EE" w:rsidRPr="00C30329" w:rsidRDefault="009618EE" w:rsidP="00DD2641"/>
    <w:p w14:paraId="37B3D968" w14:textId="19A710DB" w:rsidR="009618EE" w:rsidRPr="00C30329" w:rsidRDefault="009618EE" w:rsidP="009618EE">
      <w:pPr>
        <w:pStyle w:val="NoSpacing"/>
        <w:tabs>
          <w:tab w:val="center" w:pos="6804"/>
        </w:tabs>
        <w:jc w:val="both"/>
      </w:pPr>
      <w:r w:rsidRPr="00C30329">
        <w:tab/>
        <w:t>___________________________</w:t>
      </w:r>
    </w:p>
    <w:p w14:paraId="138365CC" w14:textId="451A5133" w:rsidR="009618EE" w:rsidRPr="00C30329" w:rsidRDefault="009618EE" w:rsidP="009618EE">
      <w:pPr>
        <w:pStyle w:val="NoSpacing"/>
        <w:tabs>
          <w:tab w:val="center" w:pos="6804"/>
        </w:tabs>
        <w:jc w:val="both"/>
      </w:pPr>
      <w:r w:rsidRPr="00C30329">
        <w:tab/>
        <w:t>Potpis autora</w:t>
      </w:r>
    </w:p>
    <w:p w14:paraId="1DA9F64F" w14:textId="1C5AF3F1" w:rsidR="007A6A96" w:rsidRPr="00C30329" w:rsidRDefault="007A6A96" w:rsidP="009618EE">
      <w:pPr>
        <w:pStyle w:val="NoSpacing"/>
        <w:tabs>
          <w:tab w:val="center" w:pos="6804"/>
        </w:tabs>
        <w:jc w:val="both"/>
      </w:pPr>
    </w:p>
    <w:p w14:paraId="684D23B7" w14:textId="7260020A" w:rsidR="007A6A96" w:rsidRPr="00C30329" w:rsidRDefault="007A6A96" w:rsidP="009618EE">
      <w:pPr>
        <w:pStyle w:val="NoSpacing"/>
        <w:tabs>
          <w:tab w:val="center" w:pos="6804"/>
        </w:tabs>
        <w:jc w:val="both"/>
      </w:pPr>
    </w:p>
    <w:p w14:paraId="683B1C50" w14:textId="3EBA0B72" w:rsidR="007A6A96" w:rsidRPr="00C30329" w:rsidRDefault="007A6A96" w:rsidP="009618EE">
      <w:pPr>
        <w:pStyle w:val="NoSpacing"/>
        <w:tabs>
          <w:tab w:val="center" w:pos="6804"/>
        </w:tabs>
        <w:jc w:val="both"/>
      </w:pPr>
    </w:p>
    <w:p w14:paraId="0255DADA" w14:textId="32B986C8" w:rsidR="007A6A96" w:rsidRPr="00C30329" w:rsidRDefault="007A6A96" w:rsidP="009618EE">
      <w:pPr>
        <w:pStyle w:val="NoSpacing"/>
        <w:tabs>
          <w:tab w:val="center" w:pos="6804"/>
        </w:tabs>
        <w:jc w:val="both"/>
      </w:pPr>
    </w:p>
    <w:p w14:paraId="1274793C" w14:textId="195B9D5C" w:rsidR="007A6A96" w:rsidRPr="00C30329" w:rsidRDefault="007A6A96" w:rsidP="009618EE">
      <w:pPr>
        <w:pStyle w:val="NoSpacing"/>
        <w:tabs>
          <w:tab w:val="center" w:pos="6804"/>
        </w:tabs>
        <w:jc w:val="both"/>
      </w:pPr>
    </w:p>
    <w:p w14:paraId="6AB08C7D" w14:textId="120A8ED9" w:rsidR="007A6A96" w:rsidRPr="00C30329" w:rsidRDefault="007A6A96" w:rsidP="009618EE">
      <w:pPr>
        <w:pStyle w:val="NoSpacing"/>
        <w:tabs>
          <w:tab w:val="center" w:pos="6804"/>
        </w:tabs>
        <w:jc w:val="both"/>
      </w:pPr>
    </w:p>
    <w:p w14:paraId="3A16E2D7" w14:textId="1B091AF0" w:rsidR="007A6A96" w:rsidRPr="00C30329" w:rsidRDefault="007A6A96" w:rsidP="009618EE">
      <w:pPr>
        <w:pStyle w:val="NoSpacing"/>
        <w:tabs>
          <w:tab w:val="center" w:pos="6804"/>
        </w:tabs>
        <w:jc w:val="both"/>
      </w:pPr>
    </w:p>
    <w:p w14:paraId="475B31F1" w14:textId="1097D2B4" w:rsidR="007A6A96" w:rsidRPr="00C30329" w:rsidRDefault="007A6A96" w:rsidP="009618EE">
      <w:pPr>
        <w:pStyle w:val="NoSpacing"/>
        <w:tabs>
          <w:tab w:val="center" w:pos="6804"/>
        </w:tabs>
        <w:jc w:val="both"/>
      </w:pPr>
    </w:p>
    <w:p w14:paraId="2B7B094D" w14:textId="2A209482" w:rsidR="007A6A96" w:rsidRPr="00C30329" w:rsidRDefault="007A6A96" w:rsidP="009618EE">
      <w:pPr>
        <w:pStyle w:val="NoSpacing"/>
        <w:tabs>
          <w:tab w:val="center" w:pos="6804"/>
        </w:tabs>
        <w:jc w:val="both"/>
      </w:pPr>
    </w:p>
    <w:p w14:paraId="3EEE0848" w14:textId="4CC08FD1" w:rsidR="007A6A96" w:rsidRPr="00C30329" w:rsidRDefault="007A6A96" w:rsidP="009618EE">
      <w:pPr>
        <w:pStyle w:val="NoSpacing"/>
        <w:tabs>
          <w:tab w:val="center" w:pos="6804"/>
        </w:tabs>
        <w:jc w:val="both"/>
      </w:pPr>
    </w:p>
    <w:p w14:paraId="125A20B7" w14:textId="26A5D384" w:rsidR="007A6A96" w:rsidRPr="00C30329" w:rsidRDefault="007A6A96" w:rsidP="009618EE">
      <w:pPr>
        <w:pStyle w:val="NoSpacing"/>
        <w:tabs>
          <w:tab w:val="center" w:pos="6804"/>
        </w:tabs>
        <w:jc w:val="both"/>
      </w:pPr>
    </w:p>
    <w:p w14:paraId="42B029EC" w14:textId="7B451AB2" w:rsidR="007A6A96" w:rsidRPr="00C30329" w:rsidRDefault="007A6A96" w:rsidP="009618EE">
      <w:pPr>
        <w:pStyle w:val="NoSpacing"/>
        <w:tabs>
          <w:tab w:val="center" w:pos="6804"/>
        </w:tabs>
        <w:jc w:val="both"/>
      </w:pPr>
    </w:p>
    <w:p w14:paraId="251E284F" w14:textId="10FD2C1A" w:rsidR="007A6A96" w:rsidRPr="00C30329" w:rsidRDefault="007A6A96" w:rsidP="009618EE">
      <w:pPr>
        <w:pStyle w:val="NoSpacing"/>
        <w:tabs>
          <w:tab w:val="center" w:pos="6804"/>
        </w:tabs>
        <w:jc w:val="both"/>
      </w:pPr>
    </w:p>
    <w:p w14:paraId="5B91AD45" w14:textId="7EB1295F" w:rsidR="007A6A96" w:rsidRPr="00C30329" w:rsidRDefault="007A6A96" w:rsidP="009618EE">
      <w:pPr>
        <w:pStyle w:val="NoSpacing"/>
        <w:tabs>
          <w:tab w:val="center" w:pos="6804"/>
        </w:tabs>
        <w:jc w:val="both"/>
      </w:pPr>
    </w:p>
    <w:p w14:paraId="6D8D24A2" w14:textId="5AC35642" w:rsidR="007A6A96" w:rsidRPr="00C30329" w:rsidRDefault="007A6A96" w:rsidP="009618EE">
      <w:pPr>
        <w:pStyle w:val="NoSpacing"/>
        <w:tabs>
          <w:tab w:val="center" w:pos="6804"/>
        </w:tabs>
        <w:jc w:val="both"/>
      </w:pPr>
    </w:p>
    <w:p w14:paraId="12D1021D" w14:textId="774AC7BB" w:rsidR="007A6A96" w:rsidRPr="00C30329" w:rsidRDefault="007A6A96" w:rsidP="009618EE">
      <w:pPr>
        <w:pStyle w:val="NoSpacing"/>
        <w:tabs>
          <w:tab w:val="center" w:pos="6804"/>
        </w:tabs>
        <w:jc w:val="both"/>
      </w:pPr>
    </w:p>
    <w:p w14:paraId="0ADD4FCA" w14:textId="674ABFCA" w:rsidR="007A6A96" w:rsidRPr="00C30329" w:rsidRDefault="007A6A96" w:rsidP="009618EE">
      <w:pPr>
        <w:pStyle w:val="NoSpacing"/>
        <w:tabs>
          <w:tab w:val="center" w:pos="6804"/>
        </w:tabs>
        <w:jc w:val="both"/>
      </w:pPr>
    </w:p>
    <w:p w14:paraId="39AC8632" w14:textId="2AA4EF87" w:rsidR="007A6A96" w:rsidRPr="00C30329" w:rsidRDefault="007A6A96" w:rsidP="009618EE">
      <w:pPr>
        <w:pStyle w:val="NoSpacing"/>
        <w:tabs>
          <w:tab w:val="center" w:pos="6804"/>
        </w:tabs>
        <w:jc w:val="both"/>
      </w:pPr>
    </w:p>
    <w:p w14:paraId="1485CCD6" w14:textId="6C0FE975" w:rsidR="007A6A96" w:rsidRPr="00C30329" w:rsidRDefault="007A6A96" w:rsidP="009618EE">
      <w:pPr>
        <w:pStyle w:val="NoSpacing"/>
        <w:tabs>
          <w:tab w:val="center" w:pos="6804"/>
        </w:tabs>
        <w:jc w:val="both"/>
      </w:pPr>
    </w:p>
    <w:p w14:paraId="397C24CA" w14:textId="6A9C39D0" w:rsidR="007A6A96" w:rsidRPr="00C30329" w:rsidRDefault="007A6A96" w:rsidP="009618EE">
      <w:pPr>
        <w:pStyle w:val="NoSpacing"/>
        <w:tabs>
          <w:tab w:val="center" w:pos="6804"/>
        </w:tabs>
        <w:jc w:val="both"/>
      </w:pPr>
    </w:p>
    <w:p w14:paraId="0662D801" w14:textId="19054002" w:rsidR="007A6A96" w:rsidRPr="00C30329" w:rsidRDefault="007A6A96" w:rsidP="009618EE">
      <w:pPr>
        <w:pStyle w:val="NoSpacing"/>
        <w:tabs>
          <w:tab w:val="center" w:pos="6804"/>
        </w:tabs>
        <w:jc w:val="both"/>
      </w:pPr>
    </w:p>
    <w:p w14:paraId="7975558E" w14:textId="256017B5" w:rsidR="007A6A96" w:rsidRPr="00C30329" w:rsidRDefault="007A6A96" w:rsidP="009618EE">
      <w:pPr>
        <w:pStyle w:val="NoSpacing"/>
        <w:tabs>
          <w:tab w:val="center" w:pos="6804"/>
        </w:tabs>
        <w:jc w:val="both"/>
      </w:pPr>
    </w:p>
    <w:p w14:paraId="727A3C9D" w14:textId="56744646" w:rsidR="007A6A96" w:rsidRPr="00C30329" w:rsidRDefault="007A6A96" w:rsidP="009618EE">
      <w:pPr>
        <w:pStyle w:val="NoSpacing"/>
        <w:tabs>
          <w:tab w:val="center" w:pos="6804"/>
        </w:tabs>
        <w:jc w:val="both"/>
      </w:pPr>
    </w:p>
    <w:p w14:paraId="45B8D35B" w14:textId="5E91216C" w:rsidR="007A6A96" w:rsidRPr="00C30329" w:rsidRDefault="007A6A96" w:rsidP="009618EE">
      <w:pPr>
        <w:pStyle w:val="NoSpacing"/>
        <w:tabs>
          <w:tab w:val="center" w:pos="6804"/>
        </w:tabs>
        <w:jc w:val="both"/>
      </w:pPr>
    </w:p>
    <w:p w14:paraId="00BC2480" w14:textId="4CD0E411" w:rsidR="007A6A96" w:rsidRPr="00C30329" w:rsidRDefault="007A6A96" w:rsidP="009618EE">
      <w:pPr>
        <w:pStyle w:val="NoSpacing"/>
        <w:tabs>
          <w:tab w:val="center" w:pos="6804"/>
        </w:tabs>
        <w:jc w:val="both"/>
      </w:pPr>
    </w:p>
    <w:p w14:paraId="04CA4868" w14:textId="5F486FC2" w:rsidR="007A6A96" w:rsidRPr="00C30329" w:rsidRDefault="007A6A96" w:rsidP="009618EE">
      <w:pPr>
        <w:pStyle w:val="NoSpacing"/>
        <w:tabs>
          <w:tab w:val="center" w:pos="6804"/>
        </w:tabs>
        <w:jc w:val="both"/>
      </w:pPr>
    </w:p>
    <w:p w14:paraId="78F4453B" w14:textId="4E10EDE1" w:rsidR="007A6A96" w:rsidRPr="00C30329" w:rsidRDefault="007A6A96" w:rsidP="009618EE">
      <w:pPr>
        <w:pStyle w:val="NoSpacing"/>
        <w:tabs>
          <w:tab w:val="center" w:pos="6804"/>
        </w:tabs>
        <w:jc w:val="both"/>
      </w:pPr>
    </w:p>
    <w:p w14:paraId="7A82BDE8" w14:textId="04BC6013" w:rsidR="007A6A96" w:rsidRPr="00C30329" w:rsidRDefault="007A6A96" w:rsidP="009618EE">
      <w:pPr>
        <w:pStyle w:val="NoSpacing"/>
        <w:tabs>
          <w:tab w:val="center" w:pos="6804"/>
        </w:tabs>
        <w:jc w:val="both"/>
      </w:pPr>
    </w:p>
    <w:p w14:paraId="49BE76DE" w14:textId="2AE304CE" w:rsidR="007A6A96" w:rsidRPr="00C30329" w:rsidRDefault="007A6A96" w:rsidP="009618EE">
      <w:pPr>
        <w:pStyle w:val="NoSpacing"/>
        <w:tabs>
          <w:tab w:val="center" w:pos="6804"/>
        </w:tabs>
        <w:jc w:val="both"/>
      </w:pPr>
    </w:p>
    <w:p w14:paraId="623C2ABA" w14:textId="393FFDE2" w:rsidR="007A6A96" w:rsidRPr="00C30329" w:rsidRDefault="007A6A96" w:rsidP="009618EE">
      <w:pPr>
        <w:pStyle w:val="NoSpacing"/>
        <w:tabs>
          <w:tab w:val="center" w:pos="6804"/>
        </w:tabs>
        <w:jc w:val="both"/>
      </w:pPr>
    </w:p>
    <w:p w14:paraId="1BE6FEFD" w14:textId="452AF478" w:rsidR="009E40F3" w:rsidRDefault="009E40F3" w:rsidP="009618EE">
      <w:pPr>
        <w:pStyle w:val="NoSpacing"/>
        <w:tabs>
          <w:tab w:val="center" w:pos="6804"/>
        </w:tabs>
        <w:jc w:val="both"/>
      </w:pPr>
    </w:p>
    <w:p w14:paraId="1BF172D7" w14:textId="1AD1B97A" w:rsidR="009E40F3" w:rsidRDefault="009E40F3" w:rsidP="009618EE">
      <w:pPr>
        <w:pStyle w:val="NoSpacing"/>
        <w:tabs>
          <w:tab w:val="center" w:pos="6804"/>
        </w:tabs>
        <w:jc w:val="both"/>
      </w:pPr>
    </w:p>
    <w:p w14:paraId="7AC53E48" w14:textId="081B41FF" w:rsidR="009E40F3" w:rsidRDefault="009E40F3" w:rsidP="009618EE">
      <w:pPr>
        <w:pStyle w:val="NoSpacing"/>
        <w:tabs>
          <w:tab w:val="center" w:pos="6804"/>
        </w:tabs>
        <w:jc w:val="both"/>
      </w:pPr>
    </w:p>
    <w:p w14:paraId="18BF8AC9" w14:textId="0DD84F2C" w:rsidR="009E40F3" w:rsidRDefault="009E40F3" w:rsidP="009618EE">
      <w:pPr>
        <w:pStyle w:val="NoSpacing"/>
        <w:tabs>
          <w:tab w:val="center" w:pos="6804"/>
        </w:tabs>
        <w:jc w:val="both"/>
      </w:pPr>
    </w:p>
    <w:p w14:paraId="3E61F17F" w14:textId="1CE89B64" w:rsidR="009E40F3" w:rsidRDefault="009E40F3" w:rsidP="009618EE">
      <w:pPr>
        <w:pStyle w:val="NoSpacing"/>
        <w:tabs>
          <w:tab w:val="center" w:pos="6804"/>
        </w:tabs>
        <w:jc w:val="both"/>
      </w:pPr>
    </w:p>
    <w:p w14:paraId="229E11B0" w14:textId="3AF5DEED" w:rsidR="009E40F3" w:rsidRDefault="009E40F3" w:rsidP="009618EE">
      <w:pPr>
        <w:pStyle w:val="NoSpacing"/>
        <w:tabs>
          <w:tab w:val="center" w:pos="6804"/>
        </w:tabs>
        <w:jc w:val="both"/>
      </w:pPr>
    </w:p>
    <w:p w14:paraId="05760909" w14:textId="0FFF7EF1" w:rsidR="009E40F3" w:rsidRDefault="009E40F3" w:rsidP="009618EE">
      <w:pPr>
        <w:pStyle w:val="NoSpacing"/>
        <w:tabs>
          <w:tab w:val="center" w:pos="6804"/>
        </w:tabs>
        <w:jc w:val="both"/>
      </w:pPr>
    </w:p>
    <w:p w14:paraId="57B5A87C" w14:textId="77777777" w:rsidR="009E40F3" w:rsidRPr="00C30329" w:rsidRDefault="009E40F3" w:rsidP="009618EE">
      <w:pPr>
        <w:pStyle w:val="NoSpacing"/>
        <w:tabs>
          <w:tab w:val="center" w:pos="6804"/>
        </w:tabs>
        <w:jc w:val="both"/>
      </w:pPr>
    </w:p>
    <w:p w14:paraId="3FFD0F53" w14:textId="5B08B6A0" w:rsidR="007A6A96" w:rsidRDefault="00C32ED2" w:rsidP="00C32ED2">
      <w:pPr>
        <w:pStyle w:val="Heading1"/>
        <w:numPr>
          <w:ilvl w:val="0"/>
          <w:numId w:val="0"/>
        </w:numPr>
        <w:ind w:left="357" w:hanging="357"/>
      </w:pPr>
      <w:bookmarkStart w:id="170" w:name="_Toc113288471"/>
      <w:r>
        <w:lastRenderedPageBreak/>
        <w:t>PRILOZI</w:t>
      </w:r>
      <w:bookmarkEnd w:id="170"/>
    </w:p>
    <w:p w14:paraId="52397E9A" w14:textId="5AC658B8" w:rsidR="00C32ED2" w:rsidRDefault="00C32ED2" w:rsidP="00C32ED2">
      <w:r>
        <w:t>Prilog 1. Diplomski rad u datoteci docx</w:t>
      </w:r>
    </w:p>
    <w:p w14:paraId="540B1FC3" w14:textId="7DE4D16B" w:rsidR="00C32ED2" w:rsidRPr="00C32ED2" w:rsidRDefault="00C32ED2" w:rsidP="00C32ED2">
      <w:r>
        <w:t>Prilog 2. Diplomski rad u datoteci pdf</w:t>
      </w:r>
    </w:p>
    <w:p w14:paraId="7E62218F" w14:textId="11E1895A" w:rsidR="009E40F3" w:rsidRDefault="009E40F3" w:rsidP="006C62B3">
      <w:r>
        <w:t>Pr</w:t>
      </w:r>
      <w:r w:rsidR="00C32ED2">
        <w:t>ilog 3.</w:t>
      </w:r>
      <w:r w:rsidR="00FD6216">
        <w:t xml:space="preserve"> Programsko rješenje  </w:t>
      </w:r>
      <w:r w:rsidR="00FD6216" w:rsidRPr="00FD6216">
        <w:rPr>
          <w:i/>
          <w:iCs/>
        </w:rPr>
        <w:t>Flutter</w:t>
      </w:r>
      <w:r w:rsidR="00FD6216">
        <w:t xml:space="preserve"> aplikacije</w:t>
      </w:r>
      <w:r w:rsidR="00DA582E">
        <w:t>:</w:t>
      </w:r>
      <w:r w:rsidR="00FD6216">
        <w:t xml:space="preserve"> </w:t>
      </w:r>
      <w:r w:rsidR="00FD6216" w:rsidRPr="00FD6216">
        <w:t>https://github.com/igniti0n/picmore_flutter</w:t>
      </w:r>
    </w:p>
    <w:p w14:paraId="3AE59299" w14:textId="1A0489C1" w:rsidR="009E40F3" w:rsidRPr="00DA582E" w:rsidRDefault="009E40F3" w:rsidP="006C62B3">
      <w:r>
        <w:t xml:space="preserve">Prilog </w:t>
      </w:r>
      <w:r w:rsidR="00C32ED2">
        <w:t>4</w:t>
      </w:r>
      <w:r>
        <w:t>.</w:t>
      </w:r>
      <w:r w:rsidR="00DA582E">
        <w:t xml:space="preserve"> Programsko rješenje nativne </w:t>
      </w:r>
      <w:r w:rsidR="00DA582E">
        <w:rPr>
          <w:i/>
          <w:iCs/>
        </w:rPr>
        <w:t>SwiftUI</w:t>
      </w:r>
      <w:r w:rsidR="00DA582E">
        <w:t xml:space="preserve"> aplikacije: </w:t>
      </w:r>
      <w:r w:rsidR="00DA582E" w:rsidRPr="00DA582E">
        <w:t>https://github.com/igniti0n/picmore_ios</w:t>
      </w:r>
    </w:p>
    <w:p w14:paraId="626E1994" w14:textId="1FD67180" w:rsidR="009E40F3" w:rsidRPr="009E40F3" w:rsidRDefault="009E40F3" w:rsidP="006C62B3"/>
    <w:sectPr w:rsidR="009E40F3" w:rsidRPr="009E40F3" w:rsidSect="00CE4BDD">
      <w:headerReference w:type="default" r:id="rId78"/>
      <w:footerReference w:type="default" r:id="rId79"/>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2861E" w14:textId="77777777" w:rsidR="007410CC" w:rsidRDefault="007410CC" w:rsidP="00AF338D">
      <w:r>
        <w:separator/>
      </w:r>
    </w:p>
    <w:p w14:paraId="195FEE63" w14:textId="77777777" w:rsidR="007410CC" w:rsidRDefault="007410CC" w:rsidP="00AF338D"/>
  </w:endnote>
  <w:endnote w:type="continuationSeparator" w:id="0">
    <w:p w14:paraId="5FD1F1CD" w14:textId="77777777" w:rsidR="007410CC" w:rsidRDefault="007410CC" w:rsidP="00AF338D">
      <w:r>
        <w:continuationSeparator/>
      </w:r>
    </w:p>
    <w:p w14:paraId="14363365" w14:textId="77777777" w:rsidR="007410CC" w:rsidRDefault="007410CC"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1B95E95B" w:rsidR="00C40D5A" w:rsidRDefault="00C40D5A" w:rsidP="00A52499">
        <w:pPr>
          <w:pStyle w:val="Footer"/>
          <w:jc w:val="right"/>
        </w:pPr>
        <w:r>
          <w:fldChar w:fldCharType="begin"/>
        </w:r>
        <w:r>
          <w:instrText xml:space="preserve"> PAGE   \* MERGEFORMAT </w:instrText>
        </w:r>
        <w:r>
          <w:fldChar w:fldCharType="separate"/>
        </w:r>
        <w:r w:rsidR="009E40F3">
          <w:rPr>
            <w:noProof/>
          </w:rPr>
          <w:t>6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C1A4D" w14:textId="77777777" w:rsidR="007410CC" w:rsidRDefault="007410CC" w:rsidP="00AF338D">
      <w:r>
        <w:separator/>
      </w:r>
    </w:p>
    <w:p w14:paraId="6899B13F" w14:textId="77777777" w:rsidR="007410CC" w:rsidRDefault="007410CC" w:rsidP="00AF338D"/>
  </w:footnote>
  <w:footnote w:type="continuationSeparator" w:id="0">
    <w:p w14:paraId="696E228A" w14:textId="77777777" w:rsidR="007410CC" w:rsidRDefault="007410CC" w:rsidP="00AF338D">
      <w:r>
        <w:continuationSeparator/>
      </w:r>
    </w:p>
    <w:p w14:paraId="413005CA" w14:textId="77777777" w:rsidR="007410CC" w:rsidRDefault="007410CC"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DF12" w14:textId="77777777" w:rsidR="00C40D5A" w:rsidRDefault="00C40D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BCD85FAA"/>
    <w:lvl w:ilvl="0">
      <w:start w:val="1"/>
      <w:numFmt w:val="decimal"/>
      <w:pStyle w:val="ListNumber2"/>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1"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DFE0113"/>
    <w:multiLevelType w:val="hybridMultilevel"/>
    <w:tmpl w:val="CF602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0650649"/>
    <w:multiLevelType w:val="hybridMultilevel"/>
    <w:tmpl w:val="9B74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B5125D"/>
    <w:multiLevelType w:val="hybridMultilevel"/>
    <w:tmpl w:val="5818F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6E3CB6"/>
    <w:multiLevelType w:val="hybridMultilevel"/>
    <w:tmpl w:val="84E6E0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600C6451"/>
    <w:multiLevelType w:val="hybridMultilevel"/>
    <w:tmpl w:val="82D6F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5095CCD"/>
    <w:multiLevelType w:val="hybridMultilevel"/>
    <w:tmpl w:val="B802C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56189835">
    <w:abstractNumId w:val="5"/>
  </w:num>
  <w:num w:numId="2" w16cid:durableId="448665458">
    <w:abstractNumId w:val="2"/>
  </w:num>
  <w:num w:numId="3" w16cid:durableId="1967159136">
    <w:abstractNumId w:val="1"/>
  </w:num>
  <w:num w:numId="4" w16cid:durableId="890920767">
    <w:abstractNumId w:val="0"/>
  </w:num>
  <w:num w:numId="5" w16cid:durableId="245766840">
    <w:abstractNumId w:val="4"/>
  </w:num>
  <w:num w:numId="6" w16cid:durableId="1699159932">
    <w:abstractNumId w:val="3"/>
  </w:num>
  <w:num w:numId="7" w16cid:durableId="1198464540">
    <w:abstractNumId w:val="10"/>
  </w:num>
  <w:num w:numId="8" w16cid:durableId="1254512905">
    <w:abstractNumId w:val="9"/>
  </w:num>
  <w:num w:numId="9" w16cid:durableId="1091663016">
    <w:abstractNumId w:val="8"/>
  </w:num>
  <w:num w:numId="10" w16cid:durableId="72610609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9268008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37308657">
    <w:abstractNumId w:val="6"/>
  </w:num>
  <w:num w:numId="13" w16cid:durableId="1536849309">
    <w:abstractNumId w:val="7"/>
  </w:num>
  <w:num w:numId="14" w16cid:durableId="333169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216833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0561"/>
    <w:rsid w:val="0000138D"/>
    <w:rsid w:val="0000525D"/>
    <w:rsid w:val="0000774D"/>
    <w:rsid w:val="00007867"/>
    <w:rsid w:val="00007983"/>
    <w:rsid w:val="00010B32"/>
    <w:rsid w:val="000112B1"/>
    <w:rsid w:val="000134E6"/>
    <w:rsid w:val="00013502"/>
    <w:rsid w:val="00013715"/>
    <w:rsid w:val="0001589E"/>
    <w:rsid w:val="0001621C"/>
    <w:rsid w:val="000202DA"/>
    <w:rsid w:val="00020E51"/>
    <w:rsid w:val="00023C95"/>
    <w:rsid w:val="00023E7B"/>
    <w:rsid w:val="000275B7"/>
    <w:rsid w:val="00030445"/>
    <w:rsid w:val="000319B4"/>
    <w:rsid w:val="000334F9"/>
    <w:rsid w:val="0003693D"/>
    <w:rsid w:val="00037F75"/>
    <w:rsid w:val="0004047E"/>
    <w:rsid w:val="00040EB9"/>
    <w:rsid w:val="000430C4"/>
    <w:rsid w:val="00043A4E"/>
    <w:rsid w:val="000451E9"/>
    <w:rsid w:val="0004545D"/>
    <w:rsid w:val="000469C3"/>
    <w:rsid w:val="00047E3E"/>
    <w:rsid w:val="0005056A"/>
    <w:rsid w:val="00052800"/>
    <w:rsid w:val="000552DB"/>
    <w:rsid w:val="000606BD"/>
    <w:rsid w:val="000634A5"/>
    <w:rsid w:val="00063940"/>
    <w:rsid w:val="00063F1C"/>
    <w:rsid w:val="0006495E"/>
    <w:rsid w:val="000650FF"/>
    <w:rsid w:val="00067306"/>
    <w:rsid w:val="00071328"/>
    <w:rsid w:val="00073847"/>
    <w:rsid w:val="00073E6F"/>
    <w:rsid w:val="0007456A"/>
    <w:rsid w:val="00080828"/>
    <w:rsid w:val="00080955"/>
    <w:rsid w:val="00080F53"/>
    <w:rsid w:val="000827E1"/>
    <w:rsid w:val="00086017"/>
    <w:rsid w:val="00086776"/>
    <w:rsid w:val="00090F94"/>
    <w:rsid w:val="000916D2"/>
    <w:rsid w:val="00091CE7"/>
    <w:rsid w:val="00094063"/>
    <w:rsid w:val="00097D58"/>
    <w:rsid w:val="000A19E3"/>
    <w:rsid w:val="000A4266"/>
    <w:rsid w:val="000A4293"/>
    <w:rsid w:val="000A6099"/>
    <w:rsid w:val="000A6AE1"/>
    <w:rsid w:val="000B0D0C"/>
    <w:rsid w:val="000B0D97"/>
    <w:rsid w:val="000B2AAA"/>
    <w:rsid w:val="000B3225"/>
    <w:rsid w:val="000C7146"/>
    <w:rsid w:val="000D04E8"/>
    <w:rsid w:val="000D3D05"/>
    <w:rsid w:val="000D52E9"/>
    <w:rsid w:val="000D58E6"/>
    <w:rsid w:val="000E4520"/>
    <w:rsid w:val="000E5936"/>
    <w:rsid w:val="000E6C94"/>
    <w:rsid w:val="000F43DE"/>
    <w:rsid w:val="000F4503"/>
    <w:rsid w:val="000F4CDE"/>
    <w:rsid w:val="000F7B8A"/>
    <w:rsid w:val="001026D3"/>
    <w:rsid w:val="00104360"/>
    <w:rsid w:val="001043A1"/>
    <w:rsid w:val="00104F47"/>
    <w:rsid w:val="00106B59"/>
    <w:rsid w:val="001073AC"/>
    <w:rsid w:val="00107931"/>
    <w:rsid w:val="00112A52"/>
    <w:rsid w:val="00115C0A"/>
    <w:rsid w:val="001163C4"/>
    <w:rsid w:val="001166C8"/>
    <w:rsid w:val="001175F2"/>
    <w:rsid w:val="0012045C"/>
    <w:rsid w:val="0012369A"/>
    <w:rsid w:val="00123A3D"/>
    <w:rsid w:val="001258F0"/>
    <w:rsid w:val="00125B41"/>
    <w:rsid w:val="00125BBB"/>
    <w:rsid w:val="0012697B"/>
    <w:rsid w:val="00132976"/>
    <w:rsid w:val="00134FB8"/>
    <w:rsid w:val="001354C4"/>
    <w:rsid w:val="00135C4B"/>
    <w:rsid w:val="001405EE"/>
    <w:rsid w:val="001417E8"/>
    <w:rsid w:val="00141A34"/>
    <w:rsid w:val="00141B31"/>
    <w:rsid w:val="001431DD"/>
    <w:rsid w:val="0014474F"/>
    <w:rsid w:val="00145413"/>
    <w:rsid w:val="001458B8"/>
    <w:rsid w:val="00145D25"/>
    <w:rsid w:val="0014706E"/>
    <w:rsid w:val="001472CA"/>
    <w:rsid w:val="0015336B"/>
    <w:rsid w:val="001536A7"/>
    <w:rsid w:val="001560DA"/>
    <w:rsid w:val="00162892"/>
    <w:rsid w:val="00166EC3"/>
    <w:rsid w:val="00166F75"/>
    <w:rsid w:val="00167687"/>
    <w:rsid w:val="00170FD7"/>
    <w:rsid w:val="0017790D"/>
    <w:rsid w:val="0018266D"/>
    <w:rsid w:val="0018297E"/>
    <w:rsid w:val="00184C10"/>
    <w:rsid w:val="0018500C"/>
    <w:rsid w:val="0018630B"/>
    <w:rsid w:val="001877FD"/>
    <w:rsid w:val="0019138A"/>
    <w:rsid w:val="00192405"/>
    <w:rsid w:val="00193C68"/>
    <w:rsid w:val="00194F5E"/>
    <w:rsid w:val="00195E14"/>
    <w:rsid w:val="00196184"/>
    <w:rsid w:val="001A0920"/>
    <w:rsid w:val="001A128C"/>
    <w:rsid w:val="001A7621"/>
    <w:rsid w:val="001B1F92"/>
    <w:rsid w:val="001B2820"/>
    <w:rsid w:val="001B2CA0"/>
    <w:rsid w:val="001B30C3"/>
    <w:rsid w:val="001B3DAC"/>
    <w:rsid w:val="001B6619"/>
    <w:rsid w:val="001C0ABB"/>
    <w:rsid w:val="001C177F"/>
    <w:rsid w:val="001C27CE"/>
    <w:rsid w:val="001C3483"/>
    <w:rsid w:val="001C3593"/>
    <w:rsid w:val="001C60D4"/>
    <w:rsid w:val="001C6FBC"/>
    <w:rsid w:val="001C7A46"/>
    <w:rsid w:val="001D440D"/>
    <w:rsid w:val="001D6E5D"/>
    <w:rsid w:val="001D74F7"/>
    <w:rsid w:val="001D7648"/>
    <w:rsid w:val="001E284D"/>
    <w:rsid w:val="001E2CE7"/>
    <w:rsid w:val="001E34A8"/>
    <w:rsid w:val="001E509F"/>
    <w:rsid w:val="001E6EFC"/>
    <w:rsid w:val="001F21AC"/>
    <w:rsid w:val="001F2F00"/>
    <w:rsid w:val="001F3064"/>
    <w:rsid w:val="001F401D"/>
    <w:rsid w:val="001F4CA6"/>
    <w:rsid w:val="001F5626"/>
    <w:rsid w:val="001F609C"/>
    <w:rsid w:val="00200823"/>
    <w:rsid w:val="00201A21"/>
    <w:rsid w:val="00202583"/>
    <w:rsid w:val="002027EF"/>
    <w:rsid w:val="00202C0A"/>
    <w:rsid w:val="00202E4B"/>
    <w:rsid w:val="0020501A"/>
    <w:rsid w:val="00205093"/>
    <w:rsid w:val="00210BAE"/>
    <w:rsid w:val="0021167A"/>
    <w:rsid w:val="00214072"/>
    <w:rsid w:val="00215C11"/>
    <w:rsid w:val="00215CE9"/>
    <w:rsid w:val="0022009A"/>
    <w:rsid w:val="002211D3"/>
    <w:rsid w:val="00223A15"/>
    <w:rsid w:val="00223E3A"/>
    <w:rsid w:val="00224C5E"/>
    <w:rsid w:val="00226767"/>
    <w:rsid w:val="00226FC2"/>
    <w:rsid w:val="00227C94"/>
    <w:rsid w:val="002307DA"/>
    <w:rsid w:val="00230DF8"/>
    <w:rsid w:val="00231504"/>
    <w:rsid w:val="00233217"/>
    <w:rsid w:val="002349E3"/>
    <w:rsid w:val="00235970"/>
    <w:rsid w:val="00236B5E"/>
    <w:rsid w:val="0023781D"/>
    <w:rsid w:val="00240474"/>
    <w:rsid w:val="00240885"/>
    <w:rsid w:val="002413C7"/>
    <w:rsid w:val="00250A60"/>
    <w:rsid w:val="00250F73"/>
    <w:rsid w:val="00252BC0"/>
    <w:rsid w:val="00254E04"/>
    <w:rsid w:val="00255CD6"/>
    <w:rsid w:val="00256014"/>
    <w:rsid w:val="00256E22"/>
    <w:rsid w:val="00267772"/>
    <w:rsid w:val="00267C5D"/>
    <w:rsid w:val="00267C6A"/>
    <w:rsid w:val="0027163E"/>
    <w:rsid w:val="0027426E"/>
    <w:rsid w:val="00275F83"/>
    <w:rsid w:val="0028094A"/>
    <w:rsid w:val="00280A38"/>
    <w:rsid w:val="00281074"/>
    <w:rsid w:val="002820FC"/>
    <w:rsid w:val="00283558"/>
    <w:rsid w:val="00286E6D"/>
    <w:rsid w:val="00286FCE"/>
    <w:rsid w:val="002873F5"/>
    <w:rsid w:val="002877D9"/>
    <w:rsid w:val="00287DED"/>
    <w:rsid w:val="00290405"/>
    <w:rsid w:val="00292C62"/>
    <w:rsid w:val="00292D19"/>
    <w:rsid w:val="00293ED2"/>
    <w:rsid w:val="0029733B"/>
    <w:rsid w:val="00297373"/>
    <w:rsid w:val="002A011A"/>
    <w:rsid w:val="002A0760"/>
    <w:rsid w:val="002A17CC"/>
    <w:rsid w:val="002A3464"/>
    <w:rsid w:val="002A36AB"/>
    <w:rsid w:val="002A4C38"/>
    <w:rsid w:val="002B01E1"/>
    <w:rsid w:val="002B2F38"/>
    <w:rsid w:val="002B56D0"/>
    <w:rsid w:val="002B69E9"/>
    <w:rsid w:val="002B6C97"/>
    <w:rsid w:val="002D1A0A"/>
    <w:rsid w:val="002D2E3E"/>
    <w:rsid w:val="002D77EC"/>
    <w:rsid w:val="002E0908"/>
    <w:rsid w:val="002E1267"/>
    <w:rsid w:val="002E42E5"/>
    <w:rsid w:val="002E623E"/>
    <w:rsid w:val="002E62B5"/>
    <w:rsid w:val="002E70E7"/>
    <w:rsid w:val="002F7A91"/>
    <w:rsid w:val="002F7DC7"/>
    <w:rsid w:val="003016FE"/>
    <w:rsid w:val="003058A8"/>
    <w:rsid w:val="003126C6"/>
    <w:rsid w:val="003137B8"/>
    <w:rsid w:val="0031447D"/>
    <w:rsid w:val="00314A77"/>
    <w:rsid w:val="003174A3"/>
    <w:rsid w:val="003202C6"/>
    <w:rsid w:val="00321AC8"/>
    <w:rsid w:val="00327791"/>
    <w:rsid w:val="003304E2"/>
    <w:rsid w:val="0033349E"/>
    <w:rsid w:val="00334480"/>
    <w:rsid w:val="00336727"/>
    <w:rsid w:val="00337333"/>
    <w:rsid w:val="00341859"/>
    <w:rsid w:val="00341D63"/>
    <w:rsid w:val="00343769"/>
    <w:rsid w:val="00345C0C"/>
    <w:rsid w:val="00345D22"/>
    <w:rsid w:val="00345D4B"/>
    <w:rsid w:val="00345E12"/>
    <w:rsid w:val="00345FB9"/>
    <w:rsid w:val="003472CB"/>
    <w:rsid w:val="00353CDA"/>
    <w:rsid w:val="00355BCC"/>
    <w:rsid w:val="0035651B"/>
    <w:rsid w:val="00356846"/>
    <w:rsid w:val="00356A16"/>
    <w:rsid w:val="00360433"/>
    <w:rsid w:val="00361856"/>
    <w:rsid w:val="00362E15"/>
    <w:rsid w:val="0036309B"/>
    <w:rsid w:val="003640C0"/>
    <w:rsid w:val="00364C97"/>
    <w:rsid w:val="00365463"/>
    <w:rsid w:val="00370142"/>
    <w:rsid w:val="00370F54"/>
    <w:rsid w:val="00373C3B"/>
    <w:rsid w:val="003752D9"/>
    <w:rsid w:val="00376187"/>
    <w:rsid w:val="00376347"/>
    <w:rsid w:val="0038071E"/>
    <w:rsid w:val="00380D19"/>
    <w:rsid w:val="00380D9F"/>
    <w:rsid w:val="00382750"/>
    <w:rsid w:val="00382FCD"/>
    <w:rsid w:val="003839FA"/>
    <w:rsid w:val="0038416E"/>
    <w:rsid w:val="00384A4B"/>
    <w:rsid w:val="00386472"/>
    <w:rsid w:val="0038703E"/>
    <w:rsid w:val="0039003E"/>
    <w:rsid w:val="00390E98"/>
    <w:rsid w:val="00391597"/>
    <w:rsid w:val="003925F8"/>
    <w:rsid w:val="003A1B5E"/>
    <w:rsid w:val="003A2407"/>
    <w:rsid w:val="003A4158"/>
    <w:rsid w:val="003A5664"/>
    <w:rsid w:val="003A78B7"/>
    <w:rsid w:val="003A7ED3"/>
    <w:rsid w:val="003B02A2"/>
    <w:rsid w:val="003B1D3A"/>
    <w:rsid w:val="003B3421"/>
    <w:rsid w:val="003B35CF"/>
    <w:rsid w:val="003B3795"/>
    <w:rsid w:val="003B4382"/>
    <w:rsid w:val="003B4430"/>
    <w:rsid w:val="003B7B62"/>
    <w:rsid w:val="003B7BCA"/>
    <w:rsid w:val="003C0554"/>
    <w:rsid w:val="003C05B8"/>
    <w:rsid w:val="003C1056"/>
    <w:rsid w:val="003C1501"/>
    <w:rsid w:val="003C16E6"/>
    <w:rsid w:val="003C3568"/>
    <w:rsid w:val="003C3964"/>
    <w:rsid w:val="003C769E"/>
    <w:rsid w:val="003D040B"/>
    <w:rsid w:val="003D2726"/>
    <w:rsid w:val="003D5610"/>
    <w:rsid w:val="003D5D0C"/>
    <w:rsid w:val="003D6CCA"/>
    <w:rsid w:val="003E06CA"/>
    <w:rsid w:val="003E245D"/>
    <w:rsid w:val="003E34AD"/>
    <w:rsid w:val="003E4264"/>
    <w:rsid w:val="003E4A10"/>
    <w:rsid w:val="003E6F04"/>
    <w:rsid w:val="003E7113"/>
    <w:rsid w:val="003F2F87"/>
    <w:rsid w:val="003F32F2"/>
    <w:rsid w:val="003F4291"/>
    <w:rsid w:val="003F4CE0"/>
    <w:rsid w:val="003F7835"/>
    <w:rsid w:val="00400557"/>
    <w:rsid w:val="0040106C"/>
    <w:rsid w:val="00405DE3"/>
    <w:rsid w:val="0040635E"/>
    <w:rsid w:val="00406C5E"/>
    <w:rsid w:val="0040758C"/>
    <w:rsid w:val="00410CEF"/>
    <w:rsid w:val="004120A5"/>
    <w:rsid w:val="004131FB"/>
    <w:rsid w:val="00415379"/>
    <w:rsid w:val="00415DC1"/>
    <w:rsid w:val="00416012"/>
    <w:rsid w:val="004210DA"/>
    <w:rsid w:val="00422901"/>
    <w:rsid w:val="00422F53"/>
    <w:rsid w:val="00424127"/>
    <w:rsid w:val="0042468A"/>
    <w:rsid w:val="00424972"/>
    <w:rsid w:val="00424F3F"/>
    <w:rsid w:val="00424FDA"/>
    <w:rsid w:val="00430DB2"/>
    <w:rsid w:val="00431A85"/>
    <w:rsid w:val="00432563"/>
    <w:rsid w:val="00432D80"/>
    <w:rsid w:val="00434962"/>
    <w:rsid w:val="00436D98"/>
    <w:rsid w:val="00437CE3"/>
    <w:rsid w:val="00441EE3"/>
    <w:rsid w:val="00443115"/>
    <w:rsid w:val="00450497"/>
    <w:rsid w:val="00450890"/>
    <w:rsid w:val="004536E4"/>
    <w:rsid w:val="00454732"/>
    <w:rsid w:val="00455801"/>
    <w:rsid w:val="00455D4B"/>
    <w:rsid w:val="004561A1"/>
    <w:rsid w:val="00463CA2"/>
    <w:rsid w:val="00464789"/>
    <w:rsid w:val="00464F08"/>
    <w:rsid w:val="00470161"/>
    <w:rsid w:val="00470A61"/>
    <w:rsid w:val="00470CD2"/>
    <w:rsid w:val="00472803"/>
    <w:rsid w:val="00473CBB"/>
    <w:rsid w:val="0047525D"/>
    <w:rsid w:val="00476827"/>
    <w:rsid w:val="004773B3"/>
    <w:rsid w:val="004773DD"/>
    <w:rsid w:val="0048143B"/>
    <w:rsid w:val="00484C64"/>
    <w:rsid w:val="00487E01"/>
    <w:rsid w:val="00490BB4"/>
    <w:rsid w:val="00492878"/>
    <w:rsid w:val="004940A5"/>
    <w:rsid w:val="004A3963"/>
    <w:rsid w:val="004A670C"/>
    <w:rsid w:val="004A6E9C"/>
    <w:rsid w:val="004B1425"/>
    <w:rsid w:val="004B1477"/>
    <w:rsid w:val="004B221A"/>
    <w:rsid w:val="004B26C5"/>
    <w:rsid w:val="004B3DB1"/>
    <w:rsid w:val="004B581D"/>
    <w:rsid w:val="004B64CA"/>
    <w:rsid w:val="004B760F"/>
    <w:rsid w:val="004B78F1"/>
    <w:rsid w:val="004C069E"/>
    <w:rsid w:val="004C0FB6"/>
    <w:rsid w:val="004C231A"/>
    <w:rsid w:val="004C57EA"/>
    <w:rsid w:val="004C5A08"/>
    <w:rsid w:val="004D19A0"/>
    <w:rsid w:val="004D1E9D"/>
    <w:rsid w:val="004D29A9"/>
    <w:rsid w:val="004D4F54"/>
    <w:rsid w:val="004D6B04"/>
    <w:rsid w:val="004D7234"/>
    <w:rsid w:val="004D7988"/>
    <w:rsid w:val="004E006E"/>
    <w:rsid w:val="004E08CE"/>
    <w:rsid w:val="004E1F2F"/>
    <w:rsid w:val="004E282A"/>
    <w:rsid w:val="004E4AA5"/>
    <w:rsid w:val="004E7417"/>
    <w:rsid w:val="004F1878"/>
    <w:rsid w:val="004F1B40"/>
    <w:rsid w:val="004F27AC"/>
    <w:rsid w:val="004F349C"/>
    <w:rsid w:val="004F569D"/>
    <w:rsid w:val="004F7E2F"/>
    <w:rsid w:val="00501D00"/>
    <w:rsid w:val="0050341C"/>
    <w:rsid w:val="0050441A"/>
    <w:rsid w:val="005052DF"/>
    <w:rsid w:val="00510E32"/>
    <w:rsid w:val="0051286C"/>
    <w:rsid w:val="00512ADA"/>
    <w:rsid w:val="00515C9F"/>
    <w:rsid w:val="00522419"/>
    <w:rsid w:val="00522941"/>
    <w:rsid w:val="00523601"/>
    <w:rsid w:val="005252C3"/>
    <w:rsid w:val="0052675E"/>
    <w:rsid w:val="0053065E"/>
    <w:rsid w:val="00531EF1"/>
    <w:rsid w:val="00531F43"/>
    <w:rsid w:val="00532A59"/>
    <w:rsid w:val="00537830"/>
    <w:rsid w:val="00537C65"/>
    <w:rsid w:val="005434AB"/>
    <w:rsid w:val="00543E9A"/>
    <w:rsid w:val="0054512C"/>
    <w:rsid w:val="0055208E"/>
    <w:rsid w:val="0055364B"/>
    <w:rsid w:val="00557A7E"/>
    <w:rsid w:val="00557CC8"/>
    <w:rsid w:val="00560F30"/>
    <w:rsid w:val="0056139E"/>
    <w:rsid w:val="00562222"/>
    <w:rsid w:val="00564A97"/>
    <w:rsid w:val="00564EB7"/>
    <w:rsid w:val="0057245F"/>
    <w:rsid w:val="005741AD"/>
    <w:rsid w:val="0057451B"/>
    <w:rsid w:val="00583E0C"/>
    <w:rsid w:val="00585172"/>
    <w:rsid w:val="005864FE"/>
    <w:rsid w:val="00586970"/>
    <w:rsid w:val="00591B3A"/>
    <w:rsid w:val="00591FED"/>
    <w:rsid w:val="00593B69"/>
    <w:rsid w:val="00594133"/>
    <w:rsid w:val="00595C63"/>
    <w:rsid w:val="005A3DFC"/>
    <w:rsid w:val="005A532A"/>
    <w:rsid w:val="005A6507"/>
    <w:rsid w:val="005B1873"/>
    <w:rsid w:val="005B2A0B"/>
    <w:rsid w:val="005B3C1A"/>
    <w:rsid w:val="005B3CA6"/>
    <w:rsid w:val="005B4201"/>
    <w:rsid w:val="005B47E2"/>
    <w:rsid w:val="005B499F"/>
    <w:rsid w:val="005B5398"/>
    <w:rsid w:val="005B7232"/>
    <w:rsid w:val="005B7B75"/>
    <w:rsid w:val="005C1818"/>
    <w:rsid w:val="005C217C"/>
    <w:rsid w:val="005C2A38"/>
    <w:rsid w:val="005C3332"/>
    <w:rsid w:val="005C38F5"/>
    <w:rsid w:val="005C4D64"/>
    <w:rsid w:val="005C5E22"/>
    <w:rsid w:val="005D0453"/>
    <w:rsid w:val="005D08A9"/>
    <w:rsid w:val="005D16C6"/>
    <w:rsid w:val="005D230C"/>
    <w:rsid w:val="005D2660"/>
    <w:rsid w:val="005D3CF1"/>
    <w:rsid w:val="005D4156"/>
    <w:rsid w:val="005D4DA7"/>
    <w:rsid w:val="005D5D1F"/>
    <w:rsid w:val="005E2044"/>
    <w:rsid w:val="005E493C"/>
    <w:rsid w:val="005E6967"/>
    <w:rsid w:val="005E6FA1"/>
    <w:rsid w:val="005E7A77"/>
    <w:rsid w:val="005F168E"/>
    <w:rsid w:val="005F2473"/>
    <w:rsid w:val="005F289D"/>
    <w:rsid w:val="005F4FEA"/>
    <w:rsid w:val="005F5CB3"/>
    <w:rsid w:val="005F73B6"/>
    <w:rsid w:val="005F776D"/>
    <w:rsid w:val="0060575D"/>
    <w:rsid w:val="0060594F"/>
    <w:rsid w:val="006067AC"/>
    <w:rsid w:val="00606A81"/>
    <w:rsid w:val="006070D2"/>
    <w:rsid w:val="00612B86"/>
    <w:rsid w:val="00614412"/>
    <w:rsid w:val="00615BD9"/>
    <w:rsid w:val="00615C63"/>
    <w:rsid w:val="0062151C"/>
    <w:rsid w:val="00621E9A"/>
    <w:rsid w:val="00623BBB"/>
    <w:rsid w:val="00626C60"/>
    <w:rsid w:val="00631077"/>
    <w:rsid w:val="006310E5"/>
    <w:rsid w:val="006320EA"/>
    <w:rsid w:val="006334B5"/>
    <w:rsid w:val="00634CDD"/>
    <w:rsid w:val="0063596D"/>
    <w:rsid w:val="00640D3A"/>
    <w:rsid w:val="00641B8B"/>
    <w:rsid w:val="00652075"/>
    <w:rsid w:val="00655C64"/>
    <w:rsid w:val="00655F58"/>
    <w:rsid w:val="00656566"/>
    <w:rsid w:val="006566BC"/>
    <w:rsid w:val="00661E97"/>
    <w:rsid w:val="00661ED2"/>
    <w:rsid w:val="00662446"/>
    <w:rsid w:val="006628B5"/>
    <w:rsid w:val="00663D3D"/>
    <w:rsid w:val="00666570"/>
    <w:rsid w:val="00667914"/>
    <w:rsid w:val="006747EC"/>
    <w:rsid w:val="006767B1"/>
    <w:rsid w:val="00680D8C"/>
    <w:rsid w:val="00681675"/>
    <w:rsid w:val="006829DA"/>
    <w:rsid w:val="00682AEA"/>
    <w:rsid w:val="00682AEB"/>
    <w:rsid w:val="00686F2C"/>
    <w:rsid w:val="006908F9"/>
    <w:rsid w:val="00690CE0"/>
    <w:rsid w:val="00691EAE"/>
    <w:rsid w:val="00693FA3"/>
    <w:rsid w:val="00695152"/>
    <w:rsid w:val="006959EB"/>
    <w:rsid w:val="00695A30"/>
    <w:rsid w:val="00695C93"/>
    <w:rsid w:val="006A02DE"/>
    <w:rsid w:val="006A2F15"/>
    <w:rsid w:val="006A4C14"/>
    <w:rsid w:val="006B23E6"/>
    <w:rsid w:val="006B2AD1"/>
    <w:rsid w:val="006B2D44"/>
    <w:rsid w:val="006B42B0"/>
    <w:rsid w:val="006B4760"/>
    <w:rsid w:val="006B478A"/>
    <w:rsid w:val="006B6113"/>
    <w:rsid w:val="006B773B"/>
    <w:rsid w:val="006B7EE2"/>
    <w:rsid w:val="006C05E2"/>
    <w:rsid w:val="006C19B9"/>
    <w:rsid w:val="006C1EAB"/>
    <w:rsid w:val="006C62B3"/>
    <w:rsid w:val="006C6FC9"/>
    <w:rsid w:val="006C7DE6"/>
    <w:rsid w:val="006D048E"/>
    <w:rsid w:val="006D088C"/>
    <w:rsid w:val="006D1E2B"/>
    <w:rsid w:val="006D3094"/>
    <w:rsid w:val="006D4398"/>
    <w:rsid w:val="006E4716"/>
    <w:rsid w:val="006E52A2"/>
    <w:rsid w:val="006E67FB"/>
    <w:rsid w:val="006E7D0D"/>
    <w:rsid w:val="006F05C0"/>
    <w:rsid w:val="006F0F37"/>
    <w:rsid w:val="006F2577"/>
    <w:rsid w:val="006F2972"/>
    <w:rsid w:val="006F374B"/>
    <w:rsid w:val="006F4656"/>
    <w:rsid w:val="006F568F"/>
    <w:rsid w:val="006F57D7"/>
    <w:rsid w:val="007006D3"/>
    <w:rsid w:val="00703AB7"/>
    <w:rsid w:val="00703C7F"/>
    <w:rsid w:val="00704A7F"/>
    <w:rsid w:val="00707153"/>
    <w:rsid w:val="00710959"/>
    <w:rsid w:val="00713F30"/>
    <w:rsid w:val="00715A82"/>
    <w:rsid w:val="007166DA"/>
    <w:rsid w:val="00717542"/>
    <w:rsid w:val="00720B32"/>
    <w:rsid w:val="0072153C"/>
    <w:rsid w:val="0072364E"/>
    <w:rsid w:val="007242BE"/>
    <w:rsid w:val="007247B7"/>
    <w:rsid w:val="0072552A"/>
    <w:rsid w:val="00725580"/>
    <w:rsid w:val="007262D7"/>
    <w:rsid w:val="00730E73"/>
    <w:rsid w:val="00731AEE"/>
    <w:rsid w:val="00732B59"/>
    <w:rsid w:val="00732C75"/>
    <w:rsid w:val="00736B6F"/>
    <w:rsid w:val="0073704F"/>
    <w:rsid w:val="0074041C"/>
    <w:rsid w:val="007410CC"/>
    <w:rsid w:val="00742403"/>
    <w:rsid w:val="00743BBA"/>
    <w:rsid w:val="00744638"/>
    <w:rsid w:val="00745610"/>
    <w:rsid w:val="00745934"/>
    <w:rsid w:val="00746FBA"/>
    <w:rsid w:val="00747059"/>
    <w:rsid w:val="007478A0"/>
    <w:rsid w:val="00753483"/>
    <w:rsid w:val="00761134"/>
    <w:rsid w:val="00762953"/>
    <w:rsid w:val="007665F0"/>
    <w:rsid w:val="00766703"/>
    <w:rsid w:val="00767FCF"/>
    <w:rsid w:val="00770EFF"/>
    <w:rsid w:val="0077207A"/>
    <w:rsid w:val="00772155"/>
    <w:rsid w:val="00772EDC"/>
    <w:rsid w:val="00775270"/>
    <w:rsid w:val="0078001B"/>
    <w:rsid w:val="007815AB"/>
    <w:rsid w:val="00782C85"/>
    <w:rsid w:val="00783312"/>
    <w:rsid w:val="00783E58"/>
    <w:rsid w:val="00785421"/>
    <w:rsid w:val="00786791"/>
    <w:rsid w:val="00791EBC"/>
    <w:rsid w:val="00792B0E"/>
    <w:rsid w:val="007930C4"/>
    <w:rsid w:val="00793E04"/>
    <w:rsid w:val="00796036"/>
    <w:rsid w:val="0079686C"/>
    <w:rsid w:val="00797499"/>
    <w:rsid w:val="00797A8B"/>
    <w:rsid w:val="00797DFF"/>
    <w:rsid w:val="007A22A9"/>
    <w:rsid w:val="007A2E31"/>
    <w:rsid w:val="007A38E4"/>
    <w:rsid w:val="007A3CB9"/>
    <w:rsid w:val="007A6672"/>
    <w:rsid w:val="007A6A96"/>
    <w:rsid w:val="007A7D67"/>
    <w:rsid w:val="007A7FAD"/>
    <w:rsid w:val="007B14B1"/>
    <w:rsid w:val="007B27FE"/>
    <w:rsid w:val="007B3EEC"/>
    <w:rsid w:val="007B42F3"/>
    <w:rsid w:val="007B4C1A"/>
    <w:rsid w:val="007B7211"/>
    <w:rsid w:val="007C0464"/>
    <w:rsid w:val="007C2FA2"/>
    <w:rsid w:val="007C3738"/>
    <w:rsid w:val="007C67B6"/>
    <w:rsid w:val="007D0490"/>
    <w:rsid w:val="007D0575"/>
    <w:rsid w:val="007D0924"/>
    <w:rsid w:val="007D19A3"/>
    <w:rsid w:val="007D2C77"/>
    <w:rsid w:val="007D3DBC"/>
    <w:rsid w:val="007E0038"/>
    <w:rsid w:val="007E1990"/>
    <w:rsid w:val="007E30F3"/>
    <w:rsid w:val="007E324F"/>
    <w:rsid w:val="007E4108"/>
    <w:rsid w:val="007E6128"/>
    <w:rsid w:val="007E6183"/>
    <w:rsid w:val="007E77EF"/>
    <w:rsid w:val="007E7EC7"/>
    <w:rsid w:val="007F5601"/>
    <w:rsid w:val="007F619B"/>
    <w:rsid w:val="007F68B7"/>
    <w:rsid w:val="008008BE"/>
    <w:rsid w:val="008014D9"/>
    <w:rsid w:val="00802196"/>
    <w:rsid w:val="00804B53"/>
    <w:rsid w:val="008051B8"/>
    <w:rsid w:val="00805E21"/>
    <w:rsid w:val="008062A5"/>
    <w:rsid w:val="00807409"/>
    <w:rsid w:val="00812254"/>
    <w:rsid w:val="008169B3"/>
    <w:rsid w:val="0081710A"/>
    <w:rsid w:val="008211EC"/>
    <w:rsid w:val="008215C6"/>
    <w:rsid w:val="00821903"/>
    <w:rsid w:val="00823333"/>
    <w:rsid w:val="00824A6B"/>
    <w:rsid w:val="008253F6"/>
    <w:rsid w:val="008264C9"/>
    <w:rsid w:val="00830DCA"/>
    <w:rsid w:val="0083143C"/>
    <w:rsid w:val="00833F5D"/>
    <w:rsid w:val="00834483"/>
    <w:rsid w:val="008372C3"/>
    <w:rsid w:val="00840F08"/>
    <w:rsid w:val="0084116B"/>
    <w:rsid w:val="0084226B"/>
    <w:rsid w:val="0084436D"/>
    <w:rsid w:val="008458AD"/>
    <w:rsid w:val="00850C28"/>
    <w:rsid w:val="008511A8"/>
    <w:rsid w:val="00854905"/>
    <w:rsid w:val="00856E87"/>
    <w:rsid w:val="00860E04"/>
    <w:rsid w:val="00861F63"/>
    <w:rsid w:val="00862484"/>
    <w:rsid w:val="0086435E"/>
    <w:rsid w:val="008674F8"/>
    <w:rsid w:val="00870C14"/>
    <w:rsid w:val="00871511"/>
    <w:rsid w:val="00872A23"/>
    <w:rsid w:val="008745B3"/>
    <w:rsid w:val="00874737"/>
    <w:rsid w:val="0088048F"/>
    <w:rsid w:val="00881425"/>
    <w:rsid w:val="00881FBB"/>
    <w:rsid w:val="00883E5E"/>
    <w:rsid w:val="0089108A"/>
    <w:rsid w:val="0089266E"/>
    <w:rsid w:val="00892DBB"/>
    <w:rsid w:val="00894CA5"/>
    <w:rsid w:val="0089558A"/>
    <w:rsid w:val="00895A73"/>
    <w:rsid w:val="00895BFB"/>
    <w:rsid w:val="00895E4E"/>
    <w:rsid w:val="008A2925"/>
    <w:rsid w:val="008A5E74"/>
    <w:rsid w:val="008A6D78"/>
    <w:rsid w:val="008A7551"/>
    <w:rsid w:val="008A7C52"/>
    <w:rsid w:val="008B5DFF"/>
    <w:rsid w:val="008B5F0B"/>
    <w:rsid w:val="008C279C"/>
    <w:rsid w:val="008C696A"/>
    <w:rsid w:val="008C73DB"/>
    <w:rsid w:val="008C7938"/>
    <w:rsid w:val="008D1445"/>
    <w:rsid w:val="008D4500"/>
    <w:rsid w:val="008D5CEA"/>
    <w:rsid w:val="008D5CF6"/>
    <w:rsid w:val="008D6202"/>
    <w:rsid w:val="008D7715"/>
    <w:rsid w:val="008D79A6"/>
    <w:rsid w:val="008E265A"/>
    <w:rsid w:val="008E39C0"/>
    <w:rsid w:val="008E5D83"/>
    <w:rsid w:val="008E7A69"/>
    <w:rsid w:val="008F24B5"/>
    <w:rsid w:val="008F4A7F"/>
    <w:rsid w:val="008F60CF"/>
    <w:rsid w:val="008F792E"/>
    <w:rsid w:val="008F7C81"/>
    <w:rsid w:val="00900629"/>
    <w:rsid w:val="00900FFE"/>
    <w:rsid w:val="009043D7"/>
    <w:rsid w:val="0090572E"/>
    <w:rsid w:val="00905824"/>
    <w:rsid w:val="009062FE"/>
    <w:rsid w:val="009102DB"/>
    <w:rsid w:val="0091355C"/>
    <w:rsid w:val="00915848"/>
    <w:rsid w:val="0091713C"/>
    <w:rsid w:val="0092083B"/>
    <w:rsid w:val="0092135E"/>
    <w:rsid w:val="00924390"/>
    <w:rsid w:val="009248A3"/>
    <w:rsid w:val="00925557"/>
    <w:rsid w:val="00925E96"/>
    <w:rsid w:val="009270DF"/>
    <w:rsid w:val="00930594"/>
    <w:rsid w:val="00931B16"/>
    <w:rsid w:val="00933402"/>
    <w:rsid w:val="0093488D"/>
    <w:rsid w:val="00935864"/>
    <w:rsid w:val="00936055"/>
    <w:rsid w:val="009362C4"/>
    <w:rsid w:val="00936C3C"/>
    <w:rsid w:val="0094253A"/>
    <w:rsid w:val="009425D2"/>
    <w:rsid w:val="00943BCE"/>
    <w:rsid w:val="0094457A"/>
    <w:rsid w:val="00945B7E"/>
    <w:rsid w:val="009461B9"/>
    <w:rsid w:val="00946D84"/>
    <w:rsid w:val="00950666"/>
    <w:rsid w:val="009548BC"/>
    <w:rsid w:val="009564D4"/>
    <w:rsid w:val="0095678C"/>
    <w:rsid w:val="0095764D"/>
    <w:rsid w:val="009618EE"/>
    <w:rsid w:val="00961D99"/>
    <w:rsid w:val="0096449C"/>
    <w:rsid w:val="00967E09"/>
    <w:rsid w:val="0097391E"/>
    <w:rsid w:val="00974528"/>
    <w:rsid w:val="00974780"/>
    <w:rsid w:val="00976030"/>
    <w:rsid w:val="009768AD"/>
    <w:rsid w:val="0098021A"/>
    <w:rsid w:val="009811C8"/>
    <w:rsid w:val="00981325"/>
    <w:rsid w:val="009813DE"/>
    <w:rsid w:val="00981C26"/>
    <w:rsid w:val="009822A3"/>
    <w:rsid w:val="00982AFA"/>
    <w:rsid w:val="00982DD1"/>
    <w:rsid w:val="00983231"/>
    <w:rsid w:val="009852BB"/>
    <w:rsid w:val="00985DF1"/>
    <w:rsid w:val="00985F7C"/>
    <w:rsid w:val="00987045"/>
    <w:rsid w:val="00990421"/>
    <w:rsid w:val="0099044D"/>
    <w:rsid w:val="0099182D"/>
    <w:rsid w:val="0099224D"/>
    <w:rsid w:val="00993992"/>
    <w:rsid w:val="00994040"/>
    <w:rsid w:val="00996B21"/>
    <w:rsid w:val="009970A6"/>
    <w:rsid w:val="009A0D8A"/>
    <w:rsid w:val="009A470E"/>
    <w:rsid w:val="009A4963"/>
    <w:rsid w:val="009A6414"/>
    <w:rsid w:val="009A70B3"/>
    <w:rsid w:val="009A7E29"/>
    <w:rsid w:val="009B0570"/>
    <w:rsid w:val="009B1C03"/>
    <w:rsid w:val="009B1F21"/>
    <w:rsid w:val="009B3304"/>
    <w:rsid w:val="009B3DFB"/>
    <w:rsid w:val="009B4084"/>
    <w:rsid w:val="009C0630"/>
    <w:rsid w:val="009C1985"/>
    <w:rsid w:val="009C3DF2"/>
    <w:rsid w:val="009C7820"/>
    <w:rsid w:val="009C7C6C"/>
    <w:rsid w:val="009C7C7A"/>
    <w:rsid w:val="009D1DF8"/>
    <w:rsid w:val="009D22E8"/>
    <w:rsid w:val="009D347B"/>
    <w:rsid w:val="009D4493"/>
    <w:rsid w:val="009D53E2"/>
    <w:rsid w:val="009D5F39"/>
    <w:rsid w:val="009D69FC"/>
    <w:rsid w:val="009E0B5E"/>
    <w:rsid w:val="009E0FDD"/>
    <w:rsid w:val="009E40F3"/>
    <w:rsid w:val="009E4510"/>
    <w:rsid w:val="009F0DC1"/>
    <w:rsid w:val="009F130C"/>
    <w:rsid w:val="009F63C8"/>
    <w:rsid w:val="009F79A4"/>
    <w:rsid w:val="00A02F57"/>
    <w:rsid w:val="00A0389F"/>
    <w:rsid w:val="00A06BF8"/>
    <w:rsid w:val="00A07AFE"/>
    <w:rsid w:val="00A07C88"/>
    <w:rsid w:val="00A11153"/>
    <w:rsid w:val="00A11AC9"/>
    <w:rsid w:val="00A14B35"/>
    <w:rsid w:val="00A2017A"/>
    <w:rsid w:val="00A22E31"/>
    <w:rsid w:val="00A23EFF"/>
    <w:rsid w:val="00A25AEC"/>
    <w:rsid w:val="00A309E5"/>
    <w:rsid w:val="00A30BF8"/>
    <w:rsid w:val="00A33D9B"/>
    <w:rsid w:val="00A341E1"/>
    <w:rsid w:val="00A354FF"/>
    <w:rsid w:val="00A358E5"/>
    <w:rsid w:val="00A36996"/>
    <w:rsid w:val="00A37BC3"/>
    <w:rsid w:val="00A410A0"/>
    <w:rsid w:val="00A42B56"/>
    <w:rsid w:val="00A42EB6"/>
    <w:rsid w:val="00A43B72"/>
    <w:rsid w:val="00A448D7"/>
    <w:rsid w:val="00A45905"/>
    <w:rsid w:val="00A46E43"/>
    <w:rsid w:val="00A47259"/>
    <w:rsid w:val="00A4795E"/>
    <w:rsid w:val="00A522E0"/>
    <w:rsid w:val="00A52499"/>
    <w:rsid w:val="00A53A51"/>
    <w:rsid w:val="00A54DD4"/>
    <w:rsid w:val="00A60BE7"/>
    <w:rsid w:val="00A64FDD"/>
    <w:rsid w:val="00A669E8"/>
    <w:rsid w:val="00A70BDE"/>
    <w:rsid w:val="00A70C78"/>
    <w:rsid w:val="00A70C79"/>
    <w:rsid w:val="00A71824"/>
    <w:rsid w:val="00A73975"/>
    <w:rsid w:val="00A76F41"/>
    <w:rsid w:val="00A8100B"/>
    <w:rsid w:val="00A81403"/>
    <w:rsid w:val="00A831FB"/>
    <w:rsid w:val="00A83CD5"/>
    <w:rsid w:val="00A854BA"/>
    <w:rsid w:val="00A85944"/>
    <w:rsid w:val="00A85AED"/>
    <w:rsid w:val="00A867C9"/>
    <w:rsid w:val="00A86C8E"/>
    <w:rsid w:val="00A86CDD"/>
    <w:rsid w:val="00A86D86"/>
    <w:rsid w:val="00A87039"/>
    <w:rsid w:val="00A87339"/>
    <w:rsid w:val="00A875F7"/>
    <w:rsid w:val="00A87760"/>
    <w:rsid w:val="00A91157"/>
    <w:rsid w:val="00A914FD"/>
    <w:rsid w:val="00A915D7"/>
    <w:rsid w:val="00A92987"/>
    <w:rsid w:val="00A95993"/>
    <w:rsid w:val="00AA0D31"/>
    <w:rsid w:val="00AA209B"/>
    <w:rsid w:val="00AA3067"/>
    <w:rsid w:val="00AA4885"/>
    <w:rsid w:val="00AA7A58"/>
    <w:rsid w:val="00AB17B7"/>
    <w:rsid w:val="00AB2B59"/>
    <w:rsid w:val="00AB2D23"/>
    <w:rsid w:val="00AB53C8"/>
    <w:rsid w:val="00AB749F"/>
    <w:rsid w:val="00AB789A"/>
    <w:rsid w:val="00AC16A5"/>
    <w:rsid w:val="00AC47A5"/>
    <w:rsid w:val="00AC7D61"/>
    <w:rsid w:val="00AD3260"/>
    <w:rsid w:val="00AD3321"/>
    <w:rsid w:val="00AD4DE3"/>
    <w:rsid w:val="00AD5387"/>
    <w:rsid w:val="00AD645F"/>
    <w:rsid w:val="00AD69E8"/>
    <w:rsid w:val="00AD6B2D"/>
    <w:rsid w:val="00AE0B55"/>
    <w:rsid w:val="00AE0BB7"/>
    <w:rsid w:val="00AE12B6"/>
    <w:rsid w:val="00AE3378"/>
    <w:rsid w:val="00AE3EBC"/>
    <w:rsid w:val="00AE49A1"/>
    <w:rsid w:val="00AE6BDA"/>
    <w:rsid w:val="00AF0BE1"/>
    <w:rsid w:val="00AF1A6E"/>
    <w:rsid w:val="00AF31CC"/>
    <w:rsid w:val="00AF338D"/>
    <w:rsid w:val="00AF36C7"/>
    <w:rsid w:val="00AF44B5"/>
    <w:rsid w:val="00AF4B73"/>
    <w:rsid w:val="00AF5220"/>
    <w:rsid w:val="00AF5694"/>
    <w:rsid w:val="00AF576C"/>
    <w:rsid w:val="00AF7C26"/>
    <w:rsid w:val="00B008B0"/>
    <w:rsid w:val="00B01C19"/>
    <w:rsid w:val="00B02F82"/>
    <w:rsid w:val="00B043BB"/>
    <w:rsid w:val="00B1530C"/>
    <w:rsid w:val="00B15A54"/>
    <w:rsid w:val="00B16940"/>
    <w:rsid w:val="00B251D8"/>
    <w:rsid w:val="00B276BC"/>
    <w:rsid w:val="00B27F49"/>
    <w:rsid w:val="00B32F43"/>
    <w:rsid w:val="00B35D9C"/>
    <w:rsid w:val="00B35F3C"/>
    <w:rsid w:val="00B36716"/>
    <w:rsid w:val="00B36F7D"/>
    <w:rsid w:val="00B41952"/>
    <w:rsid w:val="00B44713"/>
    <w:rsid w:val="00B44C67"/>
    <w:rsid w:val="00B4505E"/>
    <w:rsid w:val="00B457E8"/>
    <w:rsid w:val="00B4603D"/>
    <w:rsid w:val="00B465C9"/>
    <w:rsid w:val="00B50B2A"/>
    <w:rsid w:val="00B5249A"/>
    <w:rsid w:val="00B5313C"/>
    <w:rsid w:val="00B57E13"/>
    <w:rsid w:val="00B57F49"/>
    <w:rsid w:val="00B6001F"/>
    <w:rsid w:val="00B60AB0"/>
    <w:rsid w:val="00B63608"/>
    <w:rsid w:val="00B64397"/>
    <w:rsid w:val="00B6621C"/>
    <w:rsid w:val="00B6665A"/>
    <w:rsid w:val="00B66887"/>
    <w:rsid w:val="00B66F21"/>
    <w:rsid w:val="00B71122"/>
    <w:rsid w:val="00B71A20"/>
    <w:rsid w:val="00B72744"/>
    <w:rsid w:val="00B73850"/>
    <w:rsid w:val="00B73D81"/>
    <w:rsid w:val="00B74001"/>
    <w:rsid w:val="00B743FB"/>
    <w:rsid w:val="00B747E8"/>
    <w:rsid w:val="00B76BE3"/>
    <w:rsid w:val="00B81518"/>
    <w:rsid w:val="00B85BD1"/>
    <w:rsid w:val="00B871D1"/>
    <w:rsid w:val="00B9011E"/>
    <w:rsid w:val="00B905E4"/>
    <w:rsid w:val="00B91EA9"/>
    <w:rsid w:val="00B929FE"/>
    <w:rsid w:val="00B93156"/>
    <w:rsid w:val="00B9360D"/>
    <w:rsid w:val="00B943F9"/>
    <w:rsid w:val="00B9453B"/>
    <w:rsid w:val="00BA18C3"/>
    <w:rsid w:val="00BA1A29"/>
    <w:rsid w:val="00BA3317"/>
    <w:rsid w:val="00BA4632"/>
    <w:rsid w:val="00BA489B"/>
    <w:rsid w:val="00BA4EFF"/>
    <w:rsid w:val="00BA7258"/>
    <w:rsid w:val="00BA79D0"/>
    <w:rsid w:val="00BA7A3C"/>
    <w:rsid w:val="00BA7A68"/>
    <w:rsid w:val="00BB1067"/>
    <w:rsid w:val="00BB2E16"/>
    <w:rsid w:val="00BB408C"/>
    <w:rsid w:val="00BB5E27"/>
    <w:rsid w:val="00BB7909"/>
    <w:rsid w:val="00BB7BEE"/>
    <w:rsid w:val="00BC1B1C"/>
    <w:rsid w:val="00BC26AB"/>
    <w:rsid w:val="00BC3FB8"/>
    <w:rsid w:val="00BC5342"/>
    <w:rsid w:val="00BC5EB0"/>
    <w:rsid w:val="00BC6A8E"/>
    <w:rsid w:val="00BD04E0"/>
    <w:rsid w:val="00BD14CD"/>
    <w:rsid w:val="00BD20B1"/>
    <w:rsid w:val="00BD2433"/>
    <w:rsid w:val="00BD459F"/>
    <w:rsid w:val="00BD74FC"/>
    <w:rsid w:val="00BE05B9"/>
    <w:rsid w:val="00BE0F78"/>
    <w:rsid w:val="00BE24E9"/>
    <w:rsid w:val="00BE3C63"/>
    <w:rsid w:val="00BE7457"/>
    <w:rsid w:val="00BF11F3"/>
    <w:rsid w:val="00BF23DB"/>
    <w:rsid w:val="00BF35A9"/>
    <w:rsid w:val="00BF6011"/>
    <w:rsid w:val="00BF736D"/>
    <w:rsid w:val="00C00E6A"/>
    <w:rsid w:val="00C02BF0"/>
    <w:rsid w:val="00C03CD9"/>
    <w:rsid w:val="00C04053"/>
    <w:rsid w:val="00C07724"/>
    <w:rsid w:val="00C1239E"/>
    <w:rsid w:val="00C13777"/>
    <w:rsid w:val="00C13CBF"/>
    <w:rsid w:val="00C16542"/>
    <w:rsid w:val="00C2069D"/>
    <w:rsid w:val="00C20AF5"/>
    <w:rsid w:val="00C237D7"/>
    <w:rsid w:val="00C26103"/>
    <w:rsid w:val="00C26962"/>
    <w:rsid w:val="00C26E79"/>
    <w:rsid w:val="00C27D79"/>
    <w:rsid w:val="00C30329"/>
    <w:rsid w:val="00C30692"/>
    <w:rsid w:val="00C3092A"/>
    <w:rsid w:val="00C324BE"/>
    <w:rsid w:val="00C32ED2"/>
    <w:rsid w:val="00C35A24"/>
    <w:rsid w:val="00C36C63"/>
    <w:rsid w:val="00C37457"/>
    <w:rsid w:val="00C40D5A"/>
    <w:rsid w:val="00C41537"/>
    <w:rsid w:val="00C42B41"/>
    <w:rsid w:val="00C43524"/>
    <w:rsid w:val="00C443C4"/>
    <w:rsid w:val="00C5179E"/>
    <w:rsid w:val="00C524A5"/>
    <w:rsid w:val="00C52698"/>
    <w:rsid w:val="00C53F5E"/>
    <w:rsid w:val="00C54108"/>
    <w:rsid w:val="00C54CD7"/>
    <w:rsid w:val="00C61223"/>
    <w:rsid w:val="00C64ACD"/>
    <w:rsid w:val="00C67208"/>
    <w:rsid w:val="00C673FA"/>
    <w:rsid w:val="00C67C95"/>
    <w:rsid w:val="00C70A19"/>
    <w:rsid w:val="00C733D1"/>
    <w:rsid w:val="00C762FB"/>
    <w:rsid w:val="00C84CAC"/>
    <w:rsid w:val="00C85411"/>
    <w:rsid w:val="00C868C2"/>
    <w:rsid w:val="00C871B9"/>
    <w:rsid w:val="00C91714"/>
    <w:rsid w:val="00C939D5"/>
    <w:rsid w:val="00C97822"/>
    <w:rsid w:val="00CA06F6"/>
    <w:rsid w:val="00CA3F12"/>
    <w:rsid w:val="00CA7A7D"/>
    <w:rsid w:val="00CB08BB"/>
    <w:rsid w:val="00CB0FD1"/>
    <w:rsid w:val="00CB2E2C"/>
    <w:rsid w:val="00CB5628"/>
    <w:rsid w:val="00CC0497"/>
    <w:rsid w:val="00CC3630"/>
    <w:rsid w:val="00CC51A0"/>
    <w:rsid w:val="00CC51BD"/>
    <w:rsid w:val="00CC6916"/>
    <w:rsid w:val="00CC6965"/>
    <w:rsid w:val="00CD1371"/>
    <w:rsid w:val="00CD1610"/>
    <w:rsid w:val="00CD204B"/>
    <w:rsid w:val="00CD430F"/>
    <w:rsid w:val="00CD5ED4"/>
    <w:rsid w:val="00CD6A61"/>
    <w:rsid w:val="00CD74CD"/>
    <w:rsid w:val="00CD7CD1"/>
    <w:rsid w:val="00CE39A0"/>
    <w:rsid w:val="00CE4138"/>
    <w:rsid w:val="00CE4BDD"/>
    <w:rsid w:val="00CE5C10"/>
    <w:rsid w:val="00CE70DE"/>
    <w:rsid w:val="00CE7F49"/>
    <w:rsid w:val="00CF277A"/>
    <w:rsid w:val="00CF2891"/>
    <w:rsid w:val="00CF61CC"/>
    <w:rsid w:val="00CF76CC"/>
    <w:rsid w:val="00D01F3B"/>
    <w:rsid w:val="00D02181"/>
    <w:rsid w:val="00D05051"/>
    <w:rsid w:val="00D10801"/>
    <w:rsid w:val="00D10FE3"/>
    <w:rsid w:val="00D11830"/>
    <w:rsid w:val="00D118C0"/>
    <w:rsid w:val="00D12C9F"/>
    <w:rsid w:val="00D135DC"/>
    <w:rsid w:val="00D141E0"/>
    <w:rsid w:val="00D14258"/>
    <w:rsid w:val="00D1426B"/>
    <w:rsid w:val="00D14C34"/>
    <w:rsid w:val="00D1720D"/>
    <w:rsid w:val="00D17F91"/>
    <w:rsid w:val="00D20BCA"/>
    <w:rsid w:val="00D2446C"/>
    <w:rsid w:val="00D24C98"/>
    <w:rsid w:val="00D257A3"/>
    <w:rsid w:val="00D2683C"/>
    <w:rsid w:val="00D26EB4"/>
    <w:rsid w:val="00D27121"/>
    <w:rsid w:val="00D2715C"/>
    <w:rsid w:val="00D32F6E"/>
    <w:rsid w:val="00D3466A"/>
    <w:rsid w:val="00D34D12"/>
    <w:rsid w:val="00D42633"/>
    <w:rsid w:val="00D43AE1"/>
    <w:rsid w:val="00D43F7E"/>
    <w:rsid w:val="00D454E7"/>
    <w:rsid w:val="00D45A5D"/>
    <w:rsid w:val="00D47251"/>
    <w:rsid w:val="00D50D9C"/>
    <w:rsid w:val="00D5277F"/>
    <w:rsid w:val="00D54D24"/>
    <w:rsid w:val="00D56435"/>
    <w:rsid w:val="00D5644C"/>
    <w:rsid w:val="00D564C3"/>
    <w:rsid w:val="00D56685"/>
    <w:rsid w:val="00D60001"/>
    <w:rsid w:val="00D62486"/>
    <w:rsid w:val="00D63018"/>
    <w:rsid w:val="00D646D8"/>
    <w:rsid w:val="00D650EC"/>
    <w:rsid w:val="00D700E1"/>
    <w:rsid w:val="00D7275F"/>
    <w:rsid w:val="00D73897"/>
    <w:rsid w:val="00D75530"/>
    <w:rsid w:val="00D77699"/>
    <w:rsid w:val="00D80331"/>
    <w:rsid w:val="00D80749"/>
    <w:rsid w:val="00D83D7B"/>
    <w:rsid w:val="00D83DE9"/>
    <w:rsid w:val="00D84D09"/>
    <w:rsid w:val="00D86BB0"/>
    <w:rsid w:val="00D86F8C"/>
    <w:rsid w:val="00D9055E"/>
    <w:rsid w:val="00D913C7"/>
    <w:rsid w:val="00D943A0"/>
    <w:rsid w:val="00D95656"/>
    <w:rsid w:val="00D970F5"/>
    <w:rsid w:val="00D974E4"/>
    <w:rsid w:val="00DA0B5E"/>
    <w:rsid w:val="00DA35B1"/>
    <w:rsid w:val="00DA3AB0"/>
    <w:rsid w:val="00DA582E"/>
    <w:rsid w:val="00DA7A9A"/>
    <w:rsid w:val="00DB20B5"/>
    <w:rsid w:val="00DB2483"/>
    <w:rsid w:val="00DB27E2"/>
    <w:rsid w:val="00DB2E92"/>
    <w:rsid w:val="00DB6DEA"/>
    <w:rsid w:val="00DB7B54"/>
    <w:rsid w:val="00DC25AA"/>
    <w:rsid w:val="00DC5294"/>
    <w:rsid w:val="00DC795F"/>
    <w:rsid w:val="00DD00C2"/>
    <w:rsid w:val="00DD08B7"/>
    <w:rsid w:val="00DD08E5"/>
    <w:rsid w:val="00DD2641"/>
    <w:rsid w:val="00DD3297"/>
    <w:rsid w:val="00DD34B4"/>
    <w:rsid w:val="00DD6071"/>
    <w:rsid w:val="00DE0D2B"/>
    <w:rsid w:val="00DE208B"/>
    <w:rsid w:val="00DE2FD7"/>
    <w:rsid w:val="00DF153E"/>
    <w:rsid w:val="00DF2247"/>
    <w:rsid w:val="00DF2528"/>
    <w:rsid w:val="00DF3A91"/>
    <w:rsid w:val="00DF425E"/>
    <w:rsid w:val="00DF6EA4"/>
    <w:rsid w:val="00E01F34"/>
    <w:rsid w:val="00E0239D"/>
    <w:rsid w:val="00E03960"/>
    <w:rsid w:val="00E039F7"/>
    <w:rsid w:val="00E040EB"/>
    <w:rsid w:val="00E06BF5"/>
    <w:rsid w:val="00E07D4F"/>
    <w:rsid w:val="00E11F59"/>
    <w:rsid w:val="00E11FE9"/>
    <w:rsid w:val="00E13FC2"/>
    <w:rsid w:val="00E156EF"/>
    <w:rsid w:val="00E15AEF"/>
    <w:rsid w:val="00E164A8"/>
    <w:rsid w:val="00E17149"/>
    <w:rsid w:val="00E23F71"/>
    <w:rsid w:val="00E3355F"/>
    <w:rsid w:val="00E35DCE"/>
    <w:rsid w:val="00E36BC8"/>
    <w:rsid w:val="00E37D9C"/>
    <w:rsid w:val="00E4111B"/>
    <w:rsid w:val="00E41AF9"/>
    <w:rsid w:val="00E42A6F"/>
    <w:rsid w:val="00E43CEE"/>
    <w:rsid w:val="00E43FAC"/>
    <w:rsid w:val="00E47127"/>
    <w:rsid w:val="00E506D6"/>
    <w:rsid w:val="00E50D39"/>
    <w:rsid w:val="00E51FC0"/>
    <w:rsid w:val="00E522DF"/>
    <w:rsid w:val="00E54CAF"/>
    <w:rsid w:val="00E57769"/>
    <w:rsid w:val="00E57E0E"/>
    <w:rsid w:val="00E61311"/>
    <w:rsid w:val="00E61939"/>
    <w:rsid w:val="00E633E7"/>
    <w:rsid w:val="00E63439"/>
    <w:rsid w:val="00E65FA9"/>
    <w:rsid w:val="00E71829"/>
    <w:rsid w:val="00E75180"/>
    <w:rsid w:val="00E81422"/>
    <w:rsid w:val="00E8220E"/>
    <w:rsid w:val="00E84E89"/>
    <w:rsid w:val="00E86178"/>
    <w:rsid w:val="00E87A49"/>
    <w:rsid w:val="00E90A13"/>
    <w:rsid w:val="00E928BE"/>
    <w:rsid w:val="00E93C87"/>
    <w:rsid w:val="00E97F7B"/>
    <w:rsid w:val="00EA0357"/>
    <w:rsid w:val="00EA204D"/>
    <w:rsid w:val="00EA213F"/>
    <w:rsid w:val="00EA2E84"/>
    <w:rsid w:val="00EA33DA"/>
    <w:rsid w:val="00EA43D0"/>
    <w:rsid w:val="00EA47D0"/>
    <w:rsid w:val="00EA7583"/>
    <w:rsid w:val="00EB0F2E"/>
    <w:rsid w:val="00EB2FE4"/>
    <w:rsid w:val="00EC0801"/>
    <w:rsid w:val="00EC1ADF"/>
    <w:rsid w:val="00EC4C49"/>
    <w:rsid w:val="00EC6377"/>
    <w:rsid w:val="00EC638C"/>
    <w:rsid w:val="00ED04EA"/>
    <w:rsid w:val="00ED1ADA"/>
    <w:rsid w:val="00ED2ADF"/>
    <w:rsid w:val="00ED2CC6"/>
    <w:rsid w:val="00ED498D"/>
    <w:rsid w:val="00ED4ABE"/>
    <w:rsid w:val="00ED4D24"/>
    <w:rsid w:val="00EE0C95"/>
    <w:rsid w:val="00EE0D2A"/>
    <w:rsid w:val="00EE3843"/>
    <w:rsid w:val="00EE5C6A"/>
    <w:rsid w:val="00EE6629"/>
    <w:rsid w:val="00EE7984"/>
    <w:rsid w:val="00EF2FDC"/>
    <w:rsid w:val="00EF4442"/>
    <w:rsid w:val="00EF6DBA"/>
    <w:rsid w:val="00EF730B"/>
    <w:rsid w:val="00F00976"/>
    <w:rsid w:val="00F02F42"/>
    <w:rsid w:val="00F05072"/>
    <w:rsid w:val="00F05708"/>
    <w:rsid w:val="00F05871"/>
    <w:rsid w:val="00F06886"/>
    <w:rsid w:val="00F07AE4"/>
    <w:rsid w:val="00F10613"/>
    <w:rsid w:val="00F13290"/>
    <w:rsid w:val="00F1555C"/>
    <w:rsid w:val="00F161A6"/>
    <w:rsid w:val="00F20755"/>
    <w:rsid w:val="00F2263E"/>
    <w:rsid w:val="00F229F5"/>
    <w:rsid w:val="00F23FA3"/>
    <w:rsid w:val="00F244CB"/>
    <w:rsid w:val="00F25816"/>
    <w:rsid w:val="00F25F8E"/>
    <w:rsid w:val="00F30BED"/>
    <w:rsid w:val="00F335C5"/>
    <w:rsid w:val="00F3422F"/>
    <w:rsid w:val="00F34ADA"/>
    <w:rsid w:val="00F35317"/>
    <w:rsid w:val="00F41376"/>
    <w:rsid w:val="00F455B8"/>
    <w:rsid w:val="00F45ECD"/>
    <w:rsid w:val="00F46605"/>
    <w:rsid w:val="00F4724D"/>
    <w:rsid w:val="00F47588"/>
    <w:rsid w:val="00F50451"/>
    <w:rsid w:val="00F516BC"/>
    <w:rsid w:val="00F542A4"/>
    <w:rsid w:val="00F61A8B"/>
    <w:rsid w:val="00F63892"/>
    <w:rsid w:val="00F659C0"/>
    <w:rsid w:val="00F676EE"/>
    <w:rsid w:val="00F73A72"/>
    <w:rsid w:val="00F74082"/>
    <w:rsid w:val="00F75E75"/>
    <w:rsid w:val="00F8064C"/>
    <w:rsid w:val="00F80765"/>
    <w:rsid w:val="00F817A1"/>
    <w:rsid w:val="00F8318A"/>
    <w:rsid w:val="00F85A35"/>
    <w:rsid w:val="00F85D87"/>
    <w:rsid w:val="00F9140C"/>
    <w:rsid w:val="00F9401C"/>
    <w:rsid w:val="00F9414E"/>
    <w:rsid w:val="00F962A7"/>
    <w:rsid w:val="00FA0610"/>
    <w:rsid w:val="00FA1741"/>
    <w:rsid w:val="00FA23B4"/>
    <w:rsid w:val="00FA3EAC"/>
    <w:rsid w:val="00FA65E1"/>
    <w:rsid w:val="00FB08FE"/>
    <w:rsid w:val="00FB0D45"/>
    <w:rsid w:val="00FB10F6"/>
    <w:rsid w:val="00FB1FD9"/>
    <w:rsid w:val="00FB1FDD"/>
    <w:rsid w:val="00FB28BB"/>
    <w:rsid w:val="00FB2A1C"/>
    <w:rsid w:val="00FB5B11"/>
    <w:rsid w:val="00FB5F87"/>
    <w:rsid w:val="00FB60AB"/>
    <w:rsid w:val="00FB6730"/>
    <w:rsid w:val="00FC0A25"/>
    <w:rsid w:val="00FC2E42"/>
    <w:rsid w:val="00FC36E0"/>
    <w:rsid w:val="00FC3D6C"/>
    <w:rsid w:val="00FC4686"/>
    <w:rsid w:val="00FC50AB"/>
    <w:rsid w:val="00FC714D"/>
    <w:rsid w:val="00FD1CFF"/>
    <w:rsid w:val="00FD4E5E"/>
    <w:rsid w:val="00FD6216"/>
    <w:rsid w:val="00FE058A"/>
    <w:rsid w:val="00FE355F"/>
    <w:rsid w:val="00FE7436"/>
    <w:rsid w:val="00FF27E1"/>
    <w:rsid w:val="00FF4CE2"/>
    <w:rsid w:val="00FF4D7E"/>
    <w:rsid w:val="00FF645C"/>
    <w:rsid w:val="00FF6B61"/>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docId w15:val="{BA4EE564-43BE-4541-99A0-7F4DD05AF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211"/>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5"/>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autoRedefine/>
    <w:uiPriority w:val="9"/>
    <w:unhideWhenUsed/>
    <w:qFormat/>
    <w:rsid w:val="00086776"/>
    <w:pPr>
      <w:numPr>
        <w:ilvl w:val="2"/>
      </w:numPr>
      <w:spacing w:before="240" w:after="240"/>
      <w:ind w:left="1225" w:hanging="505"/>
      <w:outlineLvl w:val="2"/>
    </w:pPr>
    <w:rPr>
      <w:sz w:val="24"/>
      <w:szCs w:val="24"/>
    </w:rPr>
  </w:style>
  <w:style w:type="paragraph" w:styleId="Heading4">
    <w:name w:val="heading 4"/>
    <w:basedOn w:val="Heading3"/>
    <w:next w:val="Normal"/>
    <w:link w:val="Heading4Char"/>
    <w:uiPriority w:val="9"/>
    <w:unhideWhenUsed/>
    <w:qFormat/>
    <w:rsid w:val="000430C4"/>
    <w:pPr>
      <w:numPr>
        <w:numId w:val="0"/>
      </w:numPr>
      <w:outlineLvl w:val="3"/>
    </w:pPr>
  </w:style>
  <w:style w:type="paragraph" w:styleId="Heading5">
    <w:name w:val="heading 5"/>
    <w:basedOn w:val="Heading4"/>
    <w:next w:val="Normal"/>
    <w:link w:val="Heading5Char"/>
    <w:uiPriority w:val="9"/>
    <w:unhideWhenUsed/>
    <w:qFormat/>
    <w:rsid w:val="00431A85"/>
    <w:pPr>
      <w:keepNext w:val="0"/>
      <w:keepLines w:val="0"/>
      <w:spacing w:before="0" w:after="160"/>
      <w:outlineLvl w:val="4"/>
    </w:pPr>
    <w:rPr>
      <w:rFonts w:eastAsiaTheme="minorHAnsi"/>
      <w:b w:val="0"/>
      <w:bCs w:val="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1"/>
      </w:numPr>
      <w:spacing w:before="360" w:after="120"/>
      <w:contextualSpacing w:val="0"/>
    </w:pPr>
  </w:style>
  <w:style w:type="paragraph" w:customStyle="1" w:styleId="KoraciL2">
    <w:name w:val="Koraci_L2"/>
    <w:basedOn w:val="ListParagraph"/>
    <w:link w:val="KoraciL2Char"/>
    <w:rsid w:val="0012697B"/>
    <w:pPr>
      <w:numPr>
        <w:ilvl w:val="1"/>
        <w:numId w:val="1"/>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rPr>
      <w:rFonts w:ascii="Times New Roman" w:hAnsi="Times New Roman" w:cs="Times New Roman"/>
      <w:sz w:val="24"/>
    </w:rPr>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rFonts w:ascii="Times New Roman" w:hAnsi="Times New Roman" w:cs="Times New Roman"/>
      <w:b/>
      <w:sz w:val="24"/>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rFonts w:ascii="Times New Roman" w:hAnsi="Times New Roman" w:cs="Times New Roman"/>
      <w:b/>
      <w:sz w:val="24"/>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08677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3"/>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4"/>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2"/>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customStyle="1" w:styleId="UnresolvedMention1">
    <w:name w:val="Unresolved Mention1"/>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0430C4"/>
    <w:rPr>
      <w:rFonts w:ascii="Times New Roman" w:eastAsiaTheme="majorEastAsia" w:hAnsi="Times New Roman" w:cs="Times New Roman"/>
      <w:b/>
      <w:bCs/>
      <w:sz w:val="24"/>
      <w:szCs w:val="24"/>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table" w:styleId="TableGridLight">
    <w:name w:val="Grid Table Light"/>
    <w:basedOn w:val="TableNormal"/>
    <w:uiPriority w:val="40"/>
    <w:rsid w:val="00743B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43B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43B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43B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43B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43B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BB1067"/>
    <w:rPr>
      <w:color w:val="954F72" w:themeColor="followedHyperlink"/>
      <w:u w:val="single"/>
    </w:rPr>
  </w:style>
  <w:style w:type="paragraph" w:styleId="NormalWeb">
    <w:name w:val="Normal (Web)"/>
    <w:basedOn w:val="Normal"/>
    <w:uiPriority w:val="99"/>
    <w:unhideWhenUsed/>
    <w:rsid w:val="00662446"/>
    <w:pPr>
      <w:spacing w:before="100" w:beforeAutospacing="1" w:after="100" w:afterAutospacing="1" w:line="240" w:lineRule="auto"/>
      <w:jc w:val="left"/>
    </w:pPr>
    <w:rPr>
      <w:rFonts w:eastAsia="Times New Roman"/>
      <w:szCs w:val="24"/>
      <w:lang w:eastAsia="en-GB"/>
    </w:rPr>
  </w:style>
  <w:style w:type="paragraph" w:styleId="Revision">
    <w:name w:val="Revision"/>
    <w:hidden/>
    <w:uiPriority w:val="99"/>
    <w:semiHidden/>
    <w:rsid w:val="00ED1ADA"/>
    <w:pPr>
      <w:spacing w:after="0" w:line="240" w:lineRule="auto"/>
    </w:pPr>
    <w:rPr>
      <w:rFonts w:ascii="Times New Roman" w:hAnsi="Times New Roman" w:cs="Times New Roman"/>
      <w:sz w:val="24"/>
    </w:rPr>
  </w:style>
  <w:style w:type="character" w:styleId="CommentReference">
    <w:name w:val="annotation reference"/>
    <w:basedOn w:val="DefaultParagraphFont"/>
    <w:uiPriority w:val="99"/>
    <w:semiHidden/>
    <w:unhideWhenUsed/>
    <w:rsid w:val="009E0B5E"/>
    <w:rPr>
      <w:sz w:val="16"/>
      <w:szCs w:val="16"/>
    </w:rPr>
  </w:style>
  <w:style w:type="paragraph" w:styleId="CommentText">
    <w:name w:val="annotation text"/>
    <w:basedOn w:val="Normal"/>
    <w:link w:val="CommentTextChar"/>
    <w:uiPriority w:val="99"/>
    <w:semiHidden/>
    <w:unhideWhenUsed/>
    <w:rsid w:val="009E0B5E"/>
    <w:pPr>
      <w:spacing w:line="240" w:lineRule="auto"/>
    </w:pPr>
    <w:rPr>
      <w:sz w:val="20"/>
      <w:szCs w:val="20"/>
    </w:rPr>
  </w:style>
  <w:style w:type="character" w:customStyle="1" w:styleId="CommentTextChar">
    <w:name w:val="Comment Text Char"/>
    <w:basedOn w:val="DefaultParagraphFont"/>
    <w:link w:val="CommentText"/>
    <w:uiPriority w:val="99"/>
    <w:semiHidden/>
    <w:rsid w:val="009E0B5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E0B5E"/>
    <w:rPr>
      <w:b/>
      <w:bCs/>
    </w:rPr>
  </w:style>
  <w:style w:type="character" w:customStyle="1" w:styleId="CommentSubjectChar">
    <w:name w:val="Comment Subject Char"/>
    <w:basedOn w:val="CommentTextChar"/>
    <w:link w:val="CommentSubject"/>
    <w:uiPriority w:val="99"/>
    <w:semiHidden/>
    <w:rsid w:val="009E0B5E"/>
    <w:rPr>
      <w:rFonts w:ascii="Times New Roman" w:hAnsi="Times New Roman" w:cs="Times New Roman"/>
      <w:b/>
      <w:bCs/>
      <w:sz w:val="20"/>
      <w:szCs w:val="20"/>
    </w:rPr>
  </w:style>
  <w:style w:type="character" w:styleId="UnresolvedMention">
    <w:name w:val="Unresolved Mention"/>
    <w:basedOn w:val="DefaultParagraphFont"/>
    <w:uiPriority w:val="99"/>
    <w:semiHidden/>
    <w:unhideWhenUsed/>
    <w:rsid w:val="005B18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11496">
      <w:bodyDiv w:val="1"/>
      <w:marLeft w:val="0"/>
      <w:marRight w:val="0"/>
      <w:marTop w:val="0"/>
      <w:marBottom w:val="0"/>
      <w:divBdr>
        <w:top w:val="none" w:sz="0" w:space="0" w:color="auto"/>
        <w:left w:val="none" w:sz="0" w:space="0" w:color="auto"/>
        <w:bottom w:val="none" w:sz="0" w:space="0" w:color="auto"/>
        <w:right w:val="none" w:sz="0" w:space="0" w:color="auto"/>
      </w:divBdr>
      <w:divsChild>
        <w:div w:id="74328117">
          <w:marLeft w:val="0"/>
          <w:marRight w:val="0"/>
          <w:marTop w:val="0"/>
          <w:marBottom w:val="0"/>
          <w:divBdr>
            <w:top w:val="none" w:sz="0" w:space="0" w:color="auto"/>
            <w:left w:val="none" w:sz="0" w:space="0" w:color="auto"/>
            <w:bottom w:val="none" w:sz="0" w:space="0" w:color="auto"/>
            <w:right w:val="none" w:sz="0" w:space="0" w:color="auto"/>
          </w:divBdr>
          <w:divsChild>
            <w:div w:id="1519923600">
              <w:marLeft w:val="0"/>
              <w:marRight w:val="0"/>
              <w:marTop w:val="0"/>
              <w:marBottom w:val="0"/>
              <w:divBdr>
                <w:top w:val="none" w:sz="0" w:space="0" w:color="auto"/>
                <w:left w:val="none" w:sz="0" w:space="0" w:color="auto"/>
                <w:bottom w:val="none" w:sz="0" w:space="0" w:color="auto"/>
                <w:right w:val="none" w:sz="0" w:space="0" w:color="auto"/>
              </w:divBdr>
              <w:divsChild>
                <w:div w:id="1408960108">
                  <w:marLeft w:val="0"/>
                  <w:marRight w:val="0"/>
                  <w:marTop w:val="0"/>
                  <w:marBottom w:val="0"/>
                  <w:divBdr>
                    <w:top w:val="none" w:sz="0" w:space="0" w:color="auto"/>
                    <w:left w:val="none" w:sz="0" w:space="0" w:color="auto"/>
                    <w:bottom w:val="none" w:sz="0" w:space="0" w:color="auto"/>
                    <w:right w:val="none" w:sz="0" w:space="0" w:color="auto"/>
                  </w:divBdr>
                  <w:divsChild>
                    <w:div w:id="75243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631">
      <w:bodyDiv w:val="1"/>
      <w:marLeft w:val="0"/>
      <w:marRight w:val="0"/>
      <w:marTop w:val="0"/>
      <w:marBottom w:val="0"/>
      <w:divBdr>
        <w:top w:val="none" w:sz="0" w:space="0" w:color="auto"/>
        <w:left w:val="none" w:sz="0" w:space="0" w:color="auto"/>
        <w:bottom w:val="none" w:sz="0" w:space="0" w:color="auto"/>
        <w:right w:val="none" w:sz="0" w:space="0" w:color="auto"/>
      </w:divBdr>
    </w:div>
    <w:div w:id="69667631">
      <w:bodyDiv w:val="1"/>
      <w:marLeft w:val="0"/>
      <w:marRight w:val="0"/>
      <w:marTop w:val="0"/>
      <w:marBottom w:val="0"/>
      <w:divBdr>
        <w:top w:val="none" w:sz="0" w:space="0" w:color="auto"/>
        <w:left w:val="none" w:sz="0" w:space="0" w:color="auto"/>
        <w:bottom w:val="none" w:sz="0" w:space="0" w:color="auto"/>
        <w:right w:val="none" w:sz="0" w:space="0" w:color="auto"/>
      </w:divBdr>
    </w:div>
    <w:div w:id="91778470">
      <w:bodyDiv w:val="1"/>
      <w:marLeft w:val="0"/>
      <w:marRight w:val="0"/>
      <w:marTop w:val="0"/>
      <w:marBottom w:val="0"/>
      <w:divBdr>
        <w:top w:val="none" w:sz="0" w:space="0" w:color="auto"/>
        <w:left w:val="none" w:sz="0" w:space="0" w:color="auto"/>
        <w:bottom w:val="none" w:sz="0" w:space="0" w:color="auto"/>
        <w:right w:val="none" w:sz="0" w:space="0" w:color="auto"/>
      </w:divBdr>
    </w:div>
    <w:div w:id="94643769">
      <w:bodyDiv w:val="1"/>
      <w:marLeft w:val="0"/>
      <w:marRight w:val="0"/>
      <w:marTop w:val="0"/>
      <w:marBottom w:val="0"/>
      <w:divBdr>
        <w:top w:val="none" w:sz="0" w:space="0" w:color="auto"/>
        <w:left w:val="none" w:sz="0" w:space="0" w:color="auto"/>
        <w:bottom w:val="none" w:sz="0" w:space="0" w:color="auto"/>
        <w:right w:val="none" w:sz="0" w:space="0" w:color="auto"/>
      </w:divBdr>
    </w:div>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46170996">
      <w:bodyDiv w:val="1"/>
      <w:marLeft w:val="0"/>
      <w:marRight w:val="0"/>
      <w:marTop w:val="0"/>
      <w:marBottom w:val="0"/>
      <w:divBdr>
        <w:top w:val="none" w:sz="0" w:space="0" w:color="auto"/>
        <w:left w:val="none" w:sz="0" w:space="0" w:color="auto"/>
        <w:bottom w:val="none" w:sz="0" w:space="0" w:color="auto"/>
        <w:right w:val="none" w:sz="0" w:space="0" w:color="auto"/>
      </w:divBdr>
    </w:div>
    <w:div w:id="147132497">
      <w:bodyDiv w:val="1"/>
      <w:marLeft w:val="0"/>
      <w:marRight w:val="0"/>
      <w:marTop w:val="0"/>
      <w:marBottom w:val="0"/>
      <w:divBdr>
        <w:top w:val="none" w:sz="0" w:space="0" w:color="auto"/>
        <w:left w:val="none" w:sz="0" w:space="0" w:color="auto"/>
        <w:bottom w:val="none" w:sz="0" w:space="0" w:color="auto"/>
        <w:right w:val="none" w:sz="0" w:space="0" w:color="auto"/>
      </w:divBdr>
      <w:divsChild>
        <w:div w:id="882978786">
          <w:marLeft w:val="0"/>
          <w:marRight w:val="0"/>
          <w:marTop w:val="0"/>
          <w:marBottom w:val="0"/>
          <w:divBdr>
            <w:top w:val="none" w:sz="0" w:space="0" w:color="auto"/>
            <w:left w:val="none" w:sz="0" w:space="0" w:color="auto"/>
            <w:bottom w:val="none" w:sz="0" w:space="0" w:color="auto"/>
            <w:right w:val="none" w:sz="0" w:space="0" w:color="auto"/>
          </w:divBdr>
          <w:divsChild>
            <w:div w:id="1573084144">
              <w:marLeft w:val="0"/>
              <w:marRight w:val="0"/>
              <w:marTop w:val="0"/>
              <w:marBottom w:val="0"/>
              <w:divBdr>
                <w:top w:val="none" w:sz="0" w:space="0" w:color="auto"/>
                <w:left w:val="none" w:sz="0" w:space="0" w:color="auto"/>
                <w:bottom w:val="none" w:sz="0" w:space="0" w:color="auto"/>
                <w:right w:val="none" w:sz="0" w:space="0" w:color="auto"/>
              </w:divBdr>
              <w:divsChild>
                <w:div w:id="152274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158426252">
      <w:bodyDiv w:val="1"/>
      <w:marLeft w:val="0"/>
      <w:marRight w:val="0"/>
      <w:marTop w:val="0"/>
      <w:marBottom w:val="0"/>
      <w:divBdr>
        <w:top w:val="none" w:sz="0" w:space="0" w:color="auto"/>
        <w:left w:val="none" w:sz="0" w:space="0" w:color="auto"/>
        <w:bottom w:val="none" w:sz="0" w:space="0" w:color="auto"/>
        <w:right w:val="none" w:sz="0" w:space="0" w:color="auto"/>
      </w:divBdr>
      <w:divsChild>
        <w:div w:id="1311329953">
          <w:marLeft w:val="0"/>
          <w:marRight w:val="0"/>
          <w:marTop w:val="0"/>
          <w:marBottom w:val="0"/>
          <w:divBdr>
            <w:top w:val="none" w:sz="0" w:space="0" w:color="auto"/>
            <w:left w:val="none" w:sz="0" w:space="0" w:color="auto"/>
            <w:bottom w:val="none" w:sz="0" w:space="0" w:color="auto"/>
            <w:right w:val="none" w:sz="0" w:space="0" w:color="auto"/>
          </w:divBdr>
          <w:divsChild>
            <w:div w:id="1121681122">
              <w:marLeft w:val="0"/>
              <w:marRight w:val="0"/>
              <w:marTop w:val="0"/>
              <w:marBottom w:val="0"/>
              <w:divBdr>
                <w:top w:val="none" w:sz="0" w:space="0" w:color="auto"/>
                <w:left w:val="none" w:sz="0" w:space="0" w:color="auto"/>
                <w:bottom w:val="none" w:sz="0" w:space="0" w:color="auto"/>
                <w:right w:val="none" w:sz="0" w:space="0" w:color="auto"/>
              </w:divBdr>
              <w:divsChild>
                <w:div w:id="7947357">
                  <w:marLeft w:val="0"/>
                  <w:marRight w:val="0"/>
                  <w:marTop w:val="0"/>
                  <w:marBottom w:val="0"/>
                  <w:divBdr>
                    <w:top w:val="none" w:sz="0" w:space="0" w:color="auto"/>
                    <w:left w:val="none" w:sz="0" w:space="0" w:color="auto"/>
                    <w:bottom w:val="none" w:sz="0" w:space="0" w:color="auto"/>
                    <w:right w:val="none" w:sz="0" w:space="0" w:color="auto"/>
                  </w:divBdr>
                  <w:divsChild>
                    <w:div w:id="98343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44209">
      <w:bodyDiv w:val="1"/>
      <w:marLeft w:val="0"/>
      <w:marRight w:val="0"/>
      <w:marTop w:val="0"/>
      <w:marBottom w:val="0"/>
      <w:divBdr>
        <w:top w:val="none" w:sz="0" w:space="0" w:color="auto"/>
        <w:left w:val="none" w:sz="0" w:space="0" w:color="auto"/>
        <w:bottom w:val="none" w:sz="0" w:space="0" w:color="auto"/>
        <w:right w:val="none" w:sz="0" w:space="0" w:color="auto"/>
      </w:divBdr>
      <w:divsChild>
        <w:div w:id="1225875560">
          <w:marLeft w:val="0"/>
          <w:marRight w:val="0"/>
          <w:marTop w:val="0"/>
          <w:marBottom w:val="0"/>
          <w:divBdr>
            <w:top w:val="none" w:sz="0" w:space="0" w:color="auto"/>
            <w:left w:val="none" w:sz="0" w:space="0" w:color="auto"/>
            <w:bottom w:val="none" w:sz="0" w:space="0" w:color="auto"/>
            <w:right w:val="none" w:sz="0" w:space="0" w:color="auto"/>
          </w:divBdr>
          <w:divsChild>
            <w:div w:id="70918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9087">
      <w:bodyDiv w:val="1"/>
      <w:marLeft w:val="0"/>
      <w:marRight w:val="0"/>
      <w:marTop w:val="0"/>
      <w:marBottom w:val="0"/>
      <w:divBdr>
        <w:top w:val="none" w:sz="0" w:space="0" w:color="auto"/>
        <w:left w:val="none" w:sz="0" w:space="0" w:color="auto"/>
        <w:bottom w:val="none" w:sz="0" w:space="0" w:color="auto"/>
        <w:right w:val="none" w:sz="0" w:space="0" w:color="auto"/>
      </w:divBdr>
      <w:divsChild>
        <w:div w:id="142940395">
          <w:marLeft w:val="0"/>
          <w:marRight w:val="0"/>
          <w:marTop w:val="0"/>
          <w:marBottom w:val="0"/>
          <w:divBdr>
            <w:top w:val="none" w:sz="0" w:space="0" w:color="auto"/>
            <w:left w:val="none" w:sz="0" w:space="0" w:color="auto"/>
            <w:bottom w:val="none" w:sz="0" w:space="0" w:color="auto"/>
            <w:right w:val="none" w:sz="0" w:space="0" w:color="auto"/>
          </w:divBdr>
          <w:divsChild>
            <w:div w:id="1049918129">
              <w:marLeft w:val="0"/>
              <w:marRight w:val="0"/>
              <w:marTop w:val="0"/>
              <w:marBottom w:val="0"/>
              <w:divBdr>
                <w:top w:val="none" w:sz="0" w:space="0" w:color="auto"/>
                <w:left w:val="none" w:sz="0" w:space="0" w:color="auto"/>
                <w:bottom w:val="none" w:sz="0" w:space="0" w:color="auto"/>
                <w:right w:val="none" w:sz="0" w:space="0" w:color="auto"/>
              </w:divBdr>
              <w:divsChild>
                <w:div w:id="71384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31108">
      <w:bodyDiv w:val="1"/>
      <w:marLeft w:val="0"/>
      <w:marRight w:val="0"/>
      <w:marTop w:val="0"/>
      <w:marBottom w:val="0"/>
      <w:divBdr>
        <w:top w:val="none" w:sz="0" w:space="0" w:color="auto"/>
        <w:left w:val="none" w:sz="0" w:space="0" w:color="auto"/>
        <w:bottom w:val="none" w:sz="0" w:space="0" w:color="auto"/>
        <w:right w:val="none" w:sz="0" w:space="0" w:color="auto"/>
      </w:divBdr>
      <w:divsChild>
        <w:div w:id="899634412">
          <w:marLeft w:val="0"/>
          <w:marRight w:val="0"/>
          <w:marTop w:val="0"/>
          <w:marBottom w:val="0"/>
          <w:divBdr>
            <w:top w:val="none" w:sz="0" w:space="0" w:color="auto"/>
            <w:left w:val="none" w:sz="0" w:space="0" w:color="auto"/>
            <w:bottom w:val="none" w:sz="0" w:space="0" w:color="auto"/>
            <w:right w:val="none" w:sz="0" w:space="0" w:color="auto"/>
          </w:divBdr>
          <w:divsChild>
            <w:div w:id="153187948">
              <w:marLeft w:val="0"/>
              <w:marRight w:val="0"/>
              <w:marTop w:val="0"/>
              <w:marBottom w:val="0"/>
              <w:divBdr>
                <w:top w:val="none" w:sz="0" w:space="0" w:color="auto"/>
                <w:left w:val="none" w:sz="0" w:space="0" w:color="auto"/>
                <w:bottom w:val="none" w:sz="0" w:space="0" w:color="auto"/>
                <w:right w:val="none" w:sz="0" w:space="0" w:color="auto"/>
              </w:divBdr>
              <w:divsChild>
                <w:div w:id="330959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64015">
      <w:bodyDiv w:val="1"/>
      <w:marLeft w:val="0"/>
      <w:marRight w:val="0"/>
      <w:marTop w:val="0"/>
      <w:marBottom w:val="0"/>
      <w:divBdr>
        <w:top w:val="none" w:sz="0" w:space="0" w:color="auto"/>
        <w:left w:val="none" w:sz="0" w:space="0" w:color="auto"/>
        <w:bottom w:val="none" w:sz="0" w:space="0" w:color="auto"/>
        <w:right w:val="none" w:sz="0" w:space="0" w:color="auto"/>
      </w:divBdr>
      <w:divsChild>
        <w:div w:id="595871649">
          <w:marLeft w:val="0"/>
          <w:marRight w:val="0"/>
          <w:marTop w:val="0"/>
          <w:marBottom w:val="0"/>
          <w:divBdr>
            <w:top w:val="none" w:sz="0" w:space="0" w:color="auto"/>
            <w:left w:val="none" w:sz="0" w:space="0" w:color="auto"/>
            <w:bottom w:val="none" w:sz="0" w:space="0" w:color="auto"/>
            <w:right w:val="none" w:sz="0" w:space="0" w:color="auto"/>
          </w:divBdr>
          <w:divsChild>
            <w:div w:id="1283732227">
              <w:marLeft w:val="0"/>
              <w:marRight w:val="0"/>
              <w:marTop w:val="0"/>
              <w:marBottom w:val="0"/>
              <w:divBdr>
                <w:top w:val="none" w:sz="0" w:space="0" w:color="auto"/>
                <w:left w:val="none" w:sz="0" w:space="0" w:color="auto"/>
                <w:bottom w:val="none" w:sz="0" w:space="0" w:color="auto"/>
                <w:right w:val="none" w:sz="0" w:space="0" w:color="auto"/>
              </w:divBdr>
              <w:divsChild>
                <w:div w:id="207133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01654">
      <w:bodyDiv w:val="1"/>
      <w:marLeft w:val="0"/>
      <w:marRight w:val="0"/>
      <w:marTop w:val="0"/>
      <w:marBottom w:val="0"/>
      <w:divBdr>
        <w:top w:val="none" w:sz="0" w:space="0" w:color="auto"/>
        <w:left w:val="none" w:sz="0" w:space="0" w:color="auto"/>
        <w:bottom w:val="none" w:sz="0" w:space="0" w:color="auto"/>
        <w:right w:val="none" w:sz="0" w:space="0" w:color="auto"/>
      </w:divBdr>
      <w:divsChild>
        <w:div w:id="950166855">
          <w:marLeft w:val="0"/>
          <w:marRight w:val="0"/>
          <w:marTop w:val="0"/>
          <w:marBottom w:val="0"/>
          <w:divBdr>
            <w:top w:val="none" w:sz="0" w:space="0" w:color="auto"/>
            <w:left w:val="none" w:sz="0" w:space="0" w:color="auto"/>
            <w:bottom w:val="none" w:sz="0" w:space="0" w:color="auto"/>
            <w:right w:val="none" w:sz="0" w:space="0" w:color="auto"/>
          </w:divBdr>
          <w:divsChild>
            <w:div w:id="1791585426">
              <w:marLeft w:val="0"/>
              <w:marRight w:val="0"/>
              <w:marTop w:val="0"/>
              <w:marBottom w:val="0"/>
              <w:divBdr>
                <w:top w:val="none" w:sz="0" w:space="0" w:color="auto"/>
                <w:left w:val="none" w:sz="0" w:space="0" w:color="auto"/>
                <w:bottom w:val="none" w:sz="0" w:space="0" w:color="auto"/>
                <w:right w:val="none" w:sz="0" w:space="0" w:color="auto"/>
              </w:divBdr>
              <w:divsChild>
                <w:div w:id="84226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18302">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16090342">
      <w:bodyDiv w:val="1"/>
      <w:marLeft w:val="0"/>
      <w:marRight w:val="0"/>
      <w:marTop w:val="0"/>
      <w:marBottom w:val="0"/>
      <w:divBdr>
        <w:top w:val="none" w:sz="0" w:space="0" w:color="auto"/>
        <w:left w:val="none" w:sz="0" w:space="0" w:color="auto"/>
        <w:bottom w:val="none" w:sz="0" w:space="0" w:color="auto"/>
        <w:right w:val="none" w:sz="0" w:space="0" w:color="auto"/>
      </w:divBdr>
      <w:divsChild>
        <w:div w:id="1521160000">
          <w:marLeft w:val="0"/>
          <w:marRight w:val="0"/>
          <w:marTop w:val="0"/>
          <w:marBottom w:val="0"/>
          <w:divBdr>
            <w:top w:val="none" w:sz="0" w:space="0" w:color="auto"/>
            <w:left w:val="none" w:sz="0" w:space="0" w:color="auto"/>
            <w:bottom w:val="none" w:sz="0" w:space="0" w:color="auto"/>
            <w:right w:val="none" w:sz="0" w:space="0" w:color="auto"/>
          </w:divBdr>
          <w:divsChild>
            <w:div w:id="698966519">
              <w:marLeft w:val="0"/>
              <w:marRight w:val="0"/>
              <w:marTop w:val="0"/>
              <w:marBottom w:val="0"/>
              <w:divBdr>
                <w:top w:val="none" w:sz="0" w:space="0" w:color="auto"/>
                <w:left w:val="none" w:sz="0" w:space="0" w:color="auto"/>
                <w:bottom w:val="none" w:sz="0" w:space="0" w:color="auto"/>
                <w:right w:val="none" w:sz="0" w:space="0" w:color="auto"/>
              </w:divBdr>
              <w:divsChild>
                <w:div w:id="32158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936095">
      <w:bodyDiv w:val="1"/>
      <w:marLeft w:val="0"/>
      <w:marRight w:val="0"/>
      <w:marTop w:val="0"/>
      <w:marBottom w:val="0"/>
      <w:divBdr>
        <w:top w:val="none" w:sz="0" w:space="0" w:color="auto"/>
        <w:left w:val="none" w:sz="0" w:space="0" w:color="auto"/>
        <w:bottom w:val="none" w:sz="0" w:space="0" w:color="auto"/>
        <w:right w:val="none" w:sz="0" w:space="0" w:color="auto"/>
      </w:divBdr>
      <w:divsChild>
        <w:div w:id="448817980">
          <w:marLeft w:val="0"/>
          <w:marRight w:val="0"/>
          <w:marTop w:val="0"/>
          <w:marBottom w:val="0"/>
          <w:divBdr>
            <w:top w:val="none" w:sz="0" w:space="0" w:color="auto"/>
            <w:left w:val="none" w:sz="0" w:space="0" w:color="auto"/>
            <w:bottom w:val="none" w:sz="0" w:space="0" w:color="auto"/>
            <w:right w:val="none" w:sz="0" w:space="0" w:color="auto"/>
          </w:divBdr>
          <w:divsChild>
            <w:div w:id="373192406">
              <w:marLeft w:val="0"/>
              <w:marRight w:val="0"/>
              <w:marTop w:val="0"/>
              <w:marBottom w:val="0"/>
              <w:divBdr>
                <w:top w:val="none" w:sz="0" w:space="0" w:color="auto"/>
                <w:left w:val="none" w:sz="0" w:space="0" w:color="auto"/>
                <w:bottom w:val="none" w:sz="0" w:space="0" w:color="auto"/>
                <w:right w:val="none" w:sz="0" w:space="0" w:color="auto"/>
              </w:divBdr>
              <w:divsChild>
                <w:div w:id="1819568396">
                  <w:marLeft w:val="0"/>
                  <w:marRight w:val="0"/>
                  <w:marTop w:val="0"/>
                  <w:marBottom w:val="0"/>
                  <w:divBdr>
                    <w:top w:val="none" w:sz="0" w:space="0" w:color="auto"/>
                    <w:left w:val="none" w:sz="0" w:space="0" w:color="auto"/>
                    <w:bottom w:val="none" w:sz="0" w:space="0" w:color="auto"/>
                    <w:right w:val="none" w:sz="0" w:space="0" w:color="auto"/>
                  </w:divBdr>
                  <w:divsChild>
                    <w:div w:id="152921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838412">
      <w:bodyDiv w:val="1"/>
      <w:marLeft w:val="0"/>
      <w:marRight w:val="0"/>
      <w:marTop w:val="0"/>
      <w:marBottom w:val="0"/>
      <w:divBdr>
        <w:top w:val="none" w:sz="0" w:space="0" w:color="auto"/>
        <w:left w:val="none" w:sz="0" w:space="0" w:color="auto"/>
        <w:bottom w:val="none" w:sz="0" w:space="0" w:color="auto"/>
        <w:right w:val="none" w:sz="0" w:space="0" w:color="auto"/>
      </w:divBdr>
    </w:div>
    <w:div w:id="265387394">
      <w:bodyDiv w:val="1"/>
      <w:marLeft w:val="0"/>
      <w:marRight w:val="0"/>
      <w:marTop w:val="0"/>
      <w:marBottom w:val="0"/>
      <w:divBdr>
        <w:top w:val="none" w:sz="0" w:space="0" w:color="auto"/>
        <w:left w:val="none" w:sz="0" w:space="0" w:color="auto"/>
        <w:bottom w:val="none" w:sz="0" w:space="0" w:color="auto"/>
        <w:right w:val="none" w:sz="0" w:space="0" w:color="auto"/>
      </w:divBdr>
      <w:divsChild>
        <w:div w:id="1507134542">
          <w:marLeft w:val="0"/>
          <w:marRight w:val="0"/>
          <w:marTop w:val="0"/>
          <w:marBottom w:val="0"/>
          <w:divBdr>
            <w:top w:val="none" w:sz="0" w:space="0" w:color="auto"/>
            <w:left w:val="none" w:sz="0" w:space="0" w:color="auto"/>
            <w:bottom w:val="none" w:sz="0" w:space="0" w:color="auto"/>
            <w:right w:val="none" w:sz="0" w:space="0" w:color="auto"/>
          </w:divBdr>
          <w:divsChild>
            <w:div w:id="57244016">
              <w:marLeft w:val="0"/>
              <w:marRight w:val="0"/>
              <w:marTop w:val="0"/>
              <w:marBottom w:val="0"/>
              <w:divBdr>
                <w:top w:val="none" w:sz="0" w:space="0" w:color="auto"/>
                <w:left w:val="none" w:sz="0" w:space="0" w:color="auto"/>
                <w:bottom w:val="none" w:sz="0" w:space="0" w:color="auto"/>
                <w:right w:val="none" w:sz="0" w:space="0" w:color="auto"/>
              </w:divBdr>
              <w:divsChild>
                <w:div w:id="154174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169142">
      <w:bodyDiv w:val="1"/>
      <w:marLeft w:val="0"/>
      <w:marRight w:val="0"/>
      <w:marTop w:val="0"/>
      <w:marBottom w:val="0"/>
      <w:divBdr>
        <w:top w:val="none" w:sz="0" w:space="0" w:color="auto"/>
        <w:left w:val="none" w:sz="0" w:space="0" w:color="auto"/>
        <w:bottom w:val="none" w:sz="0" w:space="0" w:color="auto"/>
        <w:right w:val="none" w:sz="0" w:space="0" w:color="auto"/>
      </w:divBdr>
      <w:divsChild>
        <w:div w:id="952204784">
          <w:marLeft w:val="0"/>
          <w:marRight w:val="0"/>
          <w:marTop w:val="0"/>
          <w:marBottom w:val="0"/>
          <w:divBdr>
            <w:top w:val="none" w:sz="0" w:space="0" w:color="auto"/>
            <w:left w:val="none" w:sz="0" w:space="0" w:color="auto"/>
            <w:bottom w:val="none" w:sz="0" w:space="0" w:color="auto"/>
            <w:right w:val="none" w:sz="0" w:space="0" w:color="auto"/>
          </w:divBdr>
          <w:divsChild>
            <w:div w:id="1285186665">
              <w:marLeft w:val="0"/>
              <w:marRight w:val="0"/>
              <w:marTop w:val="0"/>
              <w:marBottom w:val="0"/>
              <w:divBdr>
                <w:top w:val="none" w:sz="0" w:space="0" w:color="auto"/>
                <w:left w:val="none" w:sz="0" w:space="0" w:color="auto"/>
                <w:bottom w:val="none" w:sz="0" w:space="0" w:color="auto"/>
                <w:right w:val="none" w:sz="0" w:space="0" w:color="auto"/>
              </w:divBdr>
              <w:divsChild>
                <w:div w:id="153238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449956">
      <w:bodyDiv w:val="1"/>
      <w:marLeft w:val="0"/>
      <w:marRight w:val="0"/>
      <w:marTop w:val="0"/>
      <w:marBottom w:val="0"/>
      <w:divBdr>
        <w:top w:val="none" w:sz="0" w:space="0" w:color="auto"/>
        <w:left w:val="none" w:sz="0" w:space="0" w:color="auto"/>
        <w:bottom w:val="none" w:sz="0" w:space="0" w:color="auto"/>
        <w:right w:val="none" w:sz="0" w:space="0" w:color="auto"/>
      </w:divBdr>
      <w:divsChild>
        <w:div w:id="359208211">
          <w:marLeft w:val="0"/>
          <w:marRight w:val="0"/>
          <w:marTop w:val="0"/>
          <w:marBottom w:val="0"/>
          <w:divBdr>
            <w:top w:val="none" w:sz="0" w:space="0" w:color="auto"/>
            <w:left w:val="none" w:sz="0" w:space="0" w:color="auto"/>
            <w:bottom w:val="none" w:sz="0" w:space="0" w:color="auto"/>
            <w:right w:val="none" w:sz="0" w:space="0" w:color="auto"/>
          </w:divBdr>
          <w:divsChild>
            <w:div w:id="1151748609">
              <w:marLeft w:val="0"/>
              <w:marRight w:val="0"/>
              <w:marTop w:val="0"/>
              <w:marBottom w:val="0"/>
              <w:divBdr>
                <w:top w:val="none" w:sz="0" w:space="0" w:color="auto"/>
                <w:left w:val="none" w:sz="0" w:space="0" w:color="auto"/>
                <w:bottom w:val="none" w:sz="0" w:space="0" w:color="auto"/>
                <w:right w:val="none" w:sz="0" w:space="0" w:color="auto"/>
              </w:divBdr>
              <w:divsChild>
                <w:div w:id="53897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309209557">
      <w:bodyDiv w:val="1"/>
      <w:marLeft w:val="0"/>
      <w:marRight w:val="0"/>
      <w:marTop w:val="0"/>
      <w:marBottom w:val="0"/>
      <w:divBdr>
        <w:top w:val="none" w:sz="0" w:space="0" w:color="auto"/>
        <w:left w:val="none" w:sz="0" w:space="0" w:color="auto"/>
        <w:bottom w:val="none" w:sz="0" w:space="0" w:color="auto"/>
        <w:right w:val="none" w:sz="0" w:space="0" w:color="auto"/>
      </w:divBdr>
      <w:divsChild>
        <w:div w:id="1195078144">
          <w:marLeft w:val="0"/>
          <w:marRight w:val="0"/>
          <w:marTop w:val="0"/>
          <w:marBottom w:val="0"/>
          <w:divBdr>
            <w:top w:val="none" w:sz="0" w:space="0" w:color="auto"/>
            <w:left w:val="none" w:sz="0" w:space="0" w:color="auto"/>
            <w:bottom w:val="none" w:sz="0" w:space="0" w:color="auto"/>
            <w:right w:val="none" w:sz="0" w:space="0" w:color="auto"/>
          </w:divBdr>
          <w:divsChild>
            <w:div w:id="1534610893">
              <w:marLeft w:val="0"/>
              <w:marRight w:val="0"/>
              <w:marTop w:val="0"/>
              <w:marBottom w:val="0"/>
              <w:divBdr>
                <w:top w:val="none" w:sz="0" w:space="0" w:color="auto"/>
                <w:left w:val="none" w:sz="0" w:space="0" w:color="auto"/>
                <w:bottom w:val="none" w:sz="0" w:space="0" w:color="auto"/>
                <w:right w:val="none" w:sz="0" w:space="0" w:color="auto"/>
              </w:divBdr>
              <w:divsChild>
                <w:div w:id="2398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810730">
      <w:bodyDiv w:val="1"/>
      <w:marLeft w:val="0"/>
      <w:marRight w:val="0"/>
      <w:marTop w:val="0"/>
      <w:marBottom w:val="0"/>
      <w:divBdr>
        <w:top w:val="none" w:sz="0" w:space="0" w:color="auto"/>
        <w:left w:val="none" w:sz="0" w:space="0" w:color="auto"/>
        <w:bottom w:val="none" w:sz="0" w:space="0" w:color="auto"/>
        <w:right w:val="none" w:sz="0" w:space="0" w:color="auto"/>
      </w:divBdr>
    </w:div>
    <w:div w:id="321587141">
      <w:bodyDiv w:val="1"/>
      <w:marLeft w:val="0"/>
      <w:marRight w:val="0"/>
      <w:marTop w:val="0"/>
      <w:marBottom w:val="0"/>
      <w:divBdr>
        <w:top w:val="none" w:sz="0" w:space="0" w:color="auto"/>
        <w:left w:val="none" w:sz="0" w:space="0" w:color="auto"/>
        <w:bottom w:val="none" w:sz="0" w:space="0" w:color="auto"/>
        <w:right w:val="none" w:sz="0" w:space="0" w:color="auto"/>
      </w:divBdr>
    </w:div>
    <w:div w:id="363289643">
      <w:bodyDiv w:val="1"/>
      <w:marLeft w:val="0"/>
      <w:marRight w:val="0"/>
      <w:marTop w:val="0"/>
      <w:marBottom w:val="0"/>
      <w:divBdr>
        <w:top w:val="none" w:sz="0" w:space="0" w:color="auto"/>
        <w:left w:val="none" w:sz="0" w:space="0" w:color="auto"/>
        <w:bottom w:val="none" w:sz="0" w:space="0" w:color="auto"/>
        <w:right w:val="none" w:sz="0" w:space="0" w:color="auto"/>
      </w:divBdr>
      <w:divsChild>
        <w:div w:id="318312953">
          <w:marLeft w:val="0"/>
          <w:marRight w:val="0"/>
          <w:marTop w:val="0"/>
          <w:marBottom w:val="0"/>
          <w:divBdr>
            <w:top w:val="none" w:sz="0" w:space="0" w:color="auto"/>
            <w:left w:val="none" w:sz="0" w:space="0" w:color="auto"/>
            <w:bottom w:val="none" w:sz="0" w:space="0" w:color="auto"/>
            <w:right w:val="none" w:sz="0" w:space="0" w:color="auto"/>
          </w:divBdr>
          <w:divsChild>
            <w:div w:id="71240135">
              <w:marLeft w:val="0"/>
              <w:marRight w:val="0"/>
              <w:marTop w:val="0"/>
              <w:marBottom w:val="0"/>
              <w:divBdr>
                <w:top w:val="none" w:sz="0" w:space="0" w:color="auto"/>
                <w:left w:val="none" w:sz="0" w:space="0" w:color="auto"/>
                <w:bottom w:val="none" w:sz="0" w:space="0" w:color="auto"/>
                <w:right w:val="none" w:sz="0" w:space="0" w:color="auto"/>
              </w:divBdr>
              <w:divsChild>
                <w:div w:id="173600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990057">
      <w:bodyDiv w:val="1"/>
      <w:marLeft w:val="0"/>
      <w:marRight w:val="0"/>
      <w:marTop w:val="0"/>
      <w:marBottom w:val="0"/>
      <w:divBdr>
        <w:top w:val="none" w:sz="0" w:space="0" w:color="auto"/>
        <w:left w:val="none" w:sz="0" w:space="0" w:color="auto"/>
        <w:bottom w:val="none" w:sz="0" w:space="0" w:color="auto"/>
        <w:right w:val="none" w:sz="0" w:space="0" w:color="auto"/>
      </w:divBdr>
    </w:div>
    <w:div w:id="417168740">
      <w:bodyDiv w:val="1"/>
      <w:marLeft w:val="0"/>
      <w:marRight w:val="0"/>
      <w:marTop w:val="0"/>
      <w:marBottom w:val="0"/>
      <w:divBdr>
        <w:top w:val="none" w:sz="0" w:space="0" w:color="auto"/>
        <w:left w:val="none" w:sz="0" w:space="0" w:color="auto"/>
        <w:bottom w:val="none" w:sz="0" w:space="0" w:color="auto"/>
        <w:right w:val="none" w:sz="0" w:space="0" w:color="auto"/>
      </w:divBdr>
      <w:divsChild>
        <w:div w:id="362022696">
          <w:marLeft w:val="0"/>
          <w:marRight w:val="0"/>
          <w:marTop w:val="0"/>
          <w:marBottom w:val="0"/>
          <w:divBdr>
            <w:top w:val="none" w:sz="0" w:space="0" w:color="auto"/>
            <w:left w:val="none" w:sz="0" w:space="0" w:color="auto"/>
            <w:bottom w:val="none" w:sz="0" w:space="0" w:color="auto"/>
            <w:right w:val="none" w:sz="0" w:space="0" w:color="auto"/>
          </w:divBdr>
          <w:divsChild>
            <w:div w:id="1951207652">
              <w:marLeft w:val="0"/>
              <w:marRight w:val="0"/>
              <w:marTop w:val="0"/>
              <w:marBottom w:val="0"/>
              <w:divBdr>
                <w:top w:val="none" w:sz="0" w:space="0" w:color="auto"/>
                <w:left w:val="none" w:sz="0" w:space="0" w:color="auto"/>
                <w:bottom w:val="none" w:sz="0" w:space="0" w:color="auto"/>
                <w:right w:val="none" w:sz="0" w:space="0" w:color="auto"/>
              </w:divBdr>
              <w:divsChild>
                <w:div w:id="3188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066235">
      <w:bodyDiv w:val="1"/>
      <w:marLeft w:val="0"/>
      <w:marRight w:val="0"/>
      <w:marTop w:val="0"/>
      <w:marBottom w:val="0"/>
      <w:divBdr>
        <w:top w:val="none" w:sz="0" w:space="0" w:color="auto"/>
        <w:left w:val="none" w:sz="0" w:space="0" w:color="auto"/>
        <w:bottom w:val="none" w:sz="0" w:space="0" w:color="auto"/>
        <w:right w:val="none" w:sz="0" w:space="0" w:color="auto"/>
      </w:divBdr>
    </w:div>
    <w:div w:id="425274240">
      <w:bodyDiv w:val="1"/>
      <w:marLeft w:val="0"/>
      <w:marRight w:val="0"/>
      <w:marTop w:val="0"/>
      <w:marBottom w:val="0"/>
      <w:divBdr>
        <w:top w:val="none" w:sz="0" w:space="0" w:color="auto"/>
        <w:left w:val="none" w:sz="0" w:space="0" w:color="auto"/>
        <w:bottom w:val="none" w:sz="0" w:space="0" w:color="auto"/>
        <w:right w:val="none" w:sz="0" w:space="0" w:color="auto"/>
      </w:divBdr>
      <w:divsChild>
        <w:div w:id="1922909339">
          <w:marLeft w:val="0"/>
          <w:marRight w:val="0"/>
          <w:marTop w:val="0"/>
          <w:marBottom w:val="0"/>
          <w:divBdr>
            <w:top w:val="none" w:sz="0" w:space="0" w:color="auto"/>
            <w:left w:val="none" w:sz="0" w:space="0" w:color="auto"/>
            <w:bottom w:val="none" w:sz="0" w:space="0" w:color="auto"/>
            <w:right w:val="none" w:sz="0" w:space="0" w:color="auto"/>
          </w:divBdr>
          <w:divsChild>
            <w:div w:id="226376447">
              <w:marLeft w:val="0"/>
              <w:marRight w:val="0"/>
              <w:marTop w:val="0"/>
              <w:marBottom w:val="0"/>
              <w:divBdr>
                <w:top w:val="none" w:sz="0" w:space="0" w:color="auto"/>
                <w:left w:val="none" w:sz="0" w:space="0" w:color="auto"/>
                <w:bottom w:val="none" w:sz="0" w:space="0" w:color="auto"/>
                <w:right w:val="none" w:sz="0" w:space="0" w:color="auto"/>
              </w:divBdr>
              <w:divsChild>
                <w:div w:id="58753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280481">
      <w:bodyDiv w:val="1"/>
      <w:marLeft w:val="0"/>
      <w:marRight w:val="0"/>
      <w:marTop w:val="0"/>
      <w:marBottom w:val="0"/>
      <w:divBdr>
        <w:top w:val="none" w:sz="0" w:space="0" w:color="auto"/>
        <w:left w:val="none" w:sz="0" w:space="0" w:color="auto"/>
        <w:bottom w:val="none" w:sz="0" w:space="0" w:color="auto"/>
        <w:right w:val="none" w:sz="0" w:space="0" w:color="auto"/>
      </w:divBdr>
    </w:div>
    <w:div w:id="447699465">
      <w:bodyDiv w:val="1"/>
      <w:marLeft w:val="0"/>
      <w:marRight w:val="0"/>
      <w:marTop w:val="0"/>
      <w:marBottom w:val="0"/>
      <w:divBdr>
        <w:top w:val="none" w:sz="0" w:space="0" w:color="auto"/>
        <w:left w:val="none" w:sz="0" w:space="0" w:color="auto"/>
        <w:bottom w:val="none" w:sz="0" w:space="0" w:color="auto"/>
        <w:right w:val="none" w:sz="0" w:space="0" w:color="auto"/>
      </w:divBdr>
      <w:divsChild>
        <w:div w:id="816995689">
          <w:marLeft w:val="0"/>
          <w:marRight w:val="0"/>
          <w:marTop w:val="0"/>
          <w:marBottom w:val="0"/>
          <w:divBdr>
            <w:top w:val="none" w:sz="0" w:space="0" w:color="auto"/>
            <w:left w:val="none" w:sz="0" w:space="0" w:color="auto"/>
            <w:bottom w:val="none" w:sz="0" w:space="0" w:color="auto"/>
            <w:right w:val="none" w:sz="0" w:space="0" w:color="auto"/>
          </w:divBdr>
          <w:divsChild>
            <w:div w:id="337737788">
              <w:marLeft w:val="0"/>
              <w:marRight w:val="0"/>
              <w:marTop w:val="0"/>
              <w:marBottom w:val="0"/>
              <w:divBdr>
                <w:top w:val="none" w:sz="0" w:space="0" w:color="auto"/>
                <w:left w:val="none" w:sz="0" w:space="0" w:color="auto"/>
                <w:bottom w:val="none" w:sz="0" w:space="0" w:color="auto"/>
                <w:right w:val="none" w:sz="0" w:space="0" w:color="auto"/>
              </w:divBdr>
              <w:divsChild>
                <w:div w:id="65676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899177">
      <w:bodyDiv w:val="1"/>
      <w:marLeft w:val="0"/>
      <w:marRight w:val="0"/>
      <w:marTop w:val="0"/>
      <w:marBottom w:val="0"/>
      <w:divBdr>
        <w:top w:val="none" w:sz="0" w:space="0" w:color="auto"/>
        <w:left w:val="none" w:sz="0" w:space="0" w:color="auto"/>
        <w:bottom w:val="none" w:sz="0" w:space="0" w:color="auto"/>
        <w:right w:val="none" w:sz="0" w:space="0" w:color="auto"/>
      </w:divBdr>
      <w:divsChild>
        <w:div w:id="1940789667">
          <w:marLeft w:val="0"/>
          <w:marRight w:val="0"/>
          <w:marTop w:val="0"/>
          <w:marBottom w:val="0"/>
          <w:divBdr>
            <w:top w:val="none" w:sz="0" w:space="0" w:color="auto"/>
            <w:left w:val="none" w:sz="0" w:space="0" w:color="auto"/>
            <w:bottom w:val="none" w:sz="0" w:space="0" w:color="auto"/>
            <w:right w:val="none" w:sz="0" w:space="0" w:color="auto"/>
          </w:divBdr>
          <w:divsChild>
            <w:div w:id="2052798614">
              <w:marLeft w:val="0"/>
              <w:marRight w:val="0"/>
              <w:marTop w:val="0"/>
              <w:marBottom w:val="0"/>
              <w:divBdr>
                <w:top w:val="none" w:sz="0" w:space="0" w:color="auto"/>
                <w:left w:val="none" w:sz="0" w:space="0" w:color="auto"/>
                <w:bottom w:val="none" w:sz="0" w:space="0" w:color="auto"/>
                <w:right w:val="none" w:sz="0" w:space="0" w:color="auto"/>
              </w:divBdr>
              <w:divsChild>
                <w:div w:id="188829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101552">
      <w:bodyDiv w:val="1"/>
      <w:marLeft w:val="0"/>
      <w:marRight w:val="0"/>
      <w:marTop w:val="0"/>
      <w:marBottom w:val="0"/>
      <w:divBdr>
        <w:top w:val="none" w:sz="0" w:space="0" w:color="auto"/>
        <w:left w:val="none" w:sz="0" w:space="0" w:color="auto"/>
        <w:bottom w:val="none" w:sz="0" w:space="0" w:color="auto"/>
        <w:right w:val="none" w:sz="0" w:space="0" w:color="auto"/>
      </w:divBdr>
    </w:div>
    <w:div w:id="471335759">
      <w:bodyDiv w:val="1"/>
      <w:marLeft w:val="0"/>
      <w:marRight w:val="0"/>
      <w:marTop w:val="0"/>
      <w:marBottom w:val="0"/>
      <w:divBdr>
        <w:top w:val="none" w:sz="0" w:space="0" w:color="auto"/>
        <w:left w:val="none" w:sz="0" w:space="0" w:color="auto"/>
        <w:bottom w:val="none" w:sz="0" w:space="0" w:color="auto"/>
        <w:right w:val="none" w:sz="0" w:space="0" w:color="auto"/>
      </w:divBdr>
      <w:divsChild>
        <w:div w:id="395474549">
          <w:marLeft w:val="0"/>
          <w:marRight w:val="0"/>
          <w:marTop w:val="0"/>
          <w:marBottom w:val="0"/>
          <w:divBdr>
            <w:top w:val="none" w:sz="0" w:space="0" w:color="auto"/>
            <w:left w:val="none" w:sz="0" w:space="0" w:color="auto"/>
            <w:bottom w:val="none" w:sz="0" w:space="0" w:color="auto"/>
            <w:right w:val="none" w:sz="0" w:space="0" w:color="auto"/>
          </w:divBdr>
          <w:divsChild>
            <w:div w:id="1624926399">
              <w:marLeft w:val="0"/>
              <w:marRight w:val="0"/>
              <w:marTop w:val="0"/>
              <w:marBottom w:val="0"/>
              <w:divBdr>
                <w:top w:val="none" w:sz="0" w:space="0" w:color="auto"/>
                <w:left w:val="none" w:sz="0" w:space="0" w:color="auto"/>
                <w:bottom w:val="none" w:sz="0" w:space="0" w:color="auto"/>
                <w:right w:val="none" w:sz="0" w:space="0" w:color="auto"/>
              </w:divBdr>
              <w:divsChild>
                <w:div w:id="8824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498930127">
      <w:bodyDiv w:val="1"/>
      <w:marLeft w:val="0"/>
      <w:marRight w:val="0"/>
      <w:marTop w:val="0"/>
      <w:marBottom w:val="0"/>
      <w:divBdr>
        <w:top w:val="none" w:sz="0" w:space="0" w:color="auto"/>
        <w:left w:val="none" w:sz="0" w:space="0" w:color="auto"/>
        <w:bottom w:val="none" w:sz="0" w:space="0" w:color="auto"/>
        <w:right w:val="none" w:sz="0" w:space="0" w:color="auto"/>
      </w:divBdr>
      <w:divsChild>
        <w:div w:id="735009295">
          <w:marLeft w:val="0"/>
          <w:marRight w:val="0"/>
          <w:marTop w:val="0"/>
          <w:marBottom w:val="0"/>
          <w:divBdr>
            <w:top w:val="none" w:sz="0" w:space="0" w:color="auto"/>
            <w:left w:val="none" w:sz="0" w:space="0" w:color="auto"/>
            <w:bottom w:val="none" w:sz="0" w:space="0" w:color="auto"/>
            <w:right w:val="none" w:sz="0" w:space="0" w:color="auto"/>
          </w:divBdr>
          <w:divsChild>
            <w:div w:id="447625354">
              <w:marLeft w:val="0"/>
              <w:marRight w:val="0"/>
              <w:marTop w:val="0"/>
              <w:marBottom w:val="0"/>
              <w:divBdr>
                <w:top w:val="none" w:sz="0" w:space="0" w:color="auto"/>
                <w:left w:val="none" w:sz="0" w:space="0" w:color="auto"/>
                <w:bottom w:val="none" w:sz="0" w:space="0" w:color="auto"/>
                <w:right w:val="none" w:sz="0" w:space="0" w:color="auto"/>
              </w:divBdr>
              <w:divsChild>
                <w:div w:id="166835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800297">
      <w:bodyDiv w:val="1"/>
      <w:marLeft w:val="0"/>
      <w:marRight w:val="0"/>
      <w:marTop w:val="0"/>
      <w:marBottom w:val="0"/>
      <w:divBdr>
        <w:top w:val="none" w:sz="0" w:space="0" w:color="auto"/>
        <w:left w:val="none" w:sz="0" w:space="0" w:color="auto"/>
        <w:bottom w:val="none" w:sz="0" w:space="0" w:color="auto"/>
        <w:right w:val="none" w:sz="0" w:space="0" w:color="auto"/>
      </w:divBdr>
      <w:divsChild>
        <w:div w:id="1914848408">
          <w:marLeft w:val="0"/>
          <w:marRight w:val="0"/>
          <w:marTop w:val="0"/>
          <w:marBottom w:val="0"/>
          <w:divBdr>
            <w:top w:val="none" w:sz="0" w:space="0" w:color="auto"/>
            <w:left w:val="none" w:sz="0" w:space="0" w:color="auto"/>
            <w:bottom w:val="none" w:sz="0" w:space="0" w:color="auto"/>
            <w:right w:val="none" w:sz="0" w:space="0" w:color="auto"/>
          </w:divBdr>
          <w:divsChild>
            <w:div w:id="69411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802057">
      <w:bodyDiv w:val="1"/>
      <w:marLeft w:val="0"/>
      <w:marRight w:val="0"/>
      <w:marTop w:val="0"/>
      <w:marBottom w:val="0"/>
      <w:divBdr>
        <w:top w:val="none" w:sz="0" w:space="0" w:color="auto"/>
        <w:left w:val="none" w:sz="0" w:space="0" w:color="auto"/>
        <w:bottom w:val="none" w:sz="0" w:space="0" w:color="auto"/>
        <w:right w:val="none" w:sz="0" w:space="0" w:color="auto"/>
      </w:divBdr>
      <w:divsChild>
        <w:div w:id="949244394">
          <w:marLeft w:val="0"/>
          <w:marRight w:val="0"/>
          <w:marTop w:val="0"/>
          <w:marBottom w:val="0"/>
          <w:divBdr>
            <w:top w:val="none" w:sz="0" w:space="0" w:color="auto"/>
            <w:left w:val="none" w:sz="0" w:space="0" w:color="auto"/>
            <w:bottom w:val="none" w:sz="0" w:space="0" w:color="auto"/>
            <w:right w:val="none" w:sz="0" w:space="0" w:color="auto"/>
          </w:divBdr>
          <w:divsChild>
            <w:div w:id="664668195">
              <w:marLeft w:val="0"/>
              <w:marRight w:val="0"/>
              <w:marTop w:val="0"/>
              <w:marBottom w:val="0"/>
              <w:divBdr>
                <w:top w:val="none" w:sz="0" w:space="0" w:color="auto"/>
                <w:left w:val="none" w:sz="0" w:space="0" w:color="auto"/>
                <w:bottom w:val="none" w:sz="0" w:space="0" w:color="auto"/>
                <w:right w:val="none" w:sz="0" w:space="0" w:color="auto"/>
              </w:divBdr>
              <w:divsChild>
                <w:div w:id="196380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278871">
      <w:bodyDiv w:val="1"/>
      <w:marLeft w:val="0"/>
      <w:marRight w:val="0"/>
      <w:marTop w:val="0"/>
      <w:marBottom w:val="0"/>
      <w:divBdr>
        <w:top w:val="none" w:sz="0" w:space="0" w:color="auto"/>
        <w:left w:val="none" w:sz="0" w:space="0" w:color="auto"/>
        <w:bottom w:val="none" w:sz="0" w:space="0" w:color="auto"/>
        <w:right w:val="none" w:sz="0" w:space="0" w:color="auto"/>
      </w:divBdr>
      <w:divsChild>
        <w:div w:id="1965453761">
          <w:marLeft w:val="0"/>
          <w:marRight w:val="0"/>
          <w:marTop w:val="0"/>
          <w:marBottom w:val="0"/>
          <w:divBdr>
            <w:top w:val="none" w:sz="0" w:space="0" w:color="auto"/>
            <w:left w:val="none" w:sz="0" w:space="0" w:color="auto"/>
            <w:bottom w:val="none" w:sz="0" w:space="0" w:color="auto"/>
            <w:right w:val="none" w:sz="0" w:space="0" w:color="auto"/>
          </w:divBdr>
          <w:divsChild>
            <w:div w:id="1154951100">
              <w:marLeft w:val="0"/>
              <w:marRight w:val="0"/>
              <w:marTop w:val="0"/>
              <w:marBottom w:val="0"/>
              <w:divBdr>
                <w:top w:val="none" w:sz="0" w:space="0" w:color="auto"/>
                <w:left w:val="none" w:sz="0" w:space="0" w:color="auto"/>
                <w:bottom w:val="none" w:sz="0" w:space="0" w:color="auto"/>
                <w:right w:val="none" w:sz="0" w:space="0" w:color="auto"/>
              </w:divBdr>
              <w:divsChild>
                <w:div w:id="137916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853974">
      <w:bodyDiv w:val="1"/>
      <w:marLeft w:val="0"/>
      <w:marRight w:val="0"/>
      <w:marTop w:val="0"/>
      <w:marBottom w:val="0"/>
      <w:divBdr>
        <w:top w:val="none" w:sz="0" w:space="0" w:color="auto"/>
        <w:left w:val="none" w:sz="0" w:space="0" w:color="auto"/>
        <w:bottom w:val="none" w:sz="0" w:space="0" w:color="auto"/>
        <w:right w:val="none" w:sz="0" w:space="0" w:color="auto"/>
      </w:divBdr>
    </w:div>
    <w:div w:id="554894813">
      <w:bodyDiv w:val="1"/>
      <w:marLeft w:val="0"/>
      <w:marRight w:val="0"/>
      <w:marTop w:val="0"/>
      <w:marBottom w:val="0"/>
      <w:divBdr>
        <w:top w:val="none" w:sz="0" w:space="0" w:color="auto"/>
        <w:left w:val="none" w:sz="0" w:space="0" w:color="auto"/>
        <w:bottom w:val="none" w:sz="0" w:space="0" w:color="auto"/>
        <w:right w:val="none" w:sz="0" w:space="0" w:color="auto"/>
      </w:divBdr>
      <w:divsChild>
        <w:div w:id="618679459">
          <w:marLeft w:val="0"/>
          <w:marRight w:val="0"/>
          <w:marTop w:val="0"/>
          <w:marBottom w:val="0"/>
          <w:divBdr>
            <w:top w:val="none" w:sz="0" w:space="0" w:color="auto"/>
            <w:left w:val="none" w:sz="0" w:space="0" w:color="auto"/>
            <w:bottom w:val="none" w:sz="0" w:space="0" w:color="auto"/>
            <w:right w:val="none" w:sz="0" w:space="0" w:color="auto"/>
          </w:divBdr>
          <w:divsChild>
            <w:div w:id="317540348">
              <w:marLeft w:val="0"/>
              <w:marRight w:val="0"/>
              <w:marTop w:val="0"/>
              <w:marBottom w:val="0"/>
              <w:divBdr>
                <w:top w:val="none" w:sz="0" w:space="0" w:color="auto"/>
                <w:left w:val="none" w:sz="0" w:space="0" w:color="auto"/>
                <w:bottom w:val="none" w:sz="0" w:space="0" w:color="auto"/>
                <w:right w:val="none" w:sz="0" w:space="0" w:color="auto"/>
              </w:divBdr>
              <w:divsChild>
                <w:div w:id="136382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307327">
      <w:bodyDiv w:val="1"/>
      <w:marLeft w:val="0"/>
      <w:marRight w:val="0"/>
      <w:marTop w:val="0"/>
      <w:marBottom w:val="0"/>
      <w:divBdr>
        <w:top w:val="none" w:sz="0" w:space="0" w:color="auto"/>
        <w:left w:val="none" w:sz="0" w:space="0" w:color="auto"/>
        <w:bottom w:val="none" w:sz="0" w:space="0" w:color="auto"/>
        <w:right w:val="none" w:sz="0" w:space="0" w:color="auto"/>
      </w:divBdr>
    </w:div>
    <w:div w:id="591084890">
      <w:bodyDiv w:val="1"/>
      <w:marLeft w:val="0"/>
      <w:marRight w:val="0"/>
      <w:marTop w:val="0"/>
      <w:marBottom w:val="0"/>
      <w:divBdr>
        <w:top w:val="none" w:sz="0" w:space="0" w:color="auto"/>
        <w:left w:val="none" w:sz="0" w:space="0" w:color="auto"/>
        <w:bottom w:val="none" w:sz="0" w:space="0" w:color="auto"/>
        <w:right w:val="none" w:sz="0" w:space="0" w:color="auto"/>
      </w:divBdr>
    </w:div>
    <w:div w:id="611015794">
      <w:bodyDiv w:val="1"/>
      <w:marLeft w:val="0"/>
      <w:marRight w:val="0"/>
      <w:marTop w:val="0"/>
      <w:marBottom w:val="0"/>
      <w:divBdr>
        <w:top w:val="none" w:sz="0" w:space="0" w:color="auto"/>
        <w:left w:val="none" w:sz="0" w:space="0" w:color="auto"/>
        <w:bottom w:val="none" w:sz="0" w:space="0" w:color="auto"/>
        <w:right w:val="none" w:sz="0" w:space="0" w:color="auto"/>
      </w:divBdr>
      <w:divsChild>
        <w:div w:id="234708322">
          <w:marLeft w:val="0"/>
          <w:marRight w:val="0"/>
          <w:marTop w:val="0"/>
          <w:marBottom w:val="0"/>
          <w:divBdr>
            <w:top w:val="none" w:sz="0" w:space="0" w:color="auto"/>
            <w:left w:val="none" w:sz="0" w:space="0" w:color="auto"/>
            <w:bottom w:val="none" w:sz="0" w:space="0" w:color="auto"/>
            <w:right w:val="none" w:sz="0" w:space="0" w:color="auto"/>
          </w:divBdr>
          <w:divsChild>
            <w:div w:id="1099332026">
              <w:marLeft w:val="0"/>
              <w:marRight w:val="0"/>
              <w:marTop w:val="0"/>
              <w:marBottom w:val="0"/>
              <w:divBdr>
                <w:top w:val="none" w:sz="0" w:space="0" w:color="auto"/>
                <w:left w:val="none" w:sz="0" w:space="0" w:color="auto"/>
                <w:bottom w:val="none" w:sz="0" w:space="0" w:color="auto"/>
                <w:right w:val="none" w:sz="0" w:space="0" w:color="auto"/>
              </w:divBdr>
              <w:divsChild>
                <w:div w:id="1658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061120">
      <w:bodyDiv w:val="1"/>
      <w:marLeft w:val="0"/>
      <w:marRight w:val="0"/>
      <w:marTop w:val="0"/>
      <w:marBottom w:val="0"/>
      <w:divBdr>
        <w:top w:val="none" w:sz="0" w:space="0" w:color="auto"/>
        <w:left w:val="none" w:sz="0" w:space="0" w:color="auto"/>
        <w:bottom w:val="none" w:sz="0" w:space="0" w:color="auto"/>
        <w:right w:val="none" w:sz="0" w:space="0" w:color="auto"/>
      </w:divBdr>
      <w:divsChild>
        <w:div w:id="246958566">
          <w:marLeft w:val="0"/>
          <w:marRight w:val="0"/>
          <w:marTop w:val="0"/>
          <w:marBottom w:val="0"/>
          <w:divBdr>
            <w:top w:val="none" w:sz="0" w:space="0" w:color="auto"/>
            <w:left w:val="none" w:sz="0" w:space="0" w:color="auto"/>
            <w:bottom w:val="none" w:sz="0" w:space="0" w:color="auto"/>
            <w:right w:val="none" w:sz="0" w:space="0" w:color="auto"/>
          </w:divBdr>
          <w:divsChild>
            <w:div w:id="409038155">
              <w:marLeft w:val="0"/>
              <w:marRight w:val="0"/>
              <w:marTop w:val="0"/>
              <w:marBottom w:val="0"/>
              <w:divBdr>
                <w:top w:val="none" w:sz="0" w:space="0" w:color="auto"/>
                <w:left w:val="none" w:sz="0" w:space="0" w:color="auto"/>
                <w:bottom w:val="none" w:sz="0" w:space="0" w:color="auto"/>
                <w:right w:val="none" w:sz="0" w:space="0" w:color="auto"/>
              </w:divBdr>
              <w:divsChild>
                <w:div w:id="1898777645">
                  <w:marLeft w:val="0"/>
                  <w:marRight w:val="0"/>
                  <w:marTop w:val="0"/>
                  <w:marBottom w:val="0"/>
                  <w:divBdr>
                    <w:top w:val="none" w:sz="0" w:space="0" w:color="auto"/>
                    <w:left w:val="none" w:sz="0" w:space="0" w:color="auto"/>
                    <w:bottom w:val="none" w:sz="0" w:space="0" w:color="auto"/>
                    <w:right w:val="none" w:sz="0" w:space="0" w:color="auto"/>
                  </w:divBdr>
                  <w:divsChild>
                    <w:div w:id="199860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198893">
      <w:bodyDiv w:val="1"/>
      <w:marLeft w:val="0"/>
      <w:marRight w:val="0"/>
      <w:marTop w:val="0"/>
      <w:marBottom w:val="0"/>
      <w:divBdr>
        <w:top w:val="none" w:sz="0" w:space="0" w:color="auto"/>
        <w:left w:val="none" w:sz="0" w:space="0" w:color="auto"/>
        <w:bottom w:val="none" w:sz="0" w:space="0" w:color="auto"/>
        <w:right w:val="none" w:sz="0" w:space="0" w:color="auto"/>
      </w:divBdr>
      <w:divsChild>
        <w:div w:id="1511487230">
          <w:marLeft w:val="0"/>
          <w:marRight w:val="0"/>
          <w:marTop w:val="0"/>
          <w:marBottom w:val="0"/>
          <w:divBdr>
            <w:top w:val="none" w:sz="0" w:space="0" w:color="auto"/>
            <w:left w:val="none" w:sz="0" w:space="0" w:color="auto"/>
            <w:bottom w:val="none" w:sz="0" w:space="0" w:color="auto"/>
            <w:right w:val="none" w:sz="0" w:space="0" w:color="auto"/>
          </w:divBdr>
          <w:divsChild>
            <w:div w:id="2096241244">
              <w:marLeft w:val="0"/>
              <w:marRight w:val="0"/>
              <w:marTop w:val="0"/>
              <w:marBottom w:val="0"/>
              <w:divBdr>
                <w:top w:val="none" w:sz="0" w:space="0" w:color="auto"/>
                <w:left w:val="none" w:sz="0" w:space="0" w:color="auto"/>
                <w:bottom w:val="none" w:sz="0" w:space="0" w:color="auto"/>
                <w:right w:val="none" w:sz="0" w:space="0" w:color="auto"/>
              </w:divBdr>
              <w:divsChild>
                <w:div w:id="20599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151051">
      <w:bodyDiv w:val="1"/>
      <w:marLeft w:val="0"/>
      <w:marRight w:val="0"/>
      <w:marTop w:val="0"/>
      <w:marBottom w:val="0"/>
      <w:divBdr>
        <w:top w:val="none" w:sz="0" w:space="0" w:color="auto"/>
        <w:left w:val="none" w:sz="0" w:space="0" w:color="auto"/>
        <w:bottom w:val="none" w:sz="0" w:space="0" w:color="auto"/>
        <w:right w:val="none" w:sz="0" w:space="0" w:color="auto"/>
      </w:divBdr>
      <w:divsChild>
        <w:div w:id="198202989">
          <w:marLeft w:val="0"/>
          <w:marRight w:val="0"/>
          <w:marTop w:val="0"/>
          <w:marBottom w:val="0"/>
          <w:divBdr>
            <w:top w:val="none" w:sz="0" w:space="0" w:color="auto"/>
            <w:left w:val="none" w:sz="0" w:space="0" w:color="auto"/>
            <w:bottom w:val="none" w:sz="0" w:space="0" w:color="auto"/>
            <w:right w:val="none" w:sz="0" w:space="0" w:color="auto"/>
          </w:divBdr>
          <w:divsChild>
            <w:div w:id="507989792">
              <w:marLeft w:val="0"/>
              <w:marRight w:val="0"/>
              <w:marTop w:val="0"/>
              <w:marBottom w:val="0"/>
              <w:divBdr>
                <w:top w:val="none" w:sz="0" w:space="0" w:color="auto"/>
                <w:left w:val="none" w:sz="0" w:space="0" w:color="auto"/>
                <w:bottom w:val="none" w:sz="0" w:space="0" w:color="auto"/>
                <w:right w:val="none" w:sz="0" w:space="0" w:color="auto"/>
              </w:divBdr>
              <w:divsChild>
                <w:div w:id="81226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167226">
      <w:bodyDiv w:val="1"/>
      <w:marLeft w:val="0"/>
      <w:marRight w:val="0"/>
      <w:marTop w:val="0"/>
      <w:marBottom w:val="0"/>
      <w:divBdr>
        <w:top w:val="none" w:sz="0" w:space="0" w:color="auto"/>
        <w:left w:val="none" w:sz="0" w:space="0" w:color="auto"/>
        <w:bottom w:val="none" w:sz="0" w:space="0" w:color="auto"/>
        <w:right w:val="none" w:sz="0" w:space="0" w:color="auto"/>
      </w:divBdr>
      <w:divsChild>
        <w:div w:id="1768621664">
          <w:marLeft w:val="0"/>
          <w:marRight w:val="0"/>
          <w:marTop w:val="0"/>
          <w:marBottom w:val="0"/>
          <w:divBdr>
            <w:top w:val="none" w:sz="0" w:space="0" w:color="auto"/>
            <w:left w:val="none" w:sz="0" w:space="0" w:color="auto"/>
            <w:bottom w:val="none" w:sz="0" w:space="0" w:color="auto"/>
            <w:right w:val="none" w:sz="0" w:space="0" w:color="auto"/>
          </w:divBdr>
          <w:divsChild>
            <w:div w:id="1469467923">
              <w:marLeft w:val="0"/>
              <w:marRight w:val="0"/>
              <w:marTop w:val="0"/>
              <w:marBottom w:val="0"/>
              <w:divBdr>
                <w:top w:val="none" w:sz="0" w:space="0" w:color="auto"/>
                <w:left w:val="none" w:sz="0" w:space="0" w:color="auto"/>
                <w:bottom w:val="none" w:sz="0" w:space="0" w:color="auto"/>
                <w:right w:val="none" w:sz="0" w:space="0" w:color="auto"/>
              </w:divBdr>
              <w:divsChild>
                <w:div w:id="164227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482756">
      <w:bodyDiv w:val="1"/>
      <w:marLeft w:val="0"/>
      <w:marRight w:val="0"/>
      <w:marTop w:val="0"/>
      <w:marBottom w:val="0"/>
      <w:divBdr>
        <w:top w:val="none" w:sz="0" w:space="0" w:color="auto"/>
        <w:left w:val="none" w:sz="0" w:space="0" w:color="auto"/>
        <w:bottom w:val="none" w:sz="0" w:space="0" w:color="auto"/>
        <w:right w:val="none" w:sz="0" w:space="0" w:color="auto"/>
      </w:divBdr>
    </w:div>
    <w:div w:id="740326894">
      <w:bodyDiv w:val="1"/>
      <w:marLeft w:val="0"/>
      <w:marRight w:val="0"/>
      <w:marTop w:val="0"/>
      <w:marBottom w:val="0"/>
      <w:divBdr>
        <w:top w:val="none" w:sz="0" w:space="0" w:color="auto"/>
        <w:left w:val="none" w:sz="0" w:space="0" w:color="auto"/>
        <w:bottom w:val="none" w:sz="0" w:space="0" w:color="auto"/>
        <w:right w:val="none" w:sz="0" w:space="0" w:color="auto"/>
      </w:divBdr>
      <w:divsChild>
        <w:div w:id="1625578854">
          <w:marLeft w:val="0"/>
          <w:marRight w:val="0"/>
          <w:marTop w:val="0"/>
          <w:marBottom w:val="0"/>
          <w:divBdr>
            <w:top w:val="none" w:sz="0" w:space="0" w:color="auto"/>
            <w:left w:val="none" w:sz="0" w:space="0" w:color="auto"/>
            <w:bottom w:val="none" w:sz="0" w:space="0" w:color="auto"/>
            <w:right w:val="none" w:sz="0" w:space="0" w:color="auto"/>
          </w:divBdr>
          <w:divsChild>
            <w:div w:id="1992635702">
              <w:marLeft w:val="0"/>
              <w:marRight w:val="0"/>
              <w:marTop w:val="0"/>
              <w:marBottom w:val="0"/>
              <w:divBdr>
                <w:top w:val="none" w:sz="0" w:space="0" w:color="auto"/>
                <w:left w:val="none" w:sz="0" w:space="0" w:color="auto"/>
                <w:bottom w:val="none" w:sz="0" w:space="0" w:color="auto"/>
                <w:right w:val="none" w:sz="0" w:space="0" w:color="auto"/>
              </w:divBdr>
              <w:divsChild>
                <w:div w:id="1170220298">
                  <w:marLeft w:val="0"/>
                  <w:marRight w:val="0"/>
                  <w:marTop w:val="0"/>
                  <w:marBottom w:val="0"/>
                  <w:divBdr>
                    <w:top w:val="none" w:sz="0" w:space="0" w:color="auto"/>
                    <w:left w:val="none" w:sz="0" w:space="0" w:color="auto"/>
                    <w:bottom w:val="none" w:sz="0" w:space="0" w:color="auto"/>
                    <w:right w:val="none" w:sz="0" w:space="0" w:color="auto"/>
                  </w:divBdr>
                  <w:divsChild>
                    <w:div w:id="27028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1124245">
      <w:bodyDiv w:val="1"/>
      <w:marLeft w:val="0"/>
      <w:marRight w:val="0"/>
      <w:marTop w:val="0"/>
      <w:marBottom w:val="0"/>
      <w:divBdr>
        <w:top w:val="none" w:sz="0" w:space="0" w:color="auto"/>
        <w:left w:val="none" w:sz="0" w:space="0" w:color="auto"/>
        <w:bottom w:val="none" w:sz="0" w:space="0" w:color="auto"/>
        <w:right w:val="none" w:sz="0" w:space="0" w:color="auto"/>
      </w:divBdr>
    </w:div>
    <w:div w:id="752900232">
      <w:bodyDiv w:val="1"/>
      <w:marLeft w:val="0"/>
      <w:marRight w:val="0"/>
      <w:marTop w:val="0"/>
      <w:marBottom w:val="0"/>
      <w:divBdr>
        <w:top w:val="none" w:sz="0" w:space="0" w:color="auto"/>
        <w:left w:val="none" w:sz="0" w:space="0" w:color="auto"/>
        <w:bottom w:val="none" w:sz="0" w:space="0" w:color="auto"/>
        <w:right w:val="none" w:sz="0" w:space="0" w:color="auto"/>
      </w:divBdr>
    </w:div>
    <w:div w:id="758215847">
      <w:bodyDiv w:val="1"/>
      <w:marLeft w:val="0"/>
      <w:marRight w:val="0"/>
      <w:marTop w:val="0"/>
      <w:marBottom w:val="0"/>
      <w:divBdr>
        <w:top w:val="none" w:sz="0" w:space="0" w:color="auto"/>
        <w:left w:val="none" w:sz="0" w:space="0" w:color="auto"/>
        <w:bottom w:val="none" w:sz="0" w:space="0" w:color="auto"/>
        <w:right w:val="none" w:sz="0" w:space="0" w:color="auto"/>
      </w:divBdr>
      <w:divsChild>
        <w:div w:id="669212179">
          <w:marLeft w:val="0"/>
          <w:marRight w:val="0"/>
          <w:marTop w:val="0"/>
          <w:marBottom w:val="0"/>
          <w:divBdr>
            <w:top w:val="none" w:sz="0" w:space="0" w:color="auto"/>
            <w:left w:val="none" w:sz="0" w:space="0" w:color="auto"/>
            <w:bottom w:val="none" w:sz="0" w:space="0" w:color="auto"/>
            <w:right w:val="none" w:sz="0" w:space="0" w:color="auto"/>
          </w:divBdr>
          <w:divsChild>
            <w:div w:id="1906716646">
              <w:marLeft w:val="0"/>
              <w:marRight w:val="0"/>
              <w:marTop w:val="0"/>
              <w:marBottom w:val="0"/>
              <w:divBdr>
                <w:top w:val="none" w:sz="0" w:space="0" w:color="auto"/>
                <w:left w:val="none" w:sz="0" w:space="0" w:color="auto"/>
                <w:bottom w:val="none" w:sz="0" w:space="0" w:color="auto"/>
                <w:right w:val="none" w:sz="0" w:space="0" w:color="auto"/>
              </w:divBdr>
              <w:divsChild>
                <w:div w:id="114138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384093">
      <w:bodyDiv w:val="1"/>
      <w:marLeft w:val="0"/>
      <w:marRight w:val="0"/>
      <w:marTop w:val="0"/>
      <w:marBottom w:val="0"/>
      <w:divBdr>
        <w:top w:val="none" w:sz="0" w:space="0" w:color="auto"/>
        <w:left w:val="none" w:sz="0" w:space="0" w:color="auto"/>
        <w:bottom w:val="none" w:sz="0" w:space="0" w:color="auto"/>
        <w:right w:val="none" w:sz="0" w:space="0" w:color="auto"/>
      </w:divBdr>
      <w:divsChild>
        <w:div w:id="2017806289">
          <w:marLeft w:val="0"/>
          <w:marRight w:val="0"/>
          <w:marTop w:val="0"/>
          <w:marBottom w:val="0"/>
          <w:divBdr>
            <w:top w:val="none" w:sz="0" w:space="0" w:color="auto"/>
            <w:left w:val="none" w:sz="0" w:space="0" w:color="auto"/>
            <w:bottom w:val="none" w:sz="0" w:space="0" w:color="auto"/>
            <w:right w:val="none" w:sz="0" w:space="0" w:color="auto"/>
          </w:divBdr>
          <w:divsChild>
            <w:div w:id="98843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389642">
      <w:bodyDiv w:val="1"/>
      <w:marLeft w:val="0"/>
      <w:marRight w:val="0"/>
      <w:marTop w:val="0"/>
      <w:marBottom w:val="0"/>
      <w:divBdr>
        <w:top w:val="none" w:sz="0" w:space="0" w:color="auto"/>
        <w:left w:val="none" w:sz="0" w:space="0" w:color="auto"/>
        <w:bottom w:val="none" w:sz="0" w:space="0" w:color="auto"/>
        <w:right w:val="none" w:sz="0" w:space="0" w:color="auto"/>
      </w:divBdr>
    </w:div>
    <w:div w:id="800459356">
      <w:bodyDiv w:val="1"/>
      <w:marLeft w:val="0"/>
      <w:marRight w:val="0"/>
      <w:marTop w:val="0"/>
      <w:marBottom w:val="0"/>
      <w:divBdr>
        <w:top w:val="none" w:sz="0" w:space="0" w:color="auto"/>
        <w:left w:val="none" w:sz="0" w:space="0" w:color="auto"/>
        <w:bottom w:val="none" w:sz="0" w:space="0" w:color="auto"/>
        <w:right w:val="none" w:sz="0" w:space="0" w:color="auto"/>
      </w:divBdr>
      <w:divsChild>
        <w:div w:id="2081445832">
          <w:marLeft w:val="0"/>
          <w:marRight w:val="0"/>
          <w:marTop w:val="0"/>
          <w:marBottom w:val="0"/>
          <w:divBdr>
            <w:top w:val="none" w:sz="0" w:space="0" w:color="auto"/>
            <w:left w:val="none" w:sz="0" w:space="0" w:color="auto"/>
            <w:bottom w:val="none" w:sz="0" w:space="0" w:color="auto"/>
            <w:right w:val="none" w:sz="0" w:space="0" w:color="auto"/>
          </w:divBdr>
          <w:divsChild>
            <w:div w:id="1478036070">
              <w:marLeft w:val="0"/>
              <w:marRight w:val="0"/>
              <w:marTop w:val="0"/>
              <w:marBottom w:val="0"/>
              <w:divBdr>
                <w:top w:val="none" w:sz="0" w:space="0" w:color="auto"/>
                <w:left w:val="none" w:sz="0" w:space="0" w:color="auto"/>
                <w:bottom w:val="none" w:sz="0" w:space="0" w:color="auto"/>
                <w:right w:val="none" w:sz="0" w:space="0" w:color="auto"/>
              </w:divBdr>
              <w:divsChild>
                <w:div w:id="104359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991231">
      <w:bodyDiv w:val="1"/>
      <w:marLeft w:val="0"/>
      <w:marRight w:val="0"/>
      <w:marTop w:val="0"/>
      <w:marBottom w:val="0"/>
      <w:divBdr>
        <w:top w:val="none" w:sz="0" w:space="0" w:color="auto"/>
        <w:left w:val="none" w:sz="0" w:space="0" w:color="auto"/>
        <w:bottom w:val="none" w:sz="0" w:space="0" w:color="auto"/>
        <w:right w:val="none" w:sz="0" w:space="0" w:color="auto"/>
      </w:divBdr>
      <w:divsChild>
        <w:div w:id="1058211581">
          <w:marLeft w:val="0"/>
          <w:marRight w:val="0"/>
          <w:marTop w:val="0"/>
          <w:marBottom w:val="0"/>
          <w:divBdr>
            <w:top w:val="none" w:sz="0" w:space="0" w:color="auto"/>
            <w:left w:val="none" w:sz="0" w:space="0" w:color="auto"/>
            <w:bottom w:val="none" w:sz="0" w:space="0" w:color="auto"/>
            <w:right w:val="none" w:sz="0" w:space="0" w:color="auto"/>
          </w:divBdr>
          <w:divsChild>
            <w:div w:id="1894804979">
              <w:marLeft w:val="0"/>
              <w:marRight w:val="0"/>
              <w:marTop w:val="0"/>
              <w:marBottom w:val="0"/>
              <w:divBdr>
                <w:top w:val="none" w:sz="0" w:space="0" w:color="auto"/>
                <w:left w:val="none" w:sz="0" w:space="0" w:color="auto"/>
                <w:bottom w:val="none" w:sz="0" w:space="0" w:color="auto"/>
                <w:right w:val="none" w:sz="0" w:space="0" w:color="auto"/>
              </w:divBdr>
              <w:divsChild>
                <w:div w:id="192409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51296">
      <w:bodyDiv w:val="1"/>
      <w:marLeft w:val="0"/>
      <w:marRight w:val="0"/>
      <w:marTop w:val="0"/>
      <w:marBottom w:val="0"/>
      <w:divBdr>
        <w:top w:val="none" w:sz="0" w:space="0" w:color="auto"/>
        <w:left w:val="none" w:sz="0" w:space="0" w:color="auto"/>
        <w:bottom w:val="none" w:sz="0" w:space="0" w:color="auto"/>
        <w:right w:val="none" w:sz="0" w:space="0" w:color="auto"/>
      </w:divBdr>
      <w:divsChild>
        <w:div w:id="384183380">
          <w:marLeft w:val="0"/>
          <w:marRight w:val="0"/>
          <w:marTop w:val="0"/>
          <w:marBottom w:val="0"/>
          <w:divBdr>
            <w:top w:val="none" w:sz="0" w:space="0" w:color="auto"/>
            <w:left w:val="none" w:sz="0" w:space="0" w:color="auto"/>
            <w:bottom w:val="none" w:sz="0" w:space="0" w:color="auto"/>
            <w:right w:val="none" w:sz="0" w:space="0" w:color="auto"/>
          </w:divBdr>
          <w:divsChild>
            <w:div w:id="267737188">
              <w:marLeft w:val="0"/>
              <w:marRight w:val="0"/>
              <w:marTop w:val="0"/>
              <w:marBottom w:val="0"/>
              <w:divBdr>
                <w:top w:val="none" w:sz="0" w:space="0" w:color="auto"/>
                <w:left w:val="none" w:sz="0" w:space="0" w:color="auto"/>
                <w:bottom w:val="none" w:sz="0" w:space="0" w:color="auto"/>
                <w:right w:val="none" w:sz="0" w:space="0" w:color="auto"/>
              </w:divBdr>
              <w:divsChild>
                <w:div w:id="214534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833926">
      <w:bodyDiv w:val="1"/>
      <w:marLeft w:val="0"/>
      <w:marRight w:val="0"/>
      <w:marTop w:val="0"/>
      <w:marBottom w:val="0"/>
      <w:divBdr>
        <w:top w:val="none" w:sz="0" w:space="0" w:color="auto"/>
        <w:left w:val="none" w:sz="0" w:space="0" w:color="auto"/>
        <w:bottom w:val="none" w:sz="0" w:space="0" w:color="auto"/>
        <w:right w:val="none" w:sz="0" w:space="0" w:color="auto"/>
      </w:divBdr>
      <w:divsChild>
        <w:div w:id="2142721571">
          <w:marLeft w:val="0"/>
          <w:marRight w:val="0"/>
          <w:marTop w:val="0"/>
          <w:marBottom w:val="0"/>
          <w:divBdr>
            <w:top w:val="none" w:sz="0" w:space="0" w:color="auto"/>
            <w:left w:val="none" w:sz="0" w:space="0" w:color="auto"/>
            <w:bottom w:val="none" w:sz="0" w:space="0" w:color="auto"/>
            <w:right w:val="none" w:sz="0" w:space="0" w:color="auto"/>
          </w:divBdr>
          <w:divsChild>
            <w:div w:id="1238511666">
              <w:marLeft w:val="0"/>
              <w:marRight w:val="0"/>
              <w:marTop w:val="0"/>
              <w:marBottom w:val="0"/>
              <w:divBdr>
                <w:top w:val="none" w:sz="0" w:space="0" w:color="auto"/>
                <w:left w:val="none" w:sz="0" w:space="0" w:color="auto"/>
                <w:bottom w:val="none" w:sz="0" w:space="0" w:color="auto"/>
                <w:right w:val="none" w:sz="0" w:space="0" w:color="auto"/>
              </w:divBdr>
              <w:divsChild>
                <w:div w:id="9386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646950">
      <w:bodyDiv w:val="1"/>
      <w:marLeft w:val="0"/>
      <w:marRight w:val="0"/>
      <w:marTop w:val="0"/>
      <w:marBottom w:val="0"/>
      <w:divBdr>
        <w:top w:val="none" w:sz="0" w:space="0" w:color="auto"/>
        <w:left w:val="none" w:sz="0" w:space="0" w:color="auto"/>
        <w:bottom w:val="none" w:sz="0" w:space="0" w:color="auto"/>
        <w:right w:val="none" w:sz="0" w:space="0" w:color="auto"/>
      </w:divBdr>
      <w:divsChild>
        <w:div w:id="482697731">
          <w:marLeft w:val="0"/>
          <w:marRight w:val="0"/>
          <w:marTop w:val="0"/>
          <w:marBottom w:val="0"/>
          <w:divBdr>
            <w:top w:val="none" w:sz="0" w:space="0" w:color="auto"/>
            <w:left w:val="none" w:sz="0" w:space="0" w:color="auto"/>
            <w:bottom w:val="none" w:sz="0" w:space="0" w:color="auto"/>
            <w:right w:val="none" w:sz="0" w:space="0" w:color="auto"/>
          </w:divBdr>
          <w:divsChild>
            <w:div w:id="890193412">
              <w:marLeft w:val="0"/>
              <w:marRight w:val="0"/>
              <w:marTop w:val="0"/>
              <w:marBottom w:val="0"/>
              <w:divBdr>
                <w:top w:val="none" w:sz="0" w:space="0" w:color="auto"/>
                <w:left w:val="none" w:sz="0" w:space="0" w:color="auto"/>
                <w:bottom w:val="none" w:sz="0" w:space="0" w:color="auto"/>
                <w:right w:val="none" w:sz="0" w:space="0" w:color="auto"/>
              </w:divBdr>
              <w:divsChild>
                <w:div w:id="190618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265807">
      <w:bodyDiv w:val="1"/>
      <w:marLeft w:val="0"/>
      <w:marRight w:val="0"/>
      <w:marTop w:val="0"/>
      <w:marBottom w:val="0"/>
      <w:divBdr>
        <w:top w:val="none" w:sz="0" w:space="0" w:color="auto"/>
        <w:left w:val="none" w:sz="0" w:space="0" w:color="auto"/>
        <w:bottom w:val="none" w:sz="0" w:space="0" w:color="auto"/>
        <w:right w:val="none" w:sz="0" w:space="0" w:color="auto"/>
      </w:divBdr>
      <w:divsChild>
        <w:div w:id="1182359039">
          <w:marLeft w:val="0"/>
          <w:marRight w:val="0"/>
          <w:marTop w:val="0"/>
          <w:marBottom w:val="0"/>
          <w:divBdr>
            <w:top w:val="none" w:sz="0" w:space="0" w:color="auto"/>
            <w:left w:val="none" w:sz="0" w:space="0" w:color="auto"/>
            <w:bottom w:val="none" w:sz="0" w:space="0" w:color="auto"/>
            <w:right w:val="none" w:sz="0" w:space="0" w:color="auto"/>
          </w:divBdr>
          <w:divsChild>
            <w:div w:id="1941259908">
              <w:marLeft w:val="0"/>
              <w:marRight w:val="0"/>
              <w:marTop w:val="0"/>
              <w:marBottom w:val="0"/>
              <w:divBdr>
                <w:top w:val="none" w:sz="0" w:space="0" w:color="auto"/>
                <w:left w:val="none" w:sz="0" w:space="0" w:color="auto"/>
                <w:bottom w:val="none" w:sz="0" w:space="0" w:color="auto"/>
                <w:right w:val="none" w:sz="0" w:space="0" w:color="auto"/>
              </w:divBdr>
              <w:divsChild>
                <w:div w:id="32679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127727">
      <w:bodyDiv w:val="1"/>
      <w:marLeft w:val="0"/>
      <w:marRight w:val="0"/>
      <w:marTop w:val="0"/>
      <w:marBottom w:val="0"/>
      <w:divBdr>
        <w:top w:val="none" w:sz="0" w:space="0" w:color="auto"/>
        <w:left w:val="none" w:sz="0" w:space="0" w:color="auto"/>
        <w:bottom w:val="none" w:sz="0" w:space="0" w:color="auto"/>
        <w:right w:val="none" w:sz="0" w:space="0" w:color="auto"/>
      </w:divBdr>
      <w:divsChild>
        <w:div w:id="2559502">
          <w:marLeft w:val="0"/>
          <w:marRight w:val="0"/>
          <w:marTop w:val="0"/>
          <w:marBottom w:val="0"/>
          <w:divBdr>
            <w:top w:val="none" w:sz="0" w:space="0" w:color="auto"/>
            <w:left w:val="none" w:sz="0" w:space="0" w:color="auto"/>
            <w:bottom w:val="none" w:sz="0" w:space="0" w:color="auto"/>
            <w:right w:val="none" w:sz="0" w:space="0" w:color="auto"/>
          </w:divBdr>
          <w:divsChild>
            <w:div w:id="9072474">
              <w:marLeft w:val="0"/>
              <w:marRight w:val="0"/>
              <w:marTop w:val="0"/>
              <w:marBottom w:val="0"/>
              <w:divBdr>
                <w:top w:val="none" w:sz="0" w:space="0" w:color="auto"/>
                <w:left w:val="none" w:sz="0" w:space="0" w:color="auto"/>
                <w:bottom w:val="none" w:sz="0" w:space="0" w:color="auto"/>
                <w:right w:val="none" w:sz="0" w:space="0" w:color="auto"/>
              </w:divBdr>
              <w:divsChild>
                <w:div w:id="32736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691300">
      <w:bodyDiv w:val="1"/>
      <w:marLeft w:val="0"/>
      <w:marRight w:val="0"/>
      <w:marTop w:val="0"/>
      <w:marBottom w:val="0"/>
      <w:divBdr>
        <w:top w:val="none" w:sz="0" w:space="0" w:color="auto"/>
        <w:left w:val="none" w:sz="0" w:space="0" w:color="auto"/>
        <w:bottom w:val="none" w:sz="0" w:space="0" w:color="auto"/>
        <w:right w:val="none" w:sz="0" w:space="0" w:color="auto"/>
      </w:divBdr>
      <w:divsChild>
        <w:div w:id="85394941">
          <w:marLeft w:val="0"/>
          <w:marRight w:val="0"/>
          <w:marTop w:val="0"/>
          <w:marBottom w:val="0"/>
          <w:divBdr>
            <w:top w:val="none" w:sz="0" w:space="0" w:color="auto"/>
            <w:left w:val="none" w:sz="0" w:space="0" w:color="auto"/>
            <w:bottom w:val="none" w:sz="0" w:space="0" w:color="auto"/>
            <w:right w:val="none" w:sz="0" w:space="0" w:color="auto"/>
          </w:divBdr>
          <w:divsChild>
            <w:div w:id="554196829">
              <w:marLeft w:val="0"/>
              <w:marRight w:val="0"/>
              <w:marTop w:val="0"/>
              <w:marBottom w:val="0"/>
              <w:divBdr>
                <w:top w:val="none" w:sz="0" w:space="0" w:color="auto"/>
                <w:left w:val="none" w:sz="0" w:space="0" w:color="auto"/>
                <w:bottom w:val="none" w:sz="0" w:space="0" w:color="auto"/>
                <w:right w:val="none" w:sz="0" w:space="0" w:color="auto"/>
              </w:divBdr>
              <w:divsChild>
                <w:div w:id="185036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76666">
      <w:bodyDiv w:val="1"/>
      <w:marLeft w:val="0"/>
      <w:marRight w:val="0"/>
      <w:marTop w:val="0"/>
      <w:marBottom w:val="0"/>
      <w:divBdr>
        <w:top w:val="none" w:sz="0" w:space="0" w:color="auto"/>
        <w:left w:val="none" w:sz="0" w:space="0" w:color="auto"/>
        <w:bottom w:val="none" w:sz="0" w:space="0" w:color="auto"/>
        <w:right w:val="none" w:sz="0" w:space="0" w:color="auto"/>
      </w:divBdr>
      <w:divsChild>
        <w:div w:id="1596400273">
          <w:marLeft w:val="0"/>
          <w:marRight w:val="0"/>
          <w:marTop w:val="0"/>
          <w:marBottom w:val="0"/>
          <w:divBdr>
            <w:top w:val="none" w:sz="0" w:space="0" w:color="auto"/>
            <w:left w:val="none" w:sz="0" w:space="0" w:color="auto"/>
            <w:bottom w:val="none" w:sz="0" w:space="0" w:color="auto"/>
            <w:right w:val="none" w:sz="0" w:space="0" w:color="auto"/>
          </w:divBdr>
          <w:divsChild>
            <w:div w:id="487938677">
              <w:marLeft w:val="0"/>
              <w:marRight w:val="0"/>
              <w:marTop w:val="0"/>
              <w:marBottom w:val="0"/>
              <w:divBdr>
                <w:top w:val="none" w:sz="0" w:space="0" w:color="auto"/>
                <w:left w:val="none" w:sz="0" w:space="0" w:color="auto"/>
                <w:bottom w:val="none" w:sz="0" w:space="0" w:color="auto"/>
                <w:right w:val="none" w:sz="0" w:space="0" w:color="auto"/>
              </w:divBdr>
              <w:divsChild>
                <w:div w:id="183075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879705482">
      <w:bodyDiv w:val="1"/>
      <w:marLeft w:val="0"/>
      <w:marRight w:val="0"/>
      <w:marTop w:val="0"/>
      <w:marBottom w:val="0"/>
      <w:divBdr>
        <w:top w:val="none" w:sz="0" w:space="0" w:color="auto"/>
        <w:left w:val="none" w:sz="0" w:space="0" w:color="auto"/>
        <w:bottom w:val="none" w:sz="0" w:space="0" w:color="auto"/>
        <w:right w:val="none" w:sz="0" w:space="0" w:color="auto"/>
      </w:divBdr>
    </w:div>
    <w:div w:id="885604358">
      <w:bodyDiv w:val="1"/>
      <w:marLeft w:val="0"/>
      <w:marRight w:val="0"/>
      <w:marTop w:val="0"/>
      <w:marBottom w:val="0"/>
      <w:divBdr>
        <w:top w:val="none" w:sz="0" w:space="0" w:color="auto"/>
        <w:left w:val="none" w:sz="0" w:space="0" w:color="auto"/>
        <w:bottom w:val="none" w:sz="0" w:space="0" w:color="auto"/>
        <w:right w:val="none" w:sz="0" w:space="0" w:color="auto"/>
      </w:divBdr>
      <w:divsChild>
        <w:div w:id="783579699">
          <w:marLeft w:val="0"/>
          <w:marRight w:val="0"/>
          <w:marTop w:val="0"/>
          <w:marBottom w:val="0"/>
          <w:divBdr>
            <w:top w:val="none" w:sz="0" w:space="0" w:color="auto"/>
            <w:left w:val="none" w:sz="0" w:space="0" w:color="auto"/>
            <w:bottom w:val="none" w:sz="0" w:space="0" w:color="auto"/>
            <w:right w:val="none" w:sz="0" w:space="0" w:color="auto"/>
          </w:divBdr>
          <w:divsChild>
            <w:div w:id="1864703740">
              <w:marLeft w:val="0"/>
              <w:marRight w:val="0"/>
              <w:marTop w:val="0"/>
              <w:marBottom w:val="0"/>
              <w:divBdr>
                <w:top w:val="none" w:sz="0" w:space="0" w:color="auto"/>
                <w:left w:val="none" w:sz="0" w:space="0" w:color="auto"/>
                <w:bottom w:val="none" w:sz="0" w:space="0" w:color="auto"/>
                <w:right w:val="none" w:sz="0" w:space="0" w:color="auto"/>
              </w:divBdr>
              <w:divsChild>
                <w:div w:id="8030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802152">
      <w:bodyDiv w:val="1"/>
      <w:marLeft w:val="0"/>
      <w:marRight w:val="0"/>
      <w:marTop w:val="0"/>
      <w:marBottom w:val="0"/>
      <w:divBdr>
        <w:top w:val="none" w:sz="0" w:space="0" w:color="auto"/>
        <w:left w:val="none" w:sz="0" w:space="0" w:color="auto"/>
        <w:bottom w:val="none" w:sz="0" w:space="0" w:color="auto"/>
        <w:right w:val="none" w:sz="0" w:space="0" w:color="auto"/>
      </w:divBdr>
    </w:div>
    <w:div w:id="904023317">
      <w:bodyDiv w:val="1"/>
      <w:marLeft w:val="0"/>
      <w:marRight w:val="0"/>
      <w:marTop w:val="0"/>
      <w:marBottom w:val="0"/>
      <w:divBdr>
        <w:top w:val="none" w:sz="0" w:space="0" w:color="auto"/>
        <w:left w:val="none" w:sz="0" w:space="0" w:color="auto"/>
        <w:bottom w:val="none" w:sz="0" w:space="0" w:color="auto"/>
        <w:right w:val="none" w:sz="0" w:space="0" w:color="auto"/>
      </w:divBdr>
      <w:divsChild>
        <w:div w:id="1666855214">
          <w:marLeft w:val="0"/>
          <w:marRight w:val="0"/>
          <w:marTop w:val="0"/>
          <w:marBottom w:val="0"/>
          <w:divBdr>
            <w:top w:val="none" w:sz="0" w:space="0" w:color="auto"/>
            <w:left w:val="none" w:sz="0" w:space="0" w:color="auto"/>
            <w:bottom w:val="none" w:sz="0" w:space="0" w:color="auto"/>
            <w:right w:val="none" w:sz="0" w:space="0" w:color="auto"/>
          </w:divBdr>
          <w:divsChild>
            <w:div w:id="1474325567">
              <w:marLeft w:val="0"/>
              <w:marRight w:val="0"/>
              <w:marTop w:val="0"/>
              <w:marBottom w:val="0"/>
              <w:divBdr>
                <w:top w:val="none" w:sz="0" w:space="0" w:color="auto"/>
                <w:left w:val="none" w:sz="0" w:space="0" w:color="auto"/>
                <w:bottom w:val="none" w:sz="0" w:space="0" w:color="auto"/>
                <w:right w:val="none" w:sz="0" w:space="0" w:color="auto"/>
              </w:divBdr>
              <w:divsChild>
                <w:div w:id="172884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558779">
      <w:bodyDiv w:val="1"/>
      <w:marLeft w:val="0"/>
      <w:marRight w:val="0"/>
      <w:marTop w:val="0"/>
      <w:marBottom w:val="0"/>
      <w:divBdr>
        <w:top w:val="none" w:sz="0" w:space="0" w:color="auto"/>
        <w:left w:val="none" w:sz="0" w:space="0" w:color="auto"/>
        <w:bottom w:val="none" w:sz="0" w:space="0" w:color="auto"/>
        <w:right w:val="none" w:sz="0" w:space="0" w:color="auto"/>
      </w:divBdr>
      <w:divsChild>
        <w:div w:id="1065376462">
          <w:marLeft w:val="0"/>
          <w:marRight w:val="0"/>
          <w:marTop w:val="0"/>
          <w:marBottom w:val="0"/>
          <w:divBdr>
            <w:top w:val="none" w:sz="0" w:space="0" w:color="auto"/>
            <w:left w:val="none" w:sz="0" w:space="0" w:color="auto"/>
            <w:bottom w:val="none" w:sz="0" w:space="0" w:color="auto"/>
            <w:right w:val="none" w:sz="0" w:space="0" w:color="auto"/>
          </w:divBdr>
          <w:divsChild>
            <w:div w:id="1944536554">
              <w:marLeft w:val="0"/>
              <w:marRight w:val="0"/>
              <w:marTop w:val="0"/>
              <w:marBottom w:val="0"/>
              <w:divBdr>
                <w:top w:val="none" w:sz="0" w:space="0" w:color="auto"/>
                <w:left w:val="none" w:sz="0" w:space="0" w:color="auto"/>
                <w:bottom w:val="none" w:sz="0" w:space="0" w:color="auto"/>
                <w:right w:val="none" w:sz="0" w:space="0" w:color="auto"/>
              </w:divBdr>
              <w:divsChild>
                <w:div w:id="63872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383817">
      <w:bodyDiv w:val="1"/>
      <w:marLeft w:val="0"/>
      <w:marRight w:val="0"/>
      <w:marTop w:val="0"/>
      <w:marBottom w:val="0"/>
      <w:divBdr>
        <w:top w:val="none" w:sz="0" w:space="0" w:color="auto"/>
        <w:left w:val="none" w:sz="0" w:space="0" w:color="auto"/>
        <w:bottom w:val="none" w:sz="0" w:space="0" w:color="auto"/>
        <w:right w:val="none" w:sz="0" w:space="0" w:color="auto"/>
      </w:divBdr>
    </w:div>
    <w:div w:id="932981776">
      <w:bodyDiv w:val="1"/>
      <w:marLeft w:val="0"/>
      <w:marRight w:val="0"/>
      <w:marTop w:val="0"/>
      <w:marBottom w:val="0"/>
      <w:divBdr>
        <w:top w:val="none" w:sz="0" w:space="0" w:color="auto"/>
        <w:left w:val="none" w:sz="0" w:space="0" w:color="auto"/>
        <w:bottom w:val="none" w:sz="0" w:space="0" w:color="auto"/>
        <w:right w:val="none" w:sz="0" w:space="0" w:color="auto"/>
      </w:divBdr>
      <w:divsChild>
        <w:div w:id="1421290250">
          <w:marLeft w:val="0"/>
          <w:marRight w:val="0"/>
          <w:marTop w:val="0"/>
          <w:marBottom w:val="0"/>
          <w:divBdr>
            <w:top w:val="none" w:sz="0" w:space="0" w:color="auto"/>
            <w:left w:val="none" w:sz="0" w:space="0" w:color="auto"/>
            <w:bottom w:val="none" w:sz="0" w:space="0" w:color="auto"/>
            <w:right w:val="none" w:sz="0" w:space="0" w:color="auto"/>
          </w:divBdr>
          <w:divsChild>
            <w:div w:id="700786743">
              <w:marLeft w:val="0"/>
              <w:marRight w:val="0"/>
              <w:marTop w:val="0"/>
              <w:marBottom w:val="0"/>
              <w:divBdr>
                <w:top w:val="none" w:sz="0" w:space="0" w:color="auto"/>
                <w:left w:val="none" w:sz="0" w:space="0" w:color="auto"/>
                <w:bottom w:val="none" w:sz="0" w:space="0" w:color="auto"/>
                <w:right w:val="none" w:sz="0" w:space="0" w:color="auto"/>
              </w:divBdr>
              <w:divsChild>
                <w:div w:id="102517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67661891">
      <w:bodyDiv w:val="1"/>
      <w:marLeft w:val="0"/>
      <w:marRight w:val="0"/>
      <w:marTop w:val="0"/>
      <w:marBottom w:val="0"/>
      <w:divBdr>
        <w:top w:val="none" w:sz="0" w:space="0" w:color="auto"/>
        <w:left w:val="none" w:sz="0" w:space="0" w:color="auto"/>
        <w:bottom w:val="none" w:sz="0" w:space="0" w:color="auto"/>
        <w:right w:val="none" w:sz="0" w:space="0" w:color="auto"/>
      </w:divBdr>
      <w:divsChild>
        <w:div w:id="820973771">
          <w:marLeft w:val="0"/>
          <w:marRight w:val="0"/>
          <w:marTop w:val="0"/>
          <w:marBottom w:val="0"/>
          <w:divBdr>
            <w:top w:val="none" w:sz="0" w:space="0" w:color="auto"/>
            <w:left w:val="none" w:sz="0" w:space="0" w:color="auto"/>
            <w:bottom w:val="none" w:sz="0" w:space="0" w:color="auto"/>
            <w:right w:val="none" w:sz="0" w:space="0" w:color="auto"/>
          </w:divBdr>
          <w:divsChild>
            <w:div w:id="1265917002">
              <w:marLeft w:val="0"/>
              <w:marRight w:val="0"/>
              <w:marTop w:val="0"/>
              <w:marBottom w:val="0"/>
              <w:divBdr>
                <w:top w:val="none" w:sz="0" w:space="0" w:color="auto"/>
                <w:left w:val="none" w:sz="0" w:space="0" w:color="auto"/>
                <w:bottom w:val="none" w:sz="0" w:space="0" w:color="auto"/>
                <w:right w:val="none" w:sz="0" w:space="0" w:color="auto"/>
              </w:divBdr>
              <w:divsChild>
                <w:div w:id="197683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394043">
      <w:bodyDiv w:val="1"/>
      <w:marLeft w:val="0"/>
      <w:marRight w:val="0"/>
      <w:marTop w:val="0"/>
      <w:marBottom w:val="0"/>
      <w:divBdr>
        <w:top w:val="none" w:sz="0" w:space="0" w:color="auto"/>
        <w:left w:val="none" w:sz="0" w:space="0" w:color="auto"/>
        <w:bottom w:val="none" w:sz="0" w:space="0" w:color="auto"/>
        <w:right w:val="none" w:sz="0" w:space="0" w:color="auto"/>
      </w:divBdr>
      <w:divsChild>
        <w:div w:id="338970560">
          <w:marLeft w:val="0"/>
          <w:marRight w:val="0"/>
          <w:marTop w:val="0"/>
          <w:marBottom w:val="0"/>
          <w:divBdr>
            <w:top w:val="none" w:sz="0" w:space="0" w:color="auto"/>
            <w:left w:val="none" w:sz="0" w:space="0" w:color="auto"/>
            <w:bottom w:val="none" w:sz="0" w:space="0" w:color="auto"/>
            <w:right w:val="none" w:sz="0" w:space="0" w:color="auto"/>
          </w:divBdr>
          <w:divsChild>
            <w:div w:id="581254756">
              <w:marLeft w:val="0"/>
              <w:marRight w:val="0"/>
              <w:marTop w:val="0"/>
              <w:marBottom w:val="0"/>
              <w:divBdr>
                <w:top w:val="none" w:sz="0" w:space="0" w:color="auto"/>
                <w:left w:val="none" w:sz="0" w:space="0" w:color="auto"/>
                <w:bottom w:val="none" w:sz="0" w:space="0" w:color="auto"/>
                <w:right w:val="none" w:sz="0" w:space="0" w:color="auto"/>
              </w:divBdr>
              <w:divsChild>
                <w:div w:id="138649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987855660">
      <w:bodyDiv w:val="1"/>
      <w:marLeft w:val="0"/>
      <w:marRight w:val="0"/>
      <w:marTop w:val="0"/>
      <w:marBottom w:val="0"/>
      <w:divBdr>
        <w:top w:val="none" w:sz="0" w:space="0" w:color="auto"/>
        <w:left w:val="none" w:sz="0" w:space="0" w:color="auto"/>
        <w:bottom w:val="none" w:sz="0" w:space="0" w:color="auto"/>
        <w:right w:val="none" w:sz="0" w:space="0" w:color="auto"/>
      </w:divBdr>
    </w:div>
    <w:div w:id="997734777">
      <w:bodyDiv w:val="1"/>
      <w:marLeft w:val="0"/>
      <w:marRight w:val="0"/>
      <w:marTop w:val="0"/>
      <w:marBottom w:val="0"/>
      <w:divBdr>
        <w:top w:val="none" w:sz="0" w:space="0" w:color="auto"/>
        <w:left w:val="none" w:sz="0" w:space="0" w:color="auto"/>
        <w:bottom w:val="none" w:sz="0" w:space="0" w:color="auto"/>
        <w:right w:val="none" w:sz="0" w:space="0" w:color="auto"/>
      </w:divBdr>
    </w:div>
    <w:div w:id="1002708492">
      <w:bodyDiv w:val="1"/>
      <w:marLeft w:val="0"/>
      <w:marRight w:val="0"/>
      <w:marTop w:val="0"/>
      <w:marBottom w:val="0"/>
      <w:divBdr>
        <w:top w:val="none" w:sz="0" w:space="0" w:color="auto"/>
        <w:left w:val="none" w:sz="0" w:space="0" w:color="auto"/>
        <w:bottom w:val="none" w:sz="0" w:space="0" w:color="auto"/>
        <w:right w:val="none" w:sz="0" w:space="0" w:color="auto"/>
      </w:divBdr>
    </w:div>
    <w:div w:id="1024552824">
      <w:bodyDiv w:val="1"/>
      <w:marLeft w:val="0"/>
      <w:marRight w:val="0"/>
      <w:marTop w:val="0"/>
      <w:marBottom w:val="0"/>
      <w:divBdr>
        <w:top w:val="none" w:sz="0" w:space="0" w:color="auto"/>
        <w:left w:val="none" w:sz="0" w:space="0" w:color="auto"/>
        <w:bottom w:val="none" w:sz="0" w:space="0" w:color="auto"/>
        <w:right w:val="none" w:sz="0" w:space="0" w:color="auto"/>
      </w:divBdr>
      <w:divsChild>
        <w:div w:id="2020934107">
          <w:marLeft w:val="0"/>
          <w:marRight w:val="0"/>
          <w:marTop w:val="0"/>
          <w:marBottom w:val="0"/>
          <w:divBdr>
            <w:top w:val="none" w:sz="0" w:space="0" w:color="auto"/>
            <w:left w:val="none" w:sz="0" w:space="0" w:color="auto"/>
            <w:bottom w:val="none" w:sz="0" w:space="0" w:color="auto"/>
            <w:right w:val="none" w:sz="0" w:space="0" w:color="auto"/>
          </w:divBdr>
          <w:divsChild>
            <w:div w:id="943924553">
              <w:marLeft w:val="0"/>
              <w:marRight w:val="0"/>
              <w:marTop w:val="0"/>
              <w:marBottom w:val="0"/>
              <w:divBdr>
                <w:top w:val="none" w:sz="0" w:space="0" w:color="auto"/>
                <w:left w:val="none" w:sz="0" w:space="0" w:color="auto"/>
                <w:bottom w:val="none" w:sz="0" w:space="0" w:color="auto"/>
                <w:right w:val="none" w:sz="0" w:space="0" w:color="auto"/>
              </w:divBdr>
              <w:divsChild>
                <w:div w:id="141598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220399">
      <w:bodyDiv w:val="1"/>
      <w:marLeft w:val="0"/>
      <w:marRight w:val="0"/>
      <w:marTop w:val="0"/>
      <w:marBottom w:val="0"/>
      <w:divBdr>
        <w:top w:val="none" w:sz="0" w:space="0" w:color="auto"/>
        <w:left w:val="none" w:sz="0" w:space="0" w:color="auto"/>
        <w:bottom w:val="none" w:sz="0" w:space="0" w:color="auto"/>
        <w:right w:val="none" w:sz="0" w:space="0" w:color="auto"/>
      </w:divBdr>
    </w:div>
    <w:div w:id="1029454944">
      <w:bodyDiv w:val="1"/>
      <w:marLeft w:val="0"/>
      <w:marRight w:val="0"/>
      <w:marTop w:val="0"/>
      <w:marBottom w:val="0"/>
      <w:divBdr>
        <w:top w:val="none" w:sz="0" w:space="0" w:color="auto"/>
        <w:left w:val="none" w:sz="0" w:space="0" w:color="auto"/>
        <w:bottom w:val="none" w:sz="0" w:space="0" w:color="auto"/>
        <w:right w:val="none" w:sz="0" w:space="0" w:color="auto"/>
      </w:divBdr>
      <w:divsChild>
        <w:div w:id="1500734155">
          <w:marLeft w:val="0"/>
          <w:marRight w:val="0"/>
          <w:marTop w:val="0"/>
          <w:marBottom w:val="0"/>
          <w:divBdr>
            <w:top w:val="none" w:sz="0" w:space="0" w:color="auto"/>
            <w:left w:val="none" w:sz="0" w:space="0" w:color="auto"/>
            <w:bottom w:val="none" w:sz="0" w:space="0" w:color="auto"/>
            <w:right w:val="none" w:sz="0" w:space="0" w:color="auto"/>
          </w:divBdr>
          <w:divsChild>
            <w:div w:id="505438611">
              <w:marLeft w:val="0"/>
              <w:marRight w:val="0"/>
              <w:marTop w:val="0"/>
              <w:marBottom w:val="0"/>
              <w:divBdr>
                <w:top w:val="none" w:sz="0" w:space="0" w:color="auto"/>
                <w:left w:val="none" w:sz="0" w:space="0" w:color="auto"/>
                <w:bottom w:val="none" w:sz="0" w:space="0" w:color="auto"/>
                <w:right w:val="none" w:sz="0" w:space="0" w:color="auto"/>
              </w:divBdr>
              <w:divsChild>
                <w:div w:id="114767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98042">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68964204">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086003295">
      <w:bodyDiv w:val="1"/>
      <w:marLeft w:val="0"/>
      <w:marRight w:val="0"/>
      <w:marTop w:val="0"/>
      <w:marBottom w:val="0"/>
      <w:divBdr>
        <w:top w:val="none" w:sz="0" w:space="0" w:color="auto"/>
        <w:left w:val="none" w:sz="0" w:space="0" w:color="auto"/>
        <w:bottom w:val="none" w:sz="0" w:space="0" w:color="auto"/>
        <w:right w:val="none" w:sz="0" w:space="0" w:color="auto"/>
      </w:divBdr>
      <w:divsChild>
        <w:div w:id="979843871">
          <w:marLeft w:val="0"/>
          <w:marRight w:val="0"/>
          <w:marTop w:val="0"/>
          <w:marBottom w:val="0"/>
          <w:divBdr>
            <w:top w:val="none" w:sz="0" w:space="0" w:color="auto"/>
            <w:left w:val="none" w:sz="0" w:space="0" w:color="auto"/>
            <w:bottom w:val="none" w:sz="0" w:space="0" w:color="auto"/>
            <w:right w:val="none" w:sz="0" w:space="0" w:color="auto"/>
          </w:divBdr>
          <w:divsChild>
            <w:div w:id="1377856478">
              <w:marLeft w:val="0"/>
              <w:marRight w:val="0"/>
              <w:marTop w:val="0"/>
              <w:marBottom w:val="0"/>
              <w:divBdr>
                <w:top w:val="none" w:sz="0" w:space="0" w:color="auto"/>
                <w:left w:val="none" w:sz="0" w:space="0" w:color="auto"/>
                <w:bottom w:val="none" w:sz="0" w:space="0" w:color="auto"/>
                <w:right w:val="none" w:sz="0" w:space="0" w:color="auto"/>
              </w:divBdr>
              <w:divsChild>
                <w:div w:id="128222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919179">
      <w:bodyDiv w:val="1"/>
      <w:marLeft w:val="0"/>
      <w:marRight w:val="0"/>
      <w:marTop w:val="0"/>
      <w:marBottom w:val="0"/>
      <w:divBdr>
        <w:top w:val="none" w:sz="0" w:space="0" w:color="auto"/>
        <w:left w:val="none" w:sz="0" w:space="0" w:color="auto"/>
        <w:bottom w:val="none" w:sz="0" w:space="0" w:color="auto"/>
        <w:right w:val="none" w:sz="0" w:space="0" w:color="auto"/>
      </w:divBdr>
      <w:divsChild>
        <w:div w:id="764956636">
          <w:marLeft w:val="0"/>
          <w:marRight w:val="0"/>
          <w:marTop w:val="0"/>
          <w:marBottom w:val="0"/>
          <w:divBdr>
            <w:top w:val="none" w:sz="0" w:space="0" w:color="auto"/>
            <w:left w:val="none" w:sz="0" w:space="0" w:color="auto"/>
            <w:bottom w:val="none" w:sz="0" w:space="0" w:color="auto"/>
            <w:right w:val="none" w:sz="0" w:space="0" w:color="auto"/>
          </w:divBdr>
          <w:divsChild>
            <w:div w:id="890730372">
              <w:marLeft w:val="0"/>
              <w:marRight w:val="0"/>
              <w:marTop w:val="0"/>
              <w:marBottom w:val="0"/>
              <w:divBdr>
                <w:top w:val="none" w:sz="0" w:space="0" w:color="auto"/>
                <w:left w:val="none" w:sz="0" w:space="0" w:color="auto"/>
                <w:bottom w:val="none" w:sz="0" w:space="0" w:color="auto"/>
                <w:right w:val="none" w:sz="0" w:space="0" w:color="auto"/>
              </w:divBdr>
              <w:divsChild>
                <w:div w:id="102867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555892">
      <w:bodyDiv w:val="1"/>
      <w:marLeft w:val="0"/>
      <w:marRight w:val="0"/>
      <w:marTop w:val="0"/>
      <w:marBottom w:val="0"/>
      <w:divBdr>
        <w:top w:val="none" w:sz="0" w:space="0" w:color="auto"/>
        <w:left w:val="none" w:sz="0" w:space="0" w:color="auto"/>
        <w:bottom w:val="none" w:sz="0" w:space="0" w:color="auto"/>
        <w:right w:val="none" w:sz="0" w:space="0" w:color="auto"/>
      </w:divBdr>
      <w:divsChild>
        <w:div w:id="727917519">
          <w:marLeft w:val="0"/>
          <w:marRight w:val="0"/>
          <w:marTop w:val="0"/>
          <w:marBottom w:val="0"/>
          <w:divBdr>
            <w:top w:val="none" w:sz="0" w:space="0" w:color="auto"/>
            <w:left w:val="none" w:sz="0" w:space="0" w:color="auto"/>
            <w:bottom w:val="none" w:sz="0" w:space="0" w:color="auto"/>
            <w:right w:val="none" w:sz="0" w:space="0" w:color="auto"/>
          </w:divBdr>
          <w:divsChild>
            <w:div w:id="170221903">
              <w:marLeft w:val="0"/>
              <w:marRight w:val="0"/>
              <w:marTop w:val="0"/>
              <w:marBottom w:val="0"/>
              <w:divBdr>
                <w:top w:val="none" w:sz="0" w:space="0" w:color="auto"/>
                <w:left w:val="none" w:sz="0" w:space="0" w:color="auto"/>
                <w:bottom w:val="none" w:sz="0" w:space="0" w:color="auto"/>
                <w:right w:val="none" w:sz="0" w:space="0" w:color="auto"/>
              </w:divBdr>
              <w:divsChild>
                <w:div w:id="30685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758044">
      <w:bodyDiv w:val="1"/>
      <w:marLeft w:val="0"/>
      <w:marRight w:val="0"/>
      <w:marTop w:val="0"/>
      <w:marBottom w:val="0"/>
      <w:divBdr>
        <w:top w:val="none" w:sz="0" w:space="0" w:color="auto"/>
        <w:left w:val="none" w:sz="0" w:space="0" w:color="auto"/>
        <w:bottom w:val="none" w:sz="0" w:space="0" w:color="auto"/>
        <w:right w:val="none" w:sz="0" w:space="0" w:color="auto"/>
      </w:divBdr>
      <w:divsChild>
        <w:div w:id="2007243796">
          <w:marLeft w:val="0"/>
          <w:marRight w:val="0"/>
          <w:marTop w:val="0"/>
          <w:marBottom w:val="0"/>
          <w:divBdr>
            <w:top w:val="none" w:sz="0" w:space="0" w:color="auto"/>
            <w:left w:val="none" w:sz="0" w:space="0" w:color="auto"/>
            <w:bottom w:val="none" w:sz="0" w:space="0" w:color="auto"/>
            <w:right w:val="none" w:sz="0" w:space="0" w:color="auto"/>
          </w:divBdr>
          <w:divsChild>
            <w:div w:id="776020057">
              <w:marLeft w:val="0"/>
              <w:marRight w:val="0"/>
              <w:marTop w:val="0"/>
              <w:marBottom w:val="0"/>
              <w:divBdr>
                <w:top w:val="none" w:sz="0" w:space="0" w:color="auto"/>
                <w:left w:val="none" w:sz="0" w:space="0" w:color="auto"/>
                <w:bottom w:val="none" w:sz="0" w:space="0" w:color="auto"/>
                <w:right w:val="none" w:sz="0" w:space="0" w:color="auto"/>
              </w:divBdr>
              <w:divsChild>
                <w:div w:id="1729643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181818">
      <w:bodyDiv w:val="1"/>
      <w:marLeft w:val="0"/>
      <w:marRight w:val="0"/>
      <w:marTop w:val="0"/>
      <w:marBottom w:val="0"/>
      <w:divBdr>
        <w:top w:val="none" w:sz="0" w:space="0" w:color="auto"/>
        <w:left w:val="none" w:sz="0" w:space="0" w:color="auto"/>
        <w:bottom w:val="none" w:sz="0" w:space="0" w:color="auto"/>
        <w:right w:val="none" w:sz="0" w:space="0" w:color="auto"/>
      </w:divBdr>
      <w:divsChild>
        <w:div w:id="1969432610">
          <w:marLeft w:val="0"/>
          <w:marRight w:val="0"/>
          <w:marTop w:val="0"/>
          <w:marBottom w:val="0"/>
          <w:divBdr>
            <w:top w:val="none" w:sz="0" w:space="0" w:color="auto"/>
            <w:left w:val="none" w:sz="0" w:space="0" w:color="auto"/>
            <w:bottom w:val="none" w:sz="0" w:space="0" w:color="auto"/>
            <w:right w:val="none" w:sz="0" w:space="0" w:color="auto"/>
          </w:divBdr>
          <w:divsChild>
            <w:div w:id="485903839">
              <w:marLeft w:val="0"/>
              <w:marRight w:val="0"/>
              <w:marTop w:val="0"/>
              <w:marBottom w:val="0"/>
              <w:divBdr>
                <w:top w:val="none" w:sz="0" w:space="0" w:color="auto"/>
                <w:left w:val="none" w:sz="0" w:space="0" w:color="auto"/>
                <w:bottom w:val="none" w:sz="0" w:space="0" w:color="auto"/>
                <w:right w:val="none" w:sz="0" w:space="0" w:color="auto"/>
              </w:divBdr>
              <w:divsChild>
                <w:div w:id="202408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616800">
      <w:bodyDiv w:val="1"/>
      <w:marLeft w:val="0"/>
      <w:marRight w:val="0"/>
      <w:marTop w:val="0"/>
      <w:marBottom w:val="0"/>
      <w:divBdr>
        <w:top w:val="none" w:sz="0" w:space="0" w:color="auto"/>
        <w:left w:val="none" w:sz="0" w:space="0" w:color="auto"/>
        <w:bottom w:val="none" w:sz="0" w:space="0" w:color="auto"/>
        <w:right w:val="none" w:sz="0" w:space="0" w:color="auto"/>
      </w:divBdr>
      <w:divsChild>
        <w:div w:id="880560465">
          <w:marLeft w:val="0"/>
          <w:marRight w:val="0"/>
          <w:marTop w:val="0"/>
          <w:marBottom w:val="0"/>
          <w:divBdr>
            <w:top w:val="none" w:sz="0" w:space="0" w:color="auto"/>
            <w:left w:val="none" w:sz="0" w:space="0" w:color="auto"/>
            <w:bottom w:val="none" w:sz="0" w:space="0" w:color="auto"/>
            <w:right w:val="none" w:sz="0" w:space="0" w:color="auto"/>
          </w:divBdr>
          <w:divsChild>
            <w:div w:id="799958755">
              <w:marLeft w:val="0"/>
              <w:marRight w:val="0"/>
              <w:marTop w:val="0"/>
              <w:marBottom w:val="0"/>
              <w:divBdr>
                <w:top w:val="none" w:sz="0" w:space="0" w:color="auto"/>
                <w:left w:val="none" w:sz="0" w:space="0" w:color="auto"/>
                <w:bottom w:val="none" w:sz="0" w:space="0" w:color="auto"/>
                <w:right w:val="none" w:sz="0" w:space="0" w:color="auto"/>
              </w:divBdr>
              <w:divsChild>
                <w:div w:id="38391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184124224">
      <w:bodyDiv w:val="1"/>
      <w:marLeft w:val="0"/>
      <w:marRight w:val="0"/>
      <w:marTop w:val="0"/>
      <w:marBottom w:val="0"/>
      <w:divBdr>
        <w:top w:val="none" w:sz="0" w:space="0" w:color="auto"/>
        <w:left w:val="none" w:sz="0" w:space="0" w:color="auto"/>
        <w:bottom w:val="none" w:sz="0" w:space="0" w:color="auto"/>
        <w:right w:val="none" w:sz="0" w:space="0" w:color="auto"/>
      </w:divBdr>
      <w:divsChild>
        <w:div w:id="1116559585">
          <w:marLeft w:val="0"/>
          <w:marRight w:val="0"/>
          <w:marTop w:val="0"/>
          <w:marBottom w:val="0"/>
          <w:divBdr>
            <w:top w:val="none" w:sz="0" w:space="0" w:color="auto"/>
            <w:left w:val="none" w:sz="0" w:space="0" w:color="auto"/>
            <w:bottom w:val="none" w:sz="0" w:space="0" w:color="auto"/>
            <w:right w:val="none" w:sz="0" w:space="0" w:color="auto"/>
          </w:divBdr>
          <w:divsChild>
            <w:div w:id="1920016248">
              <w:marLeft w:val="0"/>
              <w:marRight w:val="0"/>
              <w:marTop w:val="0"/>
              <w:marBottom w:val="0"/>
              <w:divBdr>
                <w:top w:val="none" w:sz="0" w:space="0" w:color="auto"/>
                <w:left w:val="none" w:sz="0" w:space="0" w:color="auto"/>
                <w:bottom w:val="none" w:sz="0" w:space="0" w:color="auto"/>
                <w:right w:val="none" w:sz="0" w:space="0" w:color="auto"/>
              </w:divBdr>
              <w:divsChild>
                <w:div w:id="1511481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844403">
      <w:bodyDiv w:val="1"/>
      <w:marLeft w:val="0"/>
      <w:marRight w:val="0"/>
      <w:marTop w:val="0"/>
      <w:marBottom w:val="0"/>
      <w:divBdr>
        <w:top w:val="none" w:sz="0" w:space="0" w:color="auto"/>
        <w:left w:val="none" w:sz="0" w:space="0" w:color="auto"/>
        <w:bottom w:val="none" w:sz="0" w:space="0" w:color="auto"/>
        <w:right w:val="none" w:sz="0" w:space="0" w:color="auto"/>
      </w:divBdr>
      <w:divsChild>
        <w:div w:id="941570217">
          <w:marLeft w:val="0"/>
          <w:marRight w:val="0"/>
          <w:marTop w:val="0"/>
          <w:marBottom w:val="0"/>
          <w:divBdr>
            <w:top w:val="none" w:sz="0" w:space="0" w:color="auto"/>
            <w:left w:val="none" w:sz="0" w:space="0" w:color="auto"/>
            <w:bottom w:val="none" w:sz="0" w:space="0" w:color="auto"/>
            <w:right w:val="none" w:sz="0" w:space="0" w:color="auto"/>
          </w:divBdr>
          <w:divsChild>
            <w:div w:id="1705055852">
              <w:marLeft w:val="0"/>
              <w:marRight w:val="0"/>
              <w:marTop w:val="0"/>
              <w:marBottom w:val="0"/>
              <w:divBdr>
                <w:top w:val="none" w:sz="0" w:space="0" w:color="auto"/>
                <w:left w:val="none" w:sz="0" w:space="0" w:color="auto"/>
                <w:bottom w:val="none" w:sz="0" w:space="0" w:color="auto"/>
                <w:right w:val="none" w:sz="0" w:space="0" w:color="auto"/>
              </w:divBdr>
              <w:divsChild>
                <w:div w:id="109427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010032">
      <w:bodyDiv w:val="1"/>
      <w:marLeft w:val="0"/>
      <w:marRight w:val="0"/>
      <w:marTop w:val="0"/>
      <w:marBottom w:val="0"/>
      <w:divBdr>
        <w:top w:val="none" w:sz="0" w:space="0" w:color="auto"/>
        <w:left w:val="none" w:sz="0" w:space="0" w:color="auto"/>
        <w:bottom w:val="none" w:sz="0" w:space="0" w:color="auto"/>
        <w:right w:val="none" w:sz="0" w:space="0" w:color="auto"/>
      </w:divBdr>
      <w:divsChild>
        <w:div w:id="1651402948">
          <w:marLeft w:val="0"/>
          <w:marRight w:val="0"/>
          <w:marTop w:val="0"/>
          <w:marBottom w:val="0"/>
          <w:divBdr>
            <w:top w:val="none" w:sz="0" w:space="0" w:color="auto"/>
            <w:left w:val="none" w:sz="0" w:space="0" w:color="auto"/>
            <w:bottom w:val="none" w:sz="0" w:space="0" w:color="auto"/>
            <w:right w:val="none" w:sz="0" w:space="0" w:color="auto"/>
          </w:divBdr>
          <w:divsChild>
            <w:div w:id="357895131">
              <w:marLeft w:val="0"/>
              <w:marRight w:val="0"/>
              <w:marTop w:val="0"/>
              <w:marBottom w:val="0"/>
              <w:divBdr>
                <w:top w:val="none" w:sz="0" w:space="0" w:color="auto"/>
                <w:left w:val="none" w:sz="0" w:space="0" w:color="auto"/>
                <w:bottom w:val="none" w:sz="0" w:space="0" w:color="auto"/>
                <w:right w:val="none" w:sz="0" w:space="0" w:color="auto"/>
              </w:divBdr>
              <w:divsChild>
                <w:div w:id="102092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57909286">
      <w:bodyDiv w:val="1"/>
      <w:marLeft w:val="0"/>
      <w:marRight w:val="0"/>
      <w:marTop w:val="0"/>
      <w:marBottom w:val="0"/>
      <w:divBdr>
        <w:top w:val="none" w:sz="0" w:space="0" w:color="auto"/>
        <w:left w:val="none" w:sz="0" w:space="0" w:color="auto"/>
        <w:bottom w:val="none" w:sz="0" w:space="0" w:color="auto"/>
        <w:right w:val="none" w:sz="0" w:space="0" w:color="auto"/>
      </w:divBdr>
    </w:div>
    <w:div w:id="1260874060">
      <w:bodyDiv w:val="1"/>
      <w:marLeft w:val="0"/>
      <w:marRight w:val="0"/>
      <w:marTop w:val="0"/>
      <w:marBottom w:val="0"/>
      <w:divBdr>
        <w:top w:val="none" w:sz="0" w:space="0" w:color="auto"/>
        <w:left w:val="none" w:sz="0" w:space="0" w:color="auto"/>
        <w:bottom w:val="none" w:sz="0" w:space="0" w:color="auto"/>
        <w:right w:val="none" w:sz="0" w:space="0" w:color="auto"/>
      </w:divBdr>
      <w:divsChild>
        <w:div w:id="1451629362">
          <w:marLeft w:val="0"/>
          <w:marRight w:val="0"/>
          <w:marTop w:val="0"/>
          <w:marBottom w:val="0"/>
          <w:divBdr>
            <w:top w:val="none" w:sz="0" w:space="0" w:color="auto"/>
            <w:left w:val="none" w:sz="0" w:space="0" w:color="auto"/>
            <w:bottom w:val="none" w:sz="0" w:space="0" w:color="auto"/>
            <w:right w:val="none" w:sz="0" w:space="0" w:color="auto"/>
          </w:divBdr>
          <w:divsChild>
            <w:div w:id="1679774127">
              <w:marLeft w:val="0"/>
              <w:marRight w:val="0"/>
              <w:marTop w:val="0"/>
              <w:marBottom w:val="0"/>
              <w:divBdr>
                <w:top w:val="none" w:sz="0" w:space="0" w:color="auto"/>
                <w:left w:val="none" w:sz="0" w:space="0" w:color="auto"/>
                <w:bottom w:val="none" w:sz="0" w:space="0" w:color="auto"/>
                <w:right w:val="none" w:sz="0" w:space="0" w:color="auto"/>
              </w:divBdr>
              <w:divsChild>
                <w:div w:id="38175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503066">
      <w:bodyDiv w:val="1"/>
      <w:marLeft w:val="0"/>
      <w:marRight w:val="0"/>
      <w:marTop w:val="0"/>
      <w:marBottom w:val="0"/>
      <w:divBdr>
        <w:top w:val="none" w:sz="0" w:space="0" w:color="auto"/>
        <w:left w:val="none" w:sz="0" w:space="0" w:color="auto"/>
        <w:bottom w:val="none" w:sz="0" w:space="0" w:color="auto"/>
        <w:right w:val="none" w:sz="0" w:space="0" w:color="auto"/>
      </w:divBdr>
    </w:div>
    <w:div w:id="1266571006">
      <w:bodyDiv w:val="1"/>
      <w:marLeft w:val="0"/>
      <w:marRight w:val="0"/>
      <w:marTop w:val="0"/>
      <w:marBottom w:val="0"/>
      <w:divBdr>
        <w:top w:val="none" w:sz="0" w:space="0" w:color="auto"/>
        <w:left w:val="none" w:sz="0" w:space="0" w:color="auto"/>
        <w:bottom w:val="none" w:sz="0" w:space="0" w:color="auto"/>
        <w:right w:val="none" w:sz="0" w:space="0" w:color="auto"/>
      </w:divBdr>
    </w:div>
    <w:div w:id="1279066805">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00455368">
      <w:bodyDiv w:val="1"/>
      <w:marLeft w:val="0"/>
      <w:marRight w:val="0"/>
      <w:marTop w:val="0"/>
      <w:marBottom w:val="0"/>
      <w:divBdr>
        <w:top w:val="none" w:sz="0" w:space="0" w:color="auto"/>
        <w:left w:val="none" w:sz="0" w:space="0" w:color="auto"/>
        <w:bottom w:val="none" w:sz="0" w:space="0" w:color="auto"/>
        <w:right w:val="none" w:sz="0" w:space="0" w:color="auto"/>
      </w:divBdr>
      <w:divsChild>
        <w:div w:id="1006786648">
          <w:marLeft w:val="0"/>
          <w:marRight w:val="0"/>
          <w:marTop w:val="0"/>
          <w:marBottom w:val="0"/>
          <w:divBdr>
            <w:top w:val="none" w:sz="0" w:space="0" w:color="auto"/>
            <w:left w:val="none" w:sz="0" w:space="0" w:color="auto"/>
            <w:bottom w:val="none" w:sz="0" w:space="0" w:color="auto"/>
            <w:right w:val="none" w:sz="0" w:space="0" w:color="auto"/>
          </w:divBdr>
          <w:divsChild>
            <w:div w:id="1067075524">
              <w:marLeft w:val="0"/>
              <w:marRight w:val="0"/>
              <w:marTop w:val="0"/>
              <w:marBottom w:val="0"/>
              <w:divBdr>
                <w:top w:val="none" w:sz="0" w:space="0" w:color="auto"/>
                <w:left w:val="none" w:sz="0" w:space="0" w:color="auto"/>
                <w:bottom w:val="none" w:sz="0" w:space="0" w:color="auto"/>
                <w:right w:val="none" w:sz="0" w:space="0" w:color="auto"/>
              </w:divBdr>
              <w:divsChild>
                <w:div w:id="8351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27359">
      <w:bodyDiv w:val="1"/>
      <w:marLeft w:val="0"/>
      <w:marRight w:val="0"/>
      <w:marTop w:val="0"/>
      <w:marBottom w:val="0"/>
      <w:divBdr>
        <w:top w:val="none" w:sz="0" w:space="0" w:color="auto"/>
        <w:left w:val="none" w:sz="0" w:space="0" w:color="auto"/>
        <w:bottom w:val="none" w:sz="0" w:space="0" w:color="auto"/>
        <w:right w:val="none" w:sz="0" w:space="0" w:color="auto"/>
      </w:divBdr>
    </w:div>
    <w:div w:id="1324355063">
      <w:bodyDiv w:val="1"/>
      <w:marLeft w:val="0"/>
      <w:marRight w:val="0"/>
      <w:marTop w:val="0"/>
      <w:marBottom w:val="0"/>
      <w:divBdr>
        <w:top w:val="none" w:sz="0" w:space="0" w:color="auto"/>
        <w:left w:val="none" w:sz="0" w:space="0" w:color="auto"/>
        <w:bottom w:val="none" w:sz="0" w:space="0" w:color="auto"/>
        <w:right w:val="none" w:sz="0" w:space="0" w:color="auto"/>
      </w:divBdr>
      <w:divsChild>
        <w:div w:id="1388728144">
          <w:marLeft w:val="0"/>
          <w:marRight w:val="0"/>
          <w:marTop w:val="0"/>
          <w:marBottom w:val="0"/>
          <w:divBdr>
            <w:top w:val="none" w:sz="0" w:space="0" w:color="auto"/>
            <w:left w:val="none" w:sz="0" w:space="0" w:color="auto"/>
            <w:bottom w:val="none" w:sz="0" w:space="0" w:color="auto"/>
            <w:right w:val="none" w:sz="0" w:space="0" w:color="auto"/>
          </w:divBdr>
          <w:divsChild>
            <w:div w:id="223873163">
              <w:marLeft w:val="0"/>
              <w:marRight w:val="0"/>
              <w:marTop w:val="0"/>
              <w:marBottom w:val="0"/>
              <w:divBdr>
                <w:top w:val="none" w:sz="0" w:space="0" w:color="auto"/>
                <w:left w:val="none" w:sz="0" w:space="0" w:color="auto"/>
                <w:bottom w:val="none" w:sz="0" w:space="0" w:color="auto"/>
                <w:right w:val="none" w:sz="0" w:space="0" w:color="auto"/>
              </w:divBdr>
              <w:divsChild>
                <w:div w:id="8194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419371">
      <w:bodyDiv w:val="1"/>
      <w:marLeft w:val="0"/>
      <w:marRight w:val="0"/>
      <w:marTop w:val="0"/>
      <w:marBottom w:val="0"/>
      <w:divBdr>
        <w:top w:val="none" w:sz="0" w:space="0" w:color="auto"/>
        <w:left w:val="none" w:sz="0" w:space="0" w:color="auto"/>
        <w:bottom w:val="none" w:sz="0" w:space="0" w:color="auto"/>
        <w:right w:val="none" w:sz="0" w:space="0" w:color="auto"/>
      </w:divBdr>
      <w:divsChild>
        <w:div w:id="908880302">
          <w:marLeft w:val="0"/>
          <w:marRight w:val="0"/>
          <w:marTop w:val="0"/>
          <w:marBottom w:val="0"/>
          <w:divBdr>
            <w:top w:val="none" w:sz="0" w:space="0" w:color="auto"/>
            <w:left w:val="none" w:sz="0" w:space="0" w:color="auto"/>
            <w:bottom w:val="none" w:sz="0" w:space="0" w:color="auto"/>
            <w:right w:val="none" w:sz="0" w:space="0" w:color="auto"/>
          </w:divBdr>
          <w:divsChild>
            <w:div w:id="1832595240">
              <w:marLeft w:val="0"/>
              <w:marRight w:val="0"/>
              <w:marTop w:val="0"/>
              <w:marBottom w:val="0"/>
              <w:divBdr>
                <w:top w:val="none" w:sz="0" w:space="0" w:color="auto"/>
                <w:left w:val="none" w:sz="0" w:space="0" w:color="auto"/>
                <w:bottom w:val="none" w:sz="0" w:space="0" w:color="auto"/>
                <w:right w:val="none" w:sz="0" w:space="0" w:color="auto"/>
              </w:divBdr>
              <w:divsChild>
                <w:div w:id="104132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961310">
      <w:bodyDiv w:val="1"/>
      <w:marLeft w:val="0"/>
      <w:marRight w:val="0"/>
      <w:marTop w:val="0"/>
      <w:marBottom w:val="0"/>
      <w:divBdr>
        <w:top w:val="none" w:sz="0" w:space="0" w:color="auto"/>
        <w:left w:val="none" w:sz="0" w:space="0" w:color="auto"/>
        <w:bottom w:val="none" w:sz="0" w:space="0" w:color="auto"/>
        <w:right w:val="none" w:sz="0" w:space="0" w:color="auto"/>
      </w:divBdr>
      <w:divsChild>
        <w:div w:id="830487308">
          <w:marLeft w:val="0"/>
          <w:marRight w:val="0"/>
          <w:marTop w:val="0"/>
          <w:marBottom w:val="0"/>
          <w:divBdr>
            <w:top w:val="none" w:sz="0" w:space="0" w:color="auto"/>
            <w:left w:val="none" w:sz="0" w:space="0" w:color="auto"/>
            <w:bottom w:val="none" w:sz="0" w:space="0" w:color="auto"/>
            <w:right w:val="none" w:sz="0" w:space="0" w:color="auto"/>
          </w:divBdr>
          <w:divsChild>
            <w:div w:id="1821270067">
              <w:marLeft w:val="0"/>
              <w:marRight w:val="0"/>
              <w:marTop w:val="0"/>
              <w:marBottom w:val="0"/>
              <w:divBdr>
                <w:top w:val="none" w:sz="0" w:space="0" w:color="auto"/>
                <w:left w:val="none" w:sz="0" w:space="0" w:color="auto"/>
                <w:bottom w:val="none" w:sz="0" w:space="0" w:color="auto"/>
                <w:right w:val="none" w:sz="0" w:space="0" w:color="auto"/>
              </w:divBdr>
              <w:divsChild>
                <w:div w:id="62018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209237">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375495980">
      <w:bodyDiv w:val="1"/>
      <w:marLeft w:val="0"/>
      <w:marRight w:val="0"/>
      <w:marTop w:val="0"/>
      <w:marBottom w:val="0"/>
      <w:divBdr>
        <w:top w:val="none" w:sz="0" w:space="0" w:color="auto"/>
        <w:left w:val="none" w:sz="0" w:space="0" w:color="auto"/>
        <w:bottom w:val="none" w:sz="0" w:space="0" w:color="auto"/>
        <w:right w:val="none" w:sz="0" w:space="0" w:color="auto"/>
      </w:divBdr>
      <w:divsChild>
        <w:div w:id="972635102">
          <w:marLeft w:val="0"/>
          <w:marRight w:val="0"/>
          <w:marTop w:val="0"/>
          <w:marBottom w:val="0"/>
          <w:divBdr>
            <w:top w:val="none" w:sz="0" w:space="0" w:color="auto"/>
            <w:left w:val="none" w:sz="0" w:space="0" w:color="auto"/>
            <w:bottom w:val="none" w:sz="0" w:space="0" w:color="auto"/>
            <w:right w:val="none" w:sz="0" w:space="0" w:color="auto"/>
          </w:divBdr>
          <w:divsChild>
            <w:div w:id="2015305722">
              <w:marLeft w:val="0"/>
              <w:marRight w:val="0"/>
              <w:marTop w:val="0"/>
              <w:marBottom w:val="0"/>
              <w:divBdr>
                <w:top w:val="none" w:sz="0" w:space="0" w:color="auto"/>
                <w:left w:val="none" w:sz="0" w:space="0" w:color="auto"/>
                <w:bottom w:val="none" w:sz="0" w:space="0" w:color="auto"/>
                <w:right w:val="none" w:sz="0" w:space="0" w:color="auto"/>
              </w:divBdr>
              <w:divsChild>
                <w:div w:id="1906408009">
                  <w:marLeft w:val="0"/>
                  <w:marRight w:val="0"/>
                  <w:marTop w:val="0"/>
                  <w:marBottom w:val="0"/>
                  <w:divBdr>
                    <w:top w:val="none" w:sz="0" w:space="0" w:color="auto"/>
                    <w:left w:val="none" w:sz="0" w:space="0" w:color="auto"/>
                    <w:bottom w:val="none" w:sz="0" w:space="0" w:color="auto"/>
                    <w:right w:val="none" w:sz="0" w:space="0" w:color="auto"/>
                  </w:divBdr>
                  <w:divsChild>
                    <w:div w:id="163656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134398">
      <w:bodyDiv w:val="1"/>
      <w:marLeft w:val="0"/>
      <w:marRight w:val="0"/>
      <w:marTop w:val="0"/>
      <w:marBottom w:val="0"/>
      <w:divBdr>
        <w:top w:val="none" w:sz="0" w:space="0" w:color="auto"/>
        <w:left w:val="none" w:sz="0" w:space="0" w:color="auto"/>
        <w:bottom w:val="none" w:sz="0" w:space="0" w:color="auto"/>
        <w:right w:val="none" w:sz="0" w:space="0" w:color="auto"/>
      </w:divBdr>
    </w:div>
    <w:div w:id="1384331902">
      <w:bodyDiv w:val="1"/>
      <w:marLeft w:val="0"/>
      <w:marRight w:val="0"/>
      <w:marTop w:val="0"/>
      <w:marBottom w:val="0"/>
      <w:divBdr>
        <w:top w:val="none" w:sz="0" w:space="0" w:color="auto"/>
        <w:left w:val="none" w:sz="0" w:space="0" w:color="auto"/>
        <w:bottom w:val="none" w:sz="0" w:space="0" w:color="auto"/>
        <w:right w:val="none" w:sz="0" w:space="0" w:color="auto"/>
      </w:divBdr>
      <w:divsChild>
        <w:div w:id="116879824">
          <w:marLeft w:val="0"/>
          <w:marRight w:val="0"/>
          <w:marTop w:val="0"/>
          <w:marBottom w:val="0"/>
          <w:divBdr>
            <w:top w:val="none" w:sz="0" w:space="0" w:color="auto"/>
            <w:left w:val="none" w:sz="0" w:space="0" w:color="auto"/>
            <w:bottom w:val="none" w:sz="0" w:space="0" w:color="auto"/>
            <w:right w:val="none" w:sz="0" w:space="0" w:color="auto"/>
          </w:divBdr>
          <w:divsChild>
            <w:div w:id="1971938151">
              <w:marLeft w:val="0"/>
              <w:marRight w:val="0"/>
              <w:marTop w:val="0"/>
              <w:marBottom w:val="0"/>
              <w:divBdr>
                <w:top w:val="none" w:sz="0" w:space="0" w:color="auto"/>
                <w:left w:val="none" w:sz="0" w:space="0" w:color="auto"/>
                <w:bottom w:val="none" w:sz="0" w:space="0" w:color="auto"/>
                <w:right w:val="none" w:sz="0" w:space="0" w:color="auto"/>
              </w:divBdr>
              <w:divsChild>
                <w:div w:id="103442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768231">
      <w:bodyDiv w:val="1"/>
      <w:marLeft w:val="0"/>
      <w:marRight w:val="0"/>
      <w:marTop w:val="0"/>
      <w:marBottom w:val="0"/>
      <w:divBdr>
        <w:top w:val="none" w:sz="0" w:space="0" w:color="auto"/>
        <w:left w:val="none" w:sz="0" w:space="0" w:color="auto"/>
        <w:bottom w:val="none" w:sz="0" w:space="0" w:color="auto"/>
        <w:right w:val="none" w:sz="0" w:space="0" w:color="auto"/>
      </w:divBdr>
      <w:divsChild>
        <w:div w:id="1909223754">
          <w:marLeft w:val="0"/>
          <w:marRight w:val="0"/>
          <w:marTop w:val="0"/>
          <w:marBottom w:val="0"/>
          <w:divBdr>
            <w:top w:val="none" w:sz="0" w:space="0" w:color="auto"/>
            <w:left w:val="none" w:sz="0" w:space="0" w:color="auto"/>
            <w:bottom w:val="none" w:sz="0" w:space="0" w:color="auto"/>
            <w:right w:val="none" w:sz="0" w:space="0" w:color="auto"/>
          </w:divBdr>
          <w:divsChild>
            <w:div w:id="188878685">
              <w:marLeft w:val="0"/>
              <w:marRight w:val="0"/>
              <w:marTop w:val="0"/>
              <w:marBottom w:val="0"/>
              <w:divBdr>
                <w:top w:val="none" w:sz="0" w:space="0" w:color="auto"/>
                <w:left w:val="none" w:sz="0" w:space="0" w:color="auto"/>
                <w:bottom w:val="none" w:sz="0" w:space="0" w:color="auto"/>
                <w:right w:val="none" w:sz="0" w:space="0" w:color="auto"/>
              </w:divBdr>
              <w:divsChild>
                <w:div w:id="165013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153419">
      <w:bodyDiv w:val="1"/>
      <w:marLeft w:val="0"/>
      <w:marRight w:val="0"/>
      <w:marTop w:val="0"/>
      <w:marBottom w:val="0"/>
      <w:divBdr>
        <w:top w:val="none" w:sz="0" w:space="0" w:color="auto"/>
        <w:left w:val="none" w:sz="0" w:space="0" w:color="auto"/>
        <w:bottom w:val="none" w:sz="0" w:space="0" w:color="auto"/>
        <w:right w:val="none" w:sz="0" w:space="0" w:color="auto"/>
      </w:divBdr>
      <w:divsChild>
        <w:div w:id="546717909">
          <w:marLeft w:val="0"/>
          <w:marRight w:val="0"/>
          <w:marTop w:val="0"/>
          <w:marBottom w:val="0"/>
          <w:divBdr>
            <w:top w:val="none" w:sz="0" w:space="0" w:color="auto"/>
            <w:left w:val="none" w:sz="0" w:space="0" w:color="auto"/>
            <w:bottom w:val="none" w:sz="0" w:space="0" w:color="auto"/>
            <w:right w:val="none" w:sz="0" w:space="0" w:color="auto"/>
          </w:divBdr>
          <w:divsChild>
            <w:div w:id="1151287885">
              <w:marLeft w:val="0"/>
              <w:marRight w:val="0"/>
              <w:marTop w:val="0"/>
              <w:marBottom w:val="0"/>
              <w:divBdr>
                <w:top w:val="none" w:sz="0" w:space="0" w:color="auto"/>
                <w:left w:val="none" w:sz="0" w:space="0" w:color="auto"/>
                <w:bottom w:val="none" w:sz="0" w:space="0" w:color="auto"/>
                <w:right w:val="none" w:sz="0" w:space="0" w:color="auto"/>
              </w:divBdr>
              <w:divsChild>
                <w:div w:id="44777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473017411">
      <w:bodyDiv w:val="1"/>
      <w:marLeft w:val="0"/>
      <w:marRight w:val="0"/>
      <w:marTop w:val="0"/>
      <w:marBottom w:val="0"/>
      <w:divBdr>
        <w:top w:val="none" w:sz="0" w:space="0" w:color="auto"/>
        <w:left w:val="none" w:sz="0" w:space="0" w:color="auto"/>
        <w:bottom w:val="none" w:sz="0" w:space="0" w:color="auto"/>
        <w:right w:val="none" w:sz="0" w:space="0" w:color="auto"/>
      </w:divBdr>
      <w:divsChild>
        <w:div w:id="1335034335">
          <w:marLeft w:val="0"/>
          <w:marRight w:val="0"/>
          <w:marTop w:val="0"/>
          <w:marBottom w:val="0"/>
          <w:divBdr>
            <w:top w:val="none" w:sz="0" w:space="0" w:color="auto"/>
            <w:left w:val="none" w:sz="0" w:space="0" w:color="auto"/>
            <w:bottom w:val="none" w:sz="0" w:space="0" w:color="auto"/>
            <w:right w:val="none" w:sz="0" w:space="0" w:color="auto"/>
          </w:divBdr>
          <w:divsChild>
            <w:div w:id="190213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627125">
      <w:bodyDiv w:val="1"/>
      <w:marLeft w:val="0"/>
      <w:marRight w:val="0"/>
      <w:marTop w:val="0"/>
      <w:marBottom w:val="0"/>
      <w:divBdr>
        <w:top w:val="none" w:sz="0" w:space="0" w:color="auto"/>
        <w:left w:val="none" w:sz="0" w:space="0" w:color="auto"/>
        <w:bottom w:val="none" w:sz="0" w:space="0" w:color="auto"/>
        <w:right w:val="none" w:sz="0" w:space="0" w:color="auto"/>
      </w:divBdr>
      <w:divsChild>
        <w:div w:id="1327710258">
          <w:marLeft w:val="0"/>
          <w:marRight w:val="0"/>
          <w:marTop w:val="0"/>
          <w:marBottom w:val="0"/>
          <w:divBdr>
            <w:top w:val="none" w:sz="0" w:space="0" w:color="auto"/>
            <w:left w:val="none" w:sz="0" w:space="0" w:color="auto"/>
            <w:bottom w:val="none" w:sz="0" w:space="0" w:color="auto"/>
            <w:right w:val="none" w:sz="0" w:space="0" w:color="auto"/>
          </w:divBdr>
          <w:divsChild>
            <w:div w:id="1652442162">
              <w:marLeft w:val="0"/>
              <w:marRight w:val="0"/>
              <w:marTop w:val="0"/>
              <w:marBottom w:val="0"/>
              <w:divBdr>
                <w:top w:val="none" w:sz="0" w:space="0" w:color="auto"/>
                <w:left w:val="none" w:sz="0" w:space="0" w:color="auto"/>
                <w:bottom w:val="none" w:sz="0" w:space="0" w:color="auto"/>
                <w:right w:val="none" w:sz="0" w:space="0" w:color="auto"/>
              </w:divBdr>
              <w:divsChild>
                <w:div w:id="639120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793420">
      <w:bodyDiv w:val="1"/>
      <w:marLeft w:val="0"/>
      <w:marRight w:val="0"/>
      <w:marTop w:val="0"/>
      <w:marBottom w:val="0"/>
      <w:divBdr>
        <w:top w:val="none" w:sz="0" w:space="0" w:color="auto"/>
        <w:left w:val="none" w:sz="0" w:space="0" w:color="auto"/>
        <w:bottom w:val="none" w:sz="0" w:space="0" w:color="auto"/>
        <w:right w:val="none" w:sz="0" w:space="0" w:color="auto"/>
      </w:divBdr>
      <w:divsChild>
        <w:div w:id="1276868705">
          <w:marLeft w:val="0"/>
          <w:marRight w:val="0"/>
          <w:marTop w:val="0"/>
          <w:marBottom w:val="0"/>
          <w:divBdr>
            <w:top w:val="none" w:sz="0" w:space="0" w:color="auto"/>
            <w:left w:val="none" w:sz="0" w:space="0" w:color="auto"/>
            <w:bottom w:val="none" w:sz="0" w:space="0" w:color="auto"/>
            <w:right w:val="none" w:sz="0" w:space="0" w:color="auto"/>
          </w:divBdr>
          <w:divsChild>
            <w:div w:id="531773819">
              <w:marLeft w:val="0"/>
              <w:marRight w:val="0"/>
              <w:marTop w:val="0"/>
              <w:marBottom w:val="0"/>
              <w:divBdr>
                <w:top w:val="none" w:sz="0" w:space="0" w:color="auto"/>
                <w:left w:val="none" w:sz="0" w:space="0" w:color="auto"/>
                <w:bottom w:val="none" w:sz="0" w:space="0" w:color="auto"/>
                <w:right w:val="none" w:sz="0" w:space="0" w:color="auto"/>
              </w:divBdr>
              <w:divsChild>
                <w:div w:id="59208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645770">
      <w:bodyDiv w:val="1"/>
      <w:marLeft w:val="0"/>
      <w:marRight w:val="0"/>
      <w:marTop w:val="0"/>
      <w:marBottom w:val="0"/>
      <w:divBdr>
        <w:top w:val="none" w:sz="0" w:space="0" w:color="auto"/>
        <w:left w:val="none" w:sz="0" w:space="0" w:color="auto"/>
        <w:bottom w:val="none" w:sz="0" w:space="0" w:color="auto"/>
        <w:right w:val="none" w:sz="0" w:space="0" w:color="auto"/>
      </w:divBdr>
    </w:div>
    <w:div w:id="1503425586">
      <w:bodyDiv w:val="1"/>
      <w:marLeft w:val="0"/>
      <w:marRight w:val="0"/>
      <w:marTop w:val="0"/>
      <w:marBottom w:val="0"/>
      <w:divBdr>
        <w:top w:val="none" w:sz="0" w:space="0" w:color="auto"/>
        <w:left w:val="none" w:sz="0" w:space="0" w:color="auto"/>
        <w:bottom w:val="none" w:sz="0" w:space="0" w:color="auto"/>
        <w:right w:val="none" w:sz="0" w:space="0" w:color="auto"/>
      </w:divBdr>
    </w:div>
    <w:div w:id="1503468703">
      <w:bodyDiv w:val="1"/>
      <w:marLeft w:val="0"/>
      <w:marRight w:val="0"/>
      <w:marTop w:val="0"/>
      <w:marBottom w:val="0"/>
      <w:divBdr>
        <w:top w:val="none" w:sz="0" w:space="0" w:color="auto"/>
        <w:left w:val="none" w:sz="0" w:space="0" w:color="auto"/>
        <w:bottom w:val="none" w:sz="0" w:space="0" w:color="auto"/>
        <w:right w:val="none" w:sz="0" w:space="0" w:color="auto"/>
      </w:divBdr>
      <w:divsChild>
        <w:div w:id="490602982">
          <w:marLeft w:val="0"/>
          <w:marRight w:val="0"/>
          <w:marTop w:val="0"/>
          <w:marBottom w:val="0"/>
          <w:divBdr>
            <w:top w:val="none" w:sz="0" w:space="0" w:color="auto"/>
            <w:left w:val="none" w:sz="0" w:space="0" w:color="auto"/>
            <w:bottom w:val="none" w:sz="0" w:space="0" w:color="auto"/>
            <w:right w:val="none" w:sz="0" w:space="0" w:color="auto"/>
          </w:divBdr>
          <w:divsChild>
            <w:div w:id="1452552286">
              <w:marLeft w:val="0"/>
              <w:marRight w:val="0"/>
              <w:marTop w:val="0"/>
              <w:marBottom w:val="0"/>
              <w:divBdr>
                <w:top w:val="none" w:sz="0" w:space="0" w:color="auto"/>
                <w:left w:val="none" w:sz="0" w:space="0" w:color="auto"/>
                <w:bottom w:val="none" w:sz="0" w:space="0" w:color="auto"/>
                <w:right w:val="none" w:sz="0" w:space="0" w:color="auto"/>
              </w:divBdr>
              <w:divsChild>
                <w:div w:id="14339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507748924">
      <w:bodyDiv w:val="1"/>
      <w:marLeft w:val="0"/>
      <w:marRight w:val="0"/>
      <w:marTop w:val="0"/>
      <w:marBottom w:val="0"/>
      <w:divBdr>
        <w:top w:val="none" w:sz="0" w:space="0" w:color="auto"/>
        <w:left w:val="none" w:sz="0" w:space="0" w:color="auto"/>
        <w:bottom w:val="none" w:sz="0" w:space="0" w:color="auto"/>
        <w:right w:val="none" w:sz="0" w:space="0" w:color="auto"/>
      </w:divBdr>
      <w:divsChild>
        <w:div w:id="1696884318">
          <w:marLeft w:val="0"/>
          <w:marRight w:val="0"/>
          <w:marTop w:val="0"/>
          <w:marBottom w:val="0"/>
          <w:divBdr>
            <w:top w:val="none" w:sz="0" w:space="0" w:color="auto"/>
            <w:left w:val="none" w:sz="0" w:space="0" w:color="auto"/>
            <w:bottom w:val="none" w:sz="0" w:space="0" w:color="auto"/>
            <w:right w:val="none" w:sz="0" w:space="0" w:color="auto"/>
          </w:divBdr>
          <w:divsChild>
            <w:div w:id="1695886235">
              <w:marLeft w:val="0"/>
              <w:marRight w:val="0"/>
              <w:marTop w:val="0"/>
              <w:marBottom w:val="0"/>
              <w:divBdr>
                <w:top w:val="none" w:sz="0" w:space="0" w:color="auto"/>
                <w:left w:val="none" w:sz="0" w:space="0" w:color="auto"/>
                <w:bottom w:val="none" w:sz="0" w:space="0" w:color="auto"/>
                <w:right w:val="none" w:sz="0" w:space="0" w:color="auto"/>
              </w:divBdr>
              <w:divsChild>
                <w:div w:id="75910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110064">
      <w:bodyDiv w:val="1"/>
      <w:marLeft w:val="0"/>
      <w:marRight w:val="0"/>
      <w:marTop w:val="0"/>
      <w:marBottom w:val="0"/>
      <w:divBdr>
        <w:top w:val="none" w:sz="0" w:space="0" w:color="auto"/>
        <w:left w:val="none" w:sz="0" w:space="0" w:color="auto"/>
        <w:bottom w:val="none" w:sz="0" w:space="0" w:color="auto"/>
        <w:right w:val="none" w:sz="0" w:space="0" w:color="auto"/>
      </w:divBdr>
    </w:div>
    <w:div w:id="1519084196">
      <w:bodyDiv w:val="1"/>
      <w:marLeft w:val="0"/>
      <w:marRight w:val="0"/>
      <w:marTop w:val="0"/>
      <w:marBottom w:val="0"/>
      <w:divBdr>
        <w:top w:val="none" w:sz="0" w:space="0" w:color="auto"/>
        <w:left w:val="none" w:sz="0" w:space="0" w:color="auto"/>
        <w:bottom w:val="none" w:sz="0" w:space="0" w:color="auto"/>
        <w:right w:val="none" w:sz="0" w:space="0" w:color="auto"/>
      </w:divBdr>
    </w:div>
    <w:div w:id="1523009428">
      <w:bodyDiv w:val="1"/>
      <w:marLeft w:val="0"/>
      <w:marRight w:val="0"/>
      <w:marTop w:val="0"/>
      <w:marBottom w:val="0"/>
      <w:divBdr>
        <w:top w:val="none" w:sz="0" w:space="0" w:color="auto"/>
        <w:left w:val="none" w:sz="0" w:space="0" w:color="auto"/>
        <w:bottom w:val="none" w:sz="0" w:space="0" w:color="auto"/>
        <w:right w:val="none" w:sz="0" w:space="0" w:color="auto"/>
      </w:divBdr>
      <w:divsChild>
        <w:div w:id="371610025">
          <w:marLeft w:val="0"/>
          <w:marRight w:val="0"/>
          <w:marTop w:val="0"/>
          <w:marBottom w:val="0"/>
          <w:divBdr>
            <w:top w:val="none" w:sz="0" w:space="0" w:color="auto"/>
            <w:left w:val="none" w:sz="0" w:space="0" w:color="auto"/>
            <w:bottom w:val="none" w:sz="0" w:space="0" w:color="auto"/>
            <w:right w:val="none" w:sz="0" w:space="0" w:color="auto"/>
          </w:divBdr>
          <w:divsChild>
            <w:div w:id="957874710">
              <w:marLeft w:val="0"/>
              <w:marRight w:val="0"/>
              <w:marTop w:val="0"/>
              <w:marBottom w:val="0"/>
              <w:divBdr>
                <w:top w:val="none" w:sz="0" w:space="0" w:color="auto"/>
                <w:left w:val="none" w:sz="0" w:space="0" w:color="auto"/>
                <w:bottom w:val="none" w:sz="0" w:space="0" w:color="auto"/>
                <w:right w:val="none" w:sz="0" w:space="0" w:color="auto"/>
              </w:divBdr>
              <w:divsChild>
                <w:div w:id="167714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907">
      <w:bodyDiv w:val="1"/>
      <w:marLeft w:val="0"/>
      <w:marRight w:val="0"/>
      <w:marTop w:val="0"/>
      <w:marBottom w:val="0"/>
      <w:divBdr>
        <w:top w:val="none" w:sz="0" w:space="0" w:color="auto"/>
        <w:left w:val="none" w:sz="0" w:space="0" w:color="auto"/>
        <w:bottom w:val="none" w:sz="0" w:space="0" w:color="auto"/>
        <w:right w:val="none" w:sz="0" w:space="0" w:color="auto"/>
      </w:divBdr>
      <w:divsChild>
        <w:div w:id="1507398326">
          <w:marLeft w:val="0"/>
          <w:marRight w:val="0"/>
          <w:marTop w:val="0"/>
          <w:marBottom w:val="0"/>
          <w:divBdr>
            <w:top w:val="none" w:sz="0" w:space="0" w:color="auto"/>
            <w:left w:val="none" w:sz="0" w:space="0" w:color="auto"/>
            <w:bottom w:val="none" w:sz="0" w:space="0" w:color="auto"/>
            <w:right w:val="none" w:sz="0" w:space="0" w:color="auto"/>
          </w:divBdr>
          <w:divsChild>
            <w:div w:id="1809544793">
              <w:marLeft w:val="0"/>
              <w:marRight w:val="0"/>
              <w:marTop w:val="0"/>
              <w:marBottom w:val="0"/>
              <w:divBdr>
                <w:top w:val="none" w:sz="0" w:space="0" w:color="auto"/>
                <w:left w:val="none" w:sz="0" w:space="0" w:color="auto"/>
                <w:bottom w:val="none" w:sz="0" w:space="0" w:color="auto"/>
                <w:right w:val="none" w:sz="0" w:space="0" w:color="auto"/>
              </w:divBdr>
              <w:divsChild>
                <w:div w:id="121885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684596">
      <w:bodyDiv w:val="1"/>
      <w:marLeft w:val="0"/>
      <w:marRight w:val="0"/>
      <w:marTop w:val="0"/>
      <w:marBottom w:val="0"/>
      <w:divBdr>
        <w:top w:val="none" w:sz="0" w:space="0" w:color="auto"/>
        <w:left w:val="none" w:sz="0" w:space="0" w:color="auto"/>
        <w:bottom w:val="none" w:sz="0" w:space="0" w:color="auto"/>
        <w:right w:val="none" w:sz="0" w:space="0" w:color="auto"/>
      </w:divBdr>
      <w:divsChild>
        <w:div w:id="1952277880">
          <w:marLeft w:val="0"/>
          <w:marRight w:val="0"/>
          <w:marTop w:val="0"/>
          <w:marBottom w:val="0"/>
          <w:divBdr>
            <w:top w:val="none" w:sz="0" w:space="0" w:color="auto"/>
            <w:left w:val="none" w:sz="0" w:space="0" w:color="auto"/>
            <w:bottom w:val="none" w:sz="0" w:space="0" w:color="auto"/>
            <w:right w:val="none" w:sz="0" w:space="0" w:color="auto"/>
          </w:divBdr>
          <w:divsChild>
            <w:div w:id="2071030227">
              <w:marLeft w:val="0"/>
              <w:marRight w:val="0"/>
              <w:marTop w:val="0"/>
              <w:marBottom w:val="0"/>
              <w:divBdr>
                <w:top w:val="none" w:sz="0" w:space="0" w:color="auto"/>
                <w:left w:val="none" w:sz="0" w:space="0" w:color="auto"/>
                <w:bottom w:val="none" w:sz="0" w:space="0" w:color="auto"/>
                <w:right w:val="none" w:sz="0" w:space="0" w:color="auto"/>
              </w:divBdr>
              <w:divsChild>
                <w:div w:id="197748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756747">
      <w:bodyDiv w:val="1"/>
      <w:marLeft w:val="0"/>
      <w:marRight w:val="0"/>
      <w:marTop w:val="0"/>
      <w:marBottom w:val="0"/>
      <w:divBdr>
        <w:top w:val="none" w:sz="0" w:space="0" w:color="auto"/>
        <w:left w:val="none" w:sz="0" w:space="0" w:color="auto"/>
        <w:bottom w:val="none" w:sz="0" w:space="0" w:color="auto"/>
        <w:right w:val="none" w:sz="0" w:space="0" w:color="auto"/>
      </w:divBdr>
      <w:divsChild>
        <w:div w:id="1422215736">
          <w:marLeft w:val="0"/>
          <w:marRight w:val="0"/>
          <w:marTop w:val="0"/>
          <w:marBottom w:val="0"/>
          <w:divBdr>
            <w:top w:val="none" w:sz="0" w:space="0" w:color="auto"/>
            <w:left w:val="none" w:sz="0" w:space="0" w:color="auto"/>
            <w:bottom w:val="none" w:sz="0" w:space="0" w:color="auto"/>
            <w:right w:val="none" w:sz="0" w:space="0" w:color="auto"/>
          </w:divBdr>
          <w:divsChild>
            <w:div w:id="360857607">
              <w:marLeft w:val="0"/>
              <w:marRight w:val="0"/>
              <w:marTop w:val="0"/>
              <w:marBottom w:val="0"/>
              <w:divBdr>
                <w:top w:val="none" w:sz="0" w:space="0" w:color="auto"/>
                <w:left w:val="none" w:sz="0" w:space="0" w:color="auto"/>
                <w:bottom w:val="none" w:sz="0" w:space="0" w:color="auto"/>
                <w:right w:val="none" w:sz="0" w:space="0" w:color="auto"/>
              </w:divBdr>
              <w:divsChild>
                <w:div w:id="141990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500756">
      <w:bodyDiv w:val="1"/>
      <w:marLeft w:val="0"/>
      <w:marRight w:val="0"/>
      <w:marTop w:val="0"/>
      <w:marBottom w:val="0"/>
      <w:divBdr>
        <w:top w:val="none" w:sz="0" w:space="0" w:color="auto"/>
        <w:left w:val="none" w:sz="0" w:space="0" w:color="auto"/>
        <w:bottom w:val="none" w:sz="0" w:space="0" w:color="auto"/>
        <w:right w:val="none" w:sz="0" w:space="0" w:color="auto"/>
      </w:divBdr>
    </w:div>
    <w:div w:id="1571769703">
      <w:bodyDiv w:val="1"/>
      <w:marLeft w:val="0"/>
      <w:marRight w:val="0"/>
      <w:marTop w:val="0"/>
      <w:marBottom w:val="0"/>
      <w:divBdr>
        <w:top w:val="none" w:sz="0" w:space="0" w:color="auto"/>
        <w:left w:val="none" w:sz="0" w:space="0" w:color="auto"/>
        <w:bottom w:val="none" w:sz="0" w:space="0" w:color="auto"/>
        <w:right w:val="none" w:sz="0" w:space="0" w:color="auto"/>
      </w:divBdr>
      <w:divsChild>
        <w:div w:id="1880819675">
          <w:marLeft w:val="0"/>
          <w:marRight w:val="0"/>
          <w:marTop w:val="0"/>
          <w:marBottom w:val="0"/>
          <w:divBdr>
            <w:top w:val="none" w:sz="0" w:space="0" w:color="auto"/>
            <w:left w:val="none" w:sz="0" w:space="0" w:color="auto"/>
            <w:bottom w:val="none" w:sz="0" w:space="0" w:color="auto"/>
            <w:right w:val="none" w:sz="0" w:space="0" w:color="auto"/>
          </w:divBdr>
          <w:divsChild>
            <w:div w:id="27875444">
              <w:marLeft w:val="0"/>
              <w:marRight w:val="0"/>
              <w:marTop w:val="0"/>
              <w:marBottom w:val="0"/>
              <w:divBdr>
                <w:top w:val="none" w:sz="0" w:space="0" w:color="auto"/>
                <w:left w:val="none" w:sz="0" w:space="0" w:color="auto"/>
                <w:bottom w:val="none" w:sz="0" w:space="0" w:color="auto"/>
                <w:right w:val="none" w:sz="0" w:space="0" w:color="auto"/>
              </w:divBdr>
              <w:divsChild>
                <w:div w:id="178881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361386">
      <w:bodyDiv w:val="1"/>
      <w:marLeft w:val="0"/>
      <w:marRight w:val="0"/>
      <w:marTop w:val="0"/>
      <w:marBottom w:val="0"/>
      <w:divBdr>
        <w:top w:val="none" w:sz="0" w:space="0" w:color="auto"/>
        <w:left w:val="none" w:sz="0" w:space="0" w:color="auto"/>
        <w:bottom w:val="none" w:sz="0" w:space="0" w:color="auto"/>
        <w:right w:val="none" w:sz="0" w:space="0" w:color="auto"/>
      </w:divBdr>
      <w:divsChild>
        <w:div w:id="232352604">
          <w:marLeft w:val="0"/>
          <w:marRight w:val="0"/>
          <w:marTop w:val="0"/>
          <w:marBottom w:val="0"/>
          <w:divBdr>
            <w:top w:val="none" w:sz="0" w:space="0" w:color="auto"/>
            <w:left w:val="none" w:sz="0" w:space="0" w:color="auto"/>
            <w:bottom w:val="none" w:sz="0" w:space="0" w:color="auto"/>
            <w:right w:val="none" w:sz="0" w:space="0" w:color="auto"/>
          </w:divBdr>
          <w:divsChild>
            <w:div w:id="376662214">
              <w:marLeft w:val="0"/>
              <w:marRight w:val="0"/>
              <w:marTop w:val="0"/>
              <w:marBottom w:val="0"/>
              <w:divBdr>
                <w:top w:val="none" w:sz="0" w:space="0" w:color="auto"/>
                <w:left w:val="none" w:sz="0" w:space="0" w:color="auto"/>
                <w:bottom w:val="none" w:sz="0" w:space="0" w:color="auto"/>
                <w:right w:val="none" w:sz="0" w:space="0" w:color="auto"/>
              </w:divBdr>
              <w:divsChild>
                <w:div w:id="155145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885859">
      <w:bodyDiv w:val="1"/>
      <w:marLeft w:val="0"/>
      <w:marRight w:val="0"/>
      <w:marTop w:val="0"/>
      <w:marBottom w:val="0"/>
      <w:divBdr>
        <w:top w:val="none" w:sz="0" w:space="0" w:color="auto"/>
        <w:left w:val="none" w:sz="0" w:space="0" w:color="auto"/>
        <w:bottom w:val="none" w:sz="0" w:space="0" w:color="auto"/>
        <w:right w:val="none" w:sz="0" w:space="0" w:color="auto"/>
      </w:divBdr>
    </w:div>
    <w:div w:id="1594581669">
      <w:bodyDiv w:val="1"/>
      <w:marLeft w:val="0"/>
      <w:marRight w:val="0"/>
      <w:marTop w:val="0"/>
      <w:marBottom w:val="0"/>
      <w:divBdr>
        <w:top w:val="none" w:sz="0" w:space="0" w:color="auto"/>
        <w:left w:val="none" w:sz="0" w:space="0" w:color="auto"/>
        <w:bottom w:val="none" w:sz="0" w:space="0" w:color="auto"/>
        <w:right w:val="none" w:sz="0" w:space="0" w:color="auto"/>
      </w:divBdr>
      <w:divsChild>
        <w:div w:id="1645575379">
          <w:marLeft w:val="0"/>
          <w:marRight w:val="0"/>
          <w:marTop w:val="0"/>
          <w:marBottom w:val="0"/>
          <w:divBdr>
            <w:top w:val="none" w:sz="0" w:space="0" w:color="auto"/>
            <w:left w:val="none" w:sz="0" w:space="0" w:color="auto"/>
            <w:bottom w:val="none" w:sz="0" w:space="0" w:color="auto"/>
            <w:right w:val="none" w:sz="0" w:space="0" w:color="auto"/>
          </w:divBdr>
          <w:divsChild>
            <w:div w:id="151606334">
              <w:marLeft w:val="0"/>
              <w:marRight w:val="0"/>
              <w:marTop w:val="0"/>
              <w:marBottom w:val="0"/>
              <w:divBdr>
                <w:top w:val="none" w:sz="0" w:space="0" w:color="auto"/>
                <w:left w:val="none" w:sz="0" w:space="0" w:color="auto"/>
                <w:bottom w:val="none" w:sz="0" w:space="0" w:color="auto"/>
                <w:right w:val="none" w:sz="0" w:space="0" w:color="auto"/>
              </w:divBdr>
              <w:divsChild>
                <w:div w:id="891498493">
                  <w:marLeft w:val="0"/>
                  <w:marRight w:val="0"/>
                  <w:marTop w:val="0"/>
                  <w:marBottom w:val="0"/>
                  <w:divBdr>
                    <w:top w:val="none" w:sz="0" w:space="0" w:color="auto"/>
                    <w:left w:val="none" w:sz="0" w:space="0" w:color="auto"/>
                    <w:bottom w:val="none" w:sz="0" w:space="0" w:color="auto"/>
                    <w:right w:val="none" w:sz="0" w:space="0" w:color="auto"/>
                  </w:divBdr>
                  <w:divsChild>
                    <w:div w:id="162256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703212">
      <w:bodyDiv w:val="1"/>
      <w:marLeft w:val="0"/>
      <w:marRight w:val="0"/>
      <w:marTop w:val="0"/>
      <w:marBottom w:val="0"/>
      <w:divBdr>
        <w:top w:val="none" w:sz="0" w:space="0" w:color="auto"/>
        <w:left w:val="none" w:sz="0" w:space="0" w:color="auto"/>
        <w:bottom w:val="none" w:sz="0" w:space="0" w:color="auto"/>
        <w:right w:val="none" w:sz="0" w:space="0" w:color="auto"/>
      </w:divBdr>
      <w:divsChild>
        <w:div w:id="1329480067">
          <w:marLeft w:val="0"/>
          <w:marRight w:val="0"/>
          <w:marTop w:val="0"/>
          <w:marBottom w:val="0"/>
          <w:divBdr>
            <w:top w:val="none" w:sz="0" w:space="0" w:color="auto"/>
            <w:left w:val="none" w:sz="0" w:space="0" w:color="auto"/>
            <w:bottom w:val="none" w:sz="0" w:space="0" w:color="auto"/>
            <w:right w:val="none" w:sz="0" w:space="0" w:color="auto"/>
          </w:divBdr>
          <w:divsChild>
            <w:div w:id="1201433873">
              <w:marLeft w:val="0"/>
              <w:marRight w:val="0"/>
              <w:marTop w:val="0"/>
              <w:marBottom w:val="0"/>
              <w:divBdr>
                <w:top w:val="none" w:sz="0" w:space="0" w:color="auto"/>
                <w:left w:val="none" w:sz="0" w:space="0" w:color="auto"/>
                <w:bottom w:val="none" w:sz="0" w:space="0" w:color="auto"/>
                <w:right w:val="none" w:sz="0" w:space="0" w:color="auto"/>
              </w:divBdr>
              <w:divsChild>
                <w:div w:id="124278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8874">
      <w:bodyDiv w:val="1"/>
      <w:marLeft w:val="0"/>
      <w:marRight w:val="0"/>
      <w:marTop w:val="0"/>
      <w:marBottom w:val="0"/>
      <w:divBdr>
        <w:top w:val="none" w:sz="0" w:space="0" w:color="auto"/>
        <w:left w:val="none" w:sz="0" w:space="0" w:color="auto"/>
        <w:bottom w:val="none" w:sz="0" w:space="0" w:color="auto"/>
        <w:right w:val="none" w:sz="0" w:space="0" w:color="auto"/>
      </w:divBdr>
      <w:divsChild>
        <w:div w:id="806968819">
          <w:marLeft w:val="0"/>
          <w:marRight w:val="0"/>
          <w:marTop w:val="0"/>
          <w:marBottom w:val="0"/>
          <w:divBdr>
            <w:top w:val="none" w:sz="0" w:space="0" w:color="auto"/>
            <w:left w:val="none" w:sz="0" w:space="0" w:color="auto"/>
            <w:bottom w:val="none" w:sz="0" w:space="0" w:color="auto"/>
            <w:right w:val="none" w:sz="0" w:space="0" w:color="auto"/>
          </w:divBdr>
          <w:divsChild>
            <w:div w:id="1814760223">
              <w:marLeft w:val="0"/>
              <w:marRight w:val="0"/>
              <w:marTop w:val="0"/>
              <w:marBottom w:val="0"/>
              <w:divBdr>
                <w:top w:val="none" w:sz="0" w:space="0" w:color="auto"/>
                <w:left w:val="none" w:sz="0" w:space="0" w:color="auto"/>
                <w:bottom w:val="none" w:sz="0" w:space="0" w:color="auto"/>
                <w:right w:val="none" w:sz="0" w:space="0" w:color="auto"/>
              </w:divBdr>
              <w:divsChild>
                <w:div w:id="7948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644002">
      <w:bodyDiv w:val="1"/>
      <w:marLeft w:val="0"/>
      <w:marRight w:val="0"/>
      <w:marTop w:val="0"/>
      <w:marBottom w:val="0"/>
      <w:divBdr>
        <w:top w:val="none" w:sz="0" w:space="0" w:color="auto"/>
        <w:left w:val="none" w:sz="0" w:space="0" w:color="auto"/>
        <w:bottom w:val="none" w:sz="0" w:space="0" w:color="auto"/>
        <w:right w:val="none" w:sz="0" w:space="0" w:color="auto"/>
      </w:divBdr>
    </w:div>
    <w:div w:id="1647007836">
      <w:bodyDiv w:val="1"/>
      <w:marLeft w:val="0"/>
      <w:marRight w:val="0"/>
      <w:marTop w:val="0"/>
      <w:marBottom w:val="0"/>
      <w:divBdr>
        <w:top w:val="none" w:sz="0" w:space="0" w:color="auto"/>
        <w:left w:val="none" w:sz="0" w:space="0" w:color="auto"/>
        <w:bottom w:val="none" w:sz="0" w:space="0" w:color="auto"/>
        <w:right w:val="none" w:sz="0" w:space="0" w:color="auto"/>
      </w:divBdr>
      <w:divsChild>
        <w:div w:id="2065520689">
          <w:marLeft w:val="0"/>
          <w:marRight w:val="0"/>
          <w:marTop w:val="0"/>
          <w:marBottom w:val="0"/>
          <w:divBdr>
            <w:top w:val="none" w:sz="0" w:space="0" w:color="auto"/>
            <w:left w:val="none" w:sz="0" w:space="0" w:color="auto"/>
            <w:bottom w:val="none" w:sz="0" w:space="0" w:color="auto"/>
            <w:right w:val="none" w:sz="0" w:space="0" w:color="auto"/>
          </w:divBdr>
          <w:divsChild>
            <w:div w:id="124543139">
              <w:marLeft w:val="0"/>
              <w:marRight w:val="0"/>
              <w:marTop w:val="0"/>
              <w:marBottom w:val="0"/>
              <w:divBdr>
                <w:top w:val="none" w:sz="0" w:space="0" w:color="auto"/>
                <w:left w:val="none" w:sz="0" w:space="0" w:color="auto"/>
                <w:bottom w:val="none" w:sz="0" w:space="0" w:color="auto"/>
                <w:right w:val="none" w:sz="0" w:space="0" w:color="auto"/>
              </w:divBdr>
              <w:divsChild>
                <w:div w:id="23613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107172">
      <w:bodyDiv w:val="1"/>
      <w:marLeft w:val="0"/>
      <w:marRight w:val="0"/>
      <w:marTop w:val="0"/>
      <w:marBottom w:val="0"/>
      <w:divBdr>
        <w:top w:val="none" w:sz="0" w:space="0" w:color="auto"/>
        <w:left w:val="none" w:sz="0" w:space="0" w:color="auto"/>
        <w:bottom w:val="none" w:sz="0" w:space="0" w:color="auto"/>
        <w:right w:val="none" w:sz="0" w:space="0" w:color="auto"/>
      </w:divBdr>
      <w:divsChild>
        <w:div w:id="794327978">
          <w:marLeft w:val="0"/>
          <w:marRight w:val="0"/>
          <w:marTop w:val="0"/>
          <w:marBottom w:val="0"/>
          <w:divBdr>
            <w:top w:val="none" w:sz="0" w:space="0" w:color="auto"/>
            <w:left w:val="none" w:sz="0" w:space="0" w:color="auto"/>
            <w:bottom w:val="none" w:sz="0" w:space="0" w:color="auto"/>
            <w:right w:val="none" w:sz="0" w:space="0" w:color="auto"/>
          </w:divBdr>
          <w:divsChild>
            <w:div w:id="1394884850">
              <w:marLeft w:val="0"/>
              <w:marRight w:val="0"/>
              <w:marTop w:val="0"/>
              <w:marBottom w:val="0"/>
              <w:divBdr>
                <w:top w:val="none" w:sz="0" w:space="0" w:color="auto"/>
                <w:left w:val="none" w:sz="0" w:space="0" w:color="auto"/>
                <w:bottom w:val="none" w:sz="0" w:space="0" w:color="auto"/>
                <w:right w:val="none" w:sz="0" w:space="0" w:color="auto"/>
              </w:divBdr>
              <w:divsChild>
                <w:div w:id="49646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1212">
      <w:bodyDiv w:val="1"/>
      <w:marLeft w:val="0"/>
      <w:marRight w:val="0"/>
      <w:marTop w:val="0"/>
      <w:marBottom w:val="0"/>
      <w:divBdr>
        <w:top w:val="none" w:sz="0" w:space="0" w:color="auto"/>
        <w:left w:val="none" w:sz="0" w:space="0" w:color="auto"/>
        <w:bottom w:val="none" w:sz="0" w:space="0" w:color="auto"/>
        <w:right w:val="none" w:sz="0" w:space="0" w:color="auto"/>
      </w:divBdr>
      <w:divsChild>
        <w:div w:id="1209149001">
          <w:marLeft w:val="0"/>
          <w:marRight w:val="0"/>
          <w:marTop w:val="0"/>
          <w:marBottom w:val="0"/>
          <w:divBdr>
            <w:top w:val="none" w:sz="0" w:space="0" w:color="auto"/>
            <w:left w:val="none" w:sz="0" w:space="0" w:color="auto"/>
            <w:bottom w:val="none" w:sz="0" w:space="0" w:color="auto"/>
            <w:right w:val="none" w:sz="0" w:space="0" w:color="auto"/>
          </w:divBdr>
          <w:divsChild>
            <w:div w:id="437678100">
              <w:marLeft w:val="0"/>
              <w:marRight w:val="0"/>
              <w:marTop w:val="0"/>
              <w:marBottom w:val="0"/>
              <w:divBdr>
                <w:top w:val="none" w:sz="0" w:space="0" w:color="auto"/>
                <w:left w:val="none" w:sz="0" w:space="0" w:color="auto"/>
                <w:bottom w:val="none" w:sz="0" w:space="0" w:color="auto"/>
                <w:right w:val="none" w:sz="0" w:space="0" w:color="auto"/>
              </w:divBdr>
              <w:divsChild>
                <w:div w:id="165337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09331">
      <w:bodyDiv w:val="1"/>
      <w:marLeft w:val="0"/>
      <w:marRight w:val="0"/>
      <w:marTop w:val="0"/>
      <w:marBottom w:val="0"/>
      <w:divBdr>
        <w:top w:val="none" w:sz="0" w:space="0" w:color="auto"/>
        <w:left w:val="none" w:sz="0" w:space="0" w:color="auto"/>
        <w:bottom w:val="none" w:sz="0" w:space="0" w:color="auto"/>
        <w:right w:val="none" w:sz="0" w:space="0" w:color="auto"/>
      </w:divBdr>
    </w:div>
    <w:div w:id="1688869215">
      <w:bodyDiv w:val="1"/>
      <w:marLeft w:val="0"/>
      <w:marRight w:val="0"/>
      <w:marTop w:val="0"/>
      <w:marBottom w:val="0"/>
      <w:divBdr>
        <w:top w:val="none" w:sz="0" w:space="0" w:color="auto"/>
        <w:left w:val="none" w:sz="0" w:space="0" w:color="auto"/>
        <w:bottom w:val="none" w:sz="0" w:space="0" w:color="auto"/>
        <w:right w:val="none" w:sz="0" w:space="0" w:color="auto"/>
      </w:divBdr>
    </w:div>
    <w:div w:id="1689139917">
      <w:bodyDiv w:val="1"/>
      <w:marLeft w:val="0"/>
      <w:marRight w:val="0"/>
      <w:marTop w:val="0"/>
      <w:marBottom w:val="0"/>
      <w:divBdr>
        <w:top w:val="none" w:sz="0" w:space="0" w:color="auto"/>
        <w:left w:val="none" w:sz="0" w:space="0" w:color="auto"/>
        <w:bottom w:val="none" w:sz="0" w:space="0" w:color="auto"/>
        <w:right w:val="none" w:sz="0" w:space="0" w:color="auto"/>
      </w:divBdr>
      <w:divsChild>
        <w:div w:id="941689436">
          <w:marLeft w:val="0"/>
          <w:marRight w:val="0"/>
          <w:marTop w:val="0"/>
          <w:marBottom w:val="0"/>
          <w:divBdr>
            <w:top w:val="none" w:sz="0" w:space="0" w:color="auto"/>
            <w:left w:val="none" w:sz="0" w:space="0" w:color="auto"/>
            <w:bottom w:val="none" w:sz="0" w:space="0" w:color="auto"/>
            <w:right w:val="none" w:sz="0" w:space="0" w:color="auto"/>
          </w:divBdr>
          <w:divsChild>
            <w:div w:id="197360166">
              <w:marLeft w:val="0"/>
              <w:marRight w:val="0"/>
              <w:marTop w:val="0"/>
              <w:marBottom w:val="0"/>
              <w:divBdr>
                <w:top w:val="none" w:sz="0" w:space="0" w:color="auto"/>
                <w:left w:val="none" w:sz="0" w:space="0" w:color="auto"/>
                <w:bottom w:val="none" w:sz="0" w:space="0" w:color="auto"/>
                <w:right w:val="none" w:sz="0" w:space="0" w:color="auto"/>
              </w:divBdr>
              <w:divsChild>
                <w:div w:id="204593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763626">
      <w:bodyDiv w:val="1"/>
      <w:marLeft w:val="0"/>
      <w:marRight w:val="0"/>
      <w:marTop w:val="0"/>
      <w:marBottom w:val="0"/>
      <w:divBdr>
        <w:top w:val="none" w:sz="0" w:space="0" w:color="auto"/>
        <w:left w:val="none" w:sz="0" w:space="0" w:color="auto"/>
        <w:bottom w:val="none" w:sz="0" w:space="0" w:color="auto"/>
        <w:right w:val="none" w:sz="0" w:space="0" w:color="auto"/>
      </w:divBdr>
      <w:divsChild>
        <w:div w:id="705910943">
          <w:marLeft w:val="0"/>
          <w:marRight w:val="0"/>
          <w:marTop w:val="0"/>
          <w:marBottom w:val="0"/>
          <w:divBdr>
            <w:top w:val="none" w:sz="0" w:space="0" w:color="auto"/>
            <w:left w:val="none" w:sz="0" w:space="0" w:color="auto"/>
            <w:bottom w:val="none" w:sz="0" w:space="0" w:color="auto"/>
            <w:right w:val="none" w:sz="0" w:space="0" w:color="auto"/>
          </w:divBdr>
          <w:divsChild>
            <w:div w:id="433749709">
              <w:marLeft w:val="0"/>
              <w:marRight w:val="0"/>
              <w:marTop w:val="0"/>
              <w:marBottom w:val="0"/>
              <w:divBdr>
                <w:top w:val="none" w:sz="0" w:space="0" w:color="auto"/>
                <w:left w:val="none" w:sz="0" w:space="0" w:color="auto"/>
                <w:bottom w:val="none" w:sz="0" w:space="0" w:color="auto"/>
                <w:right w:val="none" w:sz="0" w:space="0" w:color="auto"/>
              </w:divBdr>
              <w:divsChild>
                <w:div w:id="38889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469281">
      <w:bodyDiv w:val="1"/>
      <w:marLeft w:val="0"/>
      <w:marRight w:val="0"/>
      <w:marTop w:val="0"/>
      <w:marBottom w:val="0"/>
      <w:divBdr>
        <w:top w:val="none" w:sz="0" w:space="0" w:color="auto"/>
        <w:left w:val="none" w:sz="0" w:space="0" w:color="auto"/>
        <w:bottom w:val="none" w:sz="0" w:space="0" w:color="auto"/>
        <w:right w:val="none" w:sz="0" w:space="0" w:color="auto"/>
      </w:divBdr>
    </w:div>
    <w:div w:id="1704549060">
      <w:bodyDiv w:val="1"/>
      <w:marLeft w:val="0"/>
      <w:marRight w:val="0"/>
      <w:marTop w:val="0"/>
      <w:marBottom w:val="0"/>
      <w:divBdr>
        <w:top w:val="none" w:sz="0" w:space="0" w:color="auto"/>
        <w:left w:val="none" w:sz="0" w:space="0" w:color="auto"/>
        <w:bottom w:val="none" w:sz="0" w:space="0" w:color="auto"/>
        <w:right w:val="none" w:sz="0" w:space="0" w:color="auto"/>
      </w:divBdr>
      <w:divsChild>
        <w:div w:id="1827437499">
          <w:marLeft w:val="0"/>
          <w:marRight w:val="0"/>
          <w:marTop w:val="0"/>
          <w:marBottom w:val="0"/>
          <w:divBdr>
            <w:top w:val="none" w:sz="0" w:space="0" w:color="auto"/>
            <w:left w:val="none" w:sz="0" w:space="0" w:color="auto"/>
            <w:bottom w:val="none" w:sz="0" w:space="0" w:color="auto"/>
            <w:right w:val="none" w:sz="0" w:space="0" w:color="auto"/>
          </w:divBdr>
          <w:divsChild>
            <w:div w:id="683943521">
              <w:marLeft w:val="0"/>
              <w:marRight w:val="0"/>
              <w:marTop w:val="0"/>
              <w:marBottom w:val="0"/>
              <w:divBdr>
                <w:top w:val="none" w:sz="0" w:space="0" w:color="auto"/>
                <w:left w:val="none" w:sz="0" w:space="0" w:color="auto"/>
                <w:bottom w:val="none" w:sz="0" w:space="0" w:color="auto"/>
                <w:right w:val="none" w:sz="0" w:space="0" w:color="auto"/>
              </w:divBdr>
              <w:divsChild>
                <w:div w:id="164446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469458">
      <w:bodyDiv w:val="1"/>
      <w:marLeft w:val="0"/>
      <w:marRight w:val="0"/>
      <w:marTop w:val="0"/>
      <w:marBottom w:val="0"/>
      <w:divBdr>
        <w:top w:val="none" w:sz="0" w:space="0" w:color="auto"/>
        <w:left w:val="none" w:sz="0" w:space="0" w:color="auto"/>
        <w:bottom w:val="none" w:sz="0" w:space="0" w:color="auto"/>
        <w:right w:val="none" w:sz="0" w:space="0" w:color="auto"/>
      </w:divBdr>
      <w:divsChild>
        <w:div w:id="1031106450">
          <w:marLeft w:val="0"/>
          <w:marRight w:val="0"/>
          <w:marTop w:val="0"/>
          <w:marBottom w:val="0"/>
          <w:divBdr>
            <w:top w:val="none" w:sz="0" w:space="0" w:color="auto"/>
            <w:left w:val="none" w:sz="0" w:space="0" w:color="auto"/>
            <w:bottom w:val="none" w:sz="0" w:space="0" w:color="auto"/>
            <w:right w:val="none" w:sz="0" w:space="0" w:color="auto"/>
          </w:divBdr>
          <w:divsChild>
            <w:div w:id="1820608041">
              <w:marLeft w:val="0"/>
              <w:marRight w:val="0"/>
              <w:marTop w:val="0"/>
              <w:marBottom w:val="0"/>
              <w:divBdr>
                <w:top w:val="none" w:sz="0" w:space="0" w:color="auto"/>
                <w:left w:val="none" w:sz="0" w:space="0" w:color="auto"/>
                <w:bottom w:val="none" w:sz="0" w:space="0" w:color="auto"/>
                <w:right w:val="none" w:sz="0" w:space="0" w:color="auto"/>
              </w:divBdr>
              <w:divsChild>
                <w:div w:id="2128617730">
                  <w:marLeft w:val="0"/>
                  <w:marRight w:val="0"/>
                  <w:marTop w:val="0"/>
                  <w:marBottom w:val="0"/>
                  <w:divBdr>
                    <w:top w:val="none" w:sz="0" w:space="0" w:color="auto"/>
                    <w:left w:val="none" w:sz="0" w:space="0" w:color="auto"/>
                    <w:bottom w:val="none" w:sz="0" w:space="0" w:color="auto"/>
                    <w:right w:val="none" w:sz="0" w:space="0" w:color="auto"/>
                  </w:divBdr>
                  <w:divsChild>
                    <w:div w:id="39721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006049">
      <w:bodyDiv w:val="1"/>
      <w:marLeft w:val="0"/>
      <w:marRight w:val="0"/>
      <w:marTop w:val="0"/>
      <w:marBottom w:val="0"/>
      <w:divBdr>
        <w:top w:val="none" w:sz="0" w:space="0" w:color="auto"/>
        <w:left w:val="none" w:sz="0" w:space="0" w:color="auto"/>
        <w:bottom w:val="none" w:sz="0" w:space="0" w:color="auto"/>
        <w:right w:val="none" w:sz="0" w:space="0" w:color="auto"/>
      </w:divBdr>
      <w:divsChild>
        <w:div w:id="95903496">
          <w:marLeft w:val="0"/>
          <w:marRight w:val="0"/>
          <w:marTop w:val="0"/>
          <w:marBottom w:val="0"/>
          <w:divBdr>
            <w:top w:val="none" w:sz="0" w:space="0" w:color="auto"/>
            <w:left w:val="none" w:sz="0" w:space="0" w:color="auto"/>
            <w:bottom w:val="none" w:sz="0" w:space="0" w:color="auto"/>
            <w:right w:val="none" w:sz="0" w:space="0" w:color="auto"/>
          </w:divBdr>
          <w:divsChild>
            <w:div w:id="567226521">
              <w:marLeft w:val="0"/>
              <w:marRight w:val="0"/>
              <w:marTop w:val="0"/>
              <w:marBottom w:val="0"/>
              <w:divBdr>
                <w:top w:val="none" w:sz="0" w:space="0" w:color="auto"/>
                <w:left w:val="none" w:sz="0" w:space="0" w:color="auto"/>
                <w:bottom w:val="none" w:sz="0" w:space="0" w:color="auto"/>
                <w:right w:val="none" w:sz="0" w:space="0" w:color="auto"/>
              </w:divBdr>
              <w:divsChild>
                <w:div w:id="48951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411821">
      <w:bodyDiv w:val="1"/>
      <w:marLeft w:val="0"/>
      <w:marRight w:val="0"/>
      <w:marTop w:val="0"/>
      <w:marBottom w:val="0"/>
      <w:divBdr>
        <w:top w:val="none" w:sz="0" w:space="0" w:color="auto"/>
        <w:left w:val="none" w:sz="0" w:space="0" w:color="auto"/>
        <w:bottom w:val="none" w:sz="0" w:space="0" w:color="auto"/>
        <w:right w:val="none" w:sz="0" w:space="0" w:color="auto"/>
      </w:divBdr>
    </w:div>
    <w:div w:id="1746033434">
      <w:bodyDiv w:val="1"/>
      <w:marLeft w:val="0"/>
      <w:marRight w:val="0"/>
      <w:marTop w:val="0"/>
      <w:marBottom w:val="0"/>
      <w:divBdr>
        <w:top w:val="none" w:sz="0" w:space="0" w:color="auto"/>
        <w:left w:val="none" w:sz="0" w:space="0" w:color="auto"/>
        <w:bottom w:val="none" w:sz="0" w:space="0" w:color="auto"/>
        <w:right w:val="none" w:sz="0" w:space="0" w:color="auto"/>
      </w:divBdr>
      <w:divsChild>
        <w:div w:id="252587404">
          <w:marLeft w:val="0"/>
          <w:marRight w:val="0"/>
          <w:marTop w:val="0"/>
          <w:marBottom w:val="0"/>
          <w:divBdr>
            <w:top w:val="none" w:sz="0" w:space="0" w:color="auto"/>
            <w:left w:val="none" w:sz="0" w:space="0" w:color="auto"/>
            <w:bottom w:val="none" w:sz="0" w:space="0" w:color="auto"/>
            <w:right w:val="none" w:sz="0" w:space="0" w:color="auto"/>
          </w:divBdr>
          <w:divsChild>
            <w:div w:id="1218855247">
              <w:marLeft w:val="0"/>
              <w:marRight w:val="0"/>
              <w:marTop w:val="0"/>
              <w:marBottom w:val="0"/>
              <w:divBdr>
                <w:top w:val="none" w:sz="0" w:space="0" w:color="auto"/>
                <w:left w:val="none" w:sz="0" w:space="0" w:color="auto"/>
                <w:bottom w:val="none" w:sz="0" w:space="0" w:color="auto"/>
                <w:right w:val="none" w:sz="0" w:space="0" w:color="auto"/>
              </w:divBdr>
              <w:divsChild>
                <w:div w:id="1066607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433910">
      <w:bodyDiv w:val="1"/>
      <w:marLeft w:val="0"/>
      <w:marRight w:val="0"/>
      <w:marTop w:val="0"/>
      <w:marBottom w:val="0"/>
      <w:divBdr>
        <w:top w:val="none" w:sz="0" w:space="0" w:color="auto"/>
        <w:left w:val="none" w:sz="0" w:space="0" w:color="auto"/>
        <w:bottom w:val="none" w:sz="0" w:space="0" w:color="auto"/>
        <w:right w:val="none" w:sz="0" w:space="0" w:color="auto"/>
      </w:divBdr>
      <w:divsChild>
        <w:div w:id="1078600265">
          <w:marLeft w:val="0"/>
          <w:marRight w:val="0"/>
          <w:marTop w:val="0"/>
          <w:marBottom w:val="0"/>
          <w:divBdr>
            <w:top w:val="none" w:sz="0" w:space="0" w:color="auto"/>
            <w:left w:val="none" w:sz="0" w:space="0" w:color="auto"/>
            <w:bottom w:val="none" w:sz="0" w:space="0" w:color="auto"/>
            <w:right w:val="none" w:sz="0" w:space="0" w:color="auto"/>
          </w:divBdr>
          <w:divsChild>
            <w:div w:id="1575049954">
              <w:marLeft w:val="0"/>
              <w:marRight w:val="0"/>
              <w:marTop w:val="0"/>
              <w:marBottom w:val="0"/>
              <w:divBdr>
                <w:top w:val="none" w:sz="0" w:space="0" w:color="auto"/>
                <w:left w:val="none" w:sz="0" w:space="0" w:color="auto"/>
                <w:bottom w:val="none" w:sz="0" w:space="0" w:color="auto"/>
                <w:right w:val="none" w:sz="0" w:space="0" w:color="auto"/>
              </w:divBdr>
              <w:divsChild>
                <w:div w:id="156344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328834">
      <w:bodyDiv w:val="1"/>
      <w:marLeft w:val="0"/>
      <w:marRight w:val="0"/>
      <w:marTop w:val="0"/>
      <w:marBottom w:val="0"/>
      <w:divBdr>
        <w:top w:val="none" w:sz="0" w:space="0" w:color="auto"/>
        <w:left w:val="none" w:sz="0" w:space="0" w:color="auto"/>
        <w:bottom w:val="none" w:sz="0" w:space="0" w:color="auto"/>
        <w:right w:val="none" w:sz="0" w:space="0" w:color="auto"/>
      </w:divBdr>
      <w:divsChild>
        <w:div w:id="570575923">
          <w:marLeft w:val="0"/>
          <w:marRight w:val="0"/>
          <w:marTop w:val="0"/>
          <w:marBottom w:val="0"/>
          <w:divBdr>
            <w:top w:val="none" w:sz="0" w:space="0" w:color="auto"/>
            <w:left w:val="none" w:sz="0" w:space="0" w:color="auto"/>
            <w:bottom w:val="none" w:sz="0" w:space="0" w:color="auto"/>
            <w:right w:val="none" w:sz="0" w:space="0" w:color="auto"/>
          </w:divBdr>
          <w:divsChild>
            <w:div w:id="410542361">
              <w:marLeft w:val="0"/>
              <w:marRight w:val="0"/>
              <w:marTop w:val="0"/>
              <w:marBottom w:val="0"/>
              <w:divBdr>
                <w:top w:val="none" w:sz="0" w:space="0" w:color="auto"/>
                <w:left w:val="none" w:sz="0" w:space="0" w:color="auto"/>
                <w:bottom w:val="none" w:sz="0" w:space="0" w:color="auto"/>
                <w:right w:val="none" w:sz="0" w:space="0" w:color="auto"/>
              </w:divBdr>
              <w:divsChild>
                <w:div w:id="95389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753735">
      <w:bodyDiv w:val="1"/>
      <w:marLeft w:val="0"/>
      <w:marRight w:val="0"/>
      <w:marTop w:val="0"/>
      <w:marBottom w:val="0"/>
      <w:divBdr>
        <w:top w:val="none" w:sz="0" w:space="0" w:color="auto"/>
        <w:left w:val="none" w:sz="0" w:space="0" w:color="auto"/>
        <w:bottom w:val="none" w:sz="0" w:space="0" w:color="auto"/>
        <w:right w:val="none" w:sz="0" w:space="0" w:color="auto"/>
      </w:divBdr>
    </w:div>
    <w:div w:id="1785072759">
      <w:bodyDiv w:val="1"/>
      <w:marLeft w:val="0"/>
      <w:marRight w:val="0"/>
      <w:marTop w:val="0"/>
      <w:marBottom w:val="0"/>
      <w:divBdr>
        <w:top w:val="none" w:sz="0" w:space="0" w:color="auto"/>
        <w:left w:val="none" w:sz="0" w:space="0" w:color="auto"/>
        <w:bottom w:val="none" w:sz="0" w:space="0" w:color="auto"/>
        <w:right w:val="none" w:sz="0" w:space="0" w:color="auto"/>
      </w:divBdr>
      <w:divsChild>
        <w:div w:id="317537397">
          <w:marLeft w:val="0"/>
          <w:marRight w:val="0"/>
          <w:marTop w:val="0"/>
          <w:marBottom w:val="0"/>
          <w:divBdr>
            <w:top w:val="none" w:sz="0" w:space="0" w:color="auto"/>
            <w:left w:val="none" w:sz="0" w:space="0" w:color="auto"/>
            <w:bottom w:val="none" w:sz="0" w:space="0" w:color="auto"/>
            <w:right w:val="none" w:sz="0" w:space="0" w:color="auto"/>
          </w:divBdr>
          <w:divsChild>
            <w:div w:id="651371903">
              <w:marLeft w:val="0"/>
              <w:marRight w:val="0"/>
              <w:marTop w:val="0"/>
              <w:marBottom w:val="0"/>
              <w:divBdr>
                <w:top w:val="none" w:sz="0" w:space="0" w:color="auto"/>
                <w:left w:val="none" w:sz="0" w:space="0" w:color="auto"/>
                <w:bottom w:val="none" w:sz="0" w:space="0" w:color="auto"/>
                <w:right w:val="none" w:sz="0" w:space="0" w:color="auto"/>
              </w:divBdr>
              <w:divsChild>
                <w:div w:id="51119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541934">
      <w:bodyDiv w:val="1"/>
      <w:marLeft w:val="0"/>
      <w:marRight w:val="0"/>
      <w:marTop w:val="0"/>
      <w:marBottom w:val="0"/>
      <w:divBdr>
        <w:top w:val="none" w:sz="0" w:space="0" w:color="auto"/>
        <w:left w:val="none" w:sz="0" w:space="0" w:color="auto"/>
        <w:bottom w:val="none" w:sz="0" w:space="0" w:color="auto"/>
        <w:right w:val="none" w:sz="0" w:space="0" w:color="auto"/>
      </w:divBdr>
      <w:divsChild>
        <w:div w:id="486365413">
          <w:marLeft w:val="0"/>
          <w:marRight w:val="0"/>
          <w:marTop w:val="0"/>
          <w:marBottom w:val="0"/>
          <w:divBdr>
            <w:top w:val="none" w:sz="0" w:space="0" w:color="auto"/>
            <w:left w:val="none" w:sz="0" w:space="0" w:color="auto"/>
            <w:bottom w:val="none" w:sz="0" w:space="0" w:color="auto"/>
            <w:right w:val="none" w:sz="0" w:space="0" w:color="auto"/>
          </w:divBdr>
          <w:divsChild>
            <w:div w:id="2143186929">
              <w:marLeft w:val="0"/>
              <w:marRight w:val="0"/>
              <w:marTop w:val="0"/>
              <w:marBottom w:val="0"/>
              <w:divBdr>
                <w:top w:val="none" w:sz="0" w:space="0" w:color="auto"/>
                <w:left w:val="none" w:sz="0" w:space="0" w:color="auto"/>
                <w:bottom w:val="none" w:sz="0" w:space="0" w:color="auto"/>
                <w:right w:val="none" w:sz="0" w:space="0" w:color="auto"/>
              </w:divBdr>
              <w:divsChild>
                <w:div w:id="207673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229314">
      <w:bodyDiv w:val="1"/>
      <w:marLeft w:val="0"/>
      <w:marRight w:val="0"/>
      <w:marTop w:val="0"/>
      <w:marBottom w:val="0"/>
      <w:divBdr>
        <w:top w:val="none" w:sz="0" w:space="0" w:color="auto"/>
        <w:left w:val="none" w:sz="0" w:space="0" w:color="auto"/>
        <w:bottom w:val="none" w:sz="0" w:space="0" w:color="auto"/>
        <w:right w:val="none" w:sz="0" w:space="0" w:color="auto"/>
      </w:divBdr>
      <w:divsChild>
        <w:div w:id="150877390">
          <w:marLeft w:val="0"/>
          <w:marRight w:val="0"/>
          <w:marTop w:val="0"/>
          <w:marBottom w:val="0"/>
          <w:divBdr>
            <w:top w:val="none" w:sz="0" w:space="0" w:color="auto"/>
            <w:left w:val="none" w:sz="0" w:space="0" w:color="auto"/>
            <w:bottom w:val="none" w:sz="0" w:space="0" w:color="auto"/>
            <w:right w:val="none" w:sz="0" w:space="0" w:color="auto"/>
          </w:divBdr>
          <w:divsChild>
            <w:div w:id="904532296">
              <w:marLeft w:val="0"/>
              <w:marRight w:val="0"/>
              <w:marTop w:val="0"/>
              <w:marBottom w:val="0"/>
              <w:divBdr>
                <w:top w:val="none" w:sz="0" w:space="0" w:color="auto"/>
                <w:left w:val="none" w:sz="0" w:space="0" w:color="auto"/>
                <w:bottom w:val="none" w:sz="0" w:space="0" w:color="auto"/>
                <w:right w:val="none" w:sz="0" w:space="0" w:color="auto"/>
              </w:divBdr>
              <w:divsChild>
                <w:div w:id="71758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814517130">
      <w:bodyDiv w:val="1"/>
      <w:marLeft w:val="0"/>
      <w:marRight w:val="0"/>
      <w:marTop w:val="0"/>
      <w:marBottom w:val="0"/>
      <w:divBdr>
        <w:top w:val="none" w:sz="0" w:space="0" w:color="auto"/>
        <w:left w:val="none" w:sz="0" w:space="0" w:color="auto"/>
        <w:bottom w:val="none" w:sz="0" w:space="0" w:color="auto"/>
        <w:right w:val="none" w:sz="0" w:space="0" w:color="auto"/>
      </w:divBdr>
    </w:div>
    <w:div w:id="1823227563">
      <w:bodyDiv w:val="1"/>
      <w:marLeft w:val="0"/>
      <w:marRight w:val="0"/>
      <w:marTop w:val="0"/>
      <w:marBottom w:val="0"/>
      <w:divBdr>
        <w:top w:val="none" w:sz="0" w:space="0" w:color="auto"/>
        <w:left w:val="none" w:sz="0" w:space="0" w:color="auto"/>
        <w:bottom w:val="none" w:sz="0" w:space="0" w:color="auto"/>
        <w:right w:val="none" w:sz="0" w:space="0" w:color="auto"/>
      </w:divBdr>
      <w:divsChild>
        <w:div w:id="735125152">
          <w:marLeft w:val="0"/>
          <w:marRight w:val="0"/>
          <w:marTop w:val="0"/>
          <w:marBottom w:val="0"/>
          <w:divBdr>
            <w:top w:val="none" w:sz="0" w:space="0" w:color="auto"/>
            <w:left w:val="none" w:sz="0" w:space="0" w:color="auto"/>
            <w:bottom w:val="none" w:sz="0" w:space="0" w:color="auto"/>
            <w:right w:val="none" w:sz="0" w:space="0" w:color="auto"/>
          </w:divBdr>
          <w:divsChild>
            <w:div w:id="976256290">
              <w:marLeft w:val="0"/>
              <w:marRight w:val="0"/>
              <w:marTop w:val="0"/>
              <w:marBottom w:val="0"/>
              <w:divBdr>
                <w:top w:val="none" w:sz="0" w:space="0" w:color="auto"/>
                <w:left w:val="none" w:sz="0" w:space="0" w:color="auto"/>
                <w:bottom w:val="none" w:sz="0" w:space="0" w:color="auto"/>
                <w:right w:val="none" w:sz="0" w:space="0" w:color="auto"/>
              </w:divBdr>
              <w:divsChild>
                <w:div w:id="77347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6226">
      <w:bodyDiv w:val="1"/>
      <w:marLeft w:val="0"/>
      <w:marRight w:val="0"/>
      <w:marTop w:val="0"/>
      <w:marBottom w:val="0"/>
      <w:divBdr>
        <w:top w:val="none" w:sz="0" w:space="0" w:color="auto"/>
        <w:left w:val="none" w:sz="0" w:space="0" w:color="auto"/>
        <w:bottom w:val="none" w:sz="0" w:space="0" w:color="auto"/>
        <w:right w:val="none" w:sz="0" w:space="0" w:color="auto"/>
      </w:divBdr>
      <w:divsChild>
        <w:div w:id="1279945288">
          <w:marLeft w:val="0"/>
          <w:marRight w:val="0"/>
          <w:marTop w:val="0"/>
          <w:marBottom w:val="0"/>
          <w:divBdr>
            <w:top w:val="none" w:sz="0" w:space="0" w:color="auto"/>
            <w:left w:val="none" w:sz="0" w:space="0" w:color="auto"/>
            <w:bottom w:val="none" w:sz="0" w:space="0" w:color="auto"/>
            <w:right w:val="none" w:sz="0" w:space="0" w:color="auto"/>
          </w:divBdr>
          <w:divsChild>
            <w:div w:id="147713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24198">
      <w:bodyDiv w:val="1"/>
      <w:marLeft w:val="0"/>
      <w:marRight w:val="0"/>
      <w:marTop w:val="0"/>
      <w:marBottom w:val="0"/>
      <w:divBdr>
        <w:top w:val="none" w:sz="0" w:space="0" w:color="auto"/>
        <w:left w:val="none" w:sz="0" w:space="0" w:color="auto"/>
        <w:bottom w:val="none" w:sz="0" w:space="0" w:color="auto"/>
        <w:right w:val="none" w:sz="0" w:space="0" w:color="auto"/>
      </w:divBdr>
      <w:divsChild>
        <w:div w:id="714961988">
          <w:marLeft w:val="0"/>
          <w:marRight w:val="0"/>
          <w:marTop w:val="0"/>
          <w:marBottom w:val="0"/>
          <w:divBdr>
            <w:top w:val="none" w:sz="0" w:space="0" w:color="auto"/>
            <w:left w:val="none" w:sz="0" w:space="0" w:color="auto"/>
            <w:bottom w:val="none" w:sz="0" w:space="0" w:color="auto"/>
            <w:right w:val="none" w:sz="0" w:space="0" w:color="auto"/>
          </w:divBdr>
          <w:divsChild>
            <w:div w:id="1665280404">
              <w:marLeft w:val="0"/>
              <w:marRight w:val="0"/>
              <w:marTop w:val="0"/>
              <w:marBottom w:val="0"/>
              <w:divBdr>
                <w:top w:val="none" w:sz="0" w:space="0" w:color="auto"/>
                <w:left w:val="none" w:sz="0" w:space="0" w:color="auto"/>
                <w:bottom w:val="none" w:sz="0" w:space="0" w:color="auto"/>
                <w:right w:val="none" w:sz="0" w:space="0" w:color="auto"/>
              </w:divBdr>
              <w:divsChild>
                <w:div w:id="125601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035673">
      <w:bodyDiv w:val="1"/>
      <w:marLeft w:val="0"/>
      <w:marRight w:val="0"/>
      <w:marTop w:val="0"/>
      <w:marBottom w:val="0"/>
      <w:divBdr>
        <w:top w:val="none" w:sz="0" w:space="0" w:color="auto"/>
        <w:left w:val="none" w:sz="0" w:space="0" w:color="auto"/>
        <w:bottom w:val="none" w:sz="0" w:space="0" w:color="auto"/>
        <w:right w:val="none" w:sz="0" w:space="0" w:color="auto"/>
      </w:divBdr>
    </w:div>
    <w:div w:id="1867327264">
      <w:bodyDiv w:val="1"/>
      <w:marLeft w:val="0"/>
      <w:marRight w:val="0"/>
      <w:marTop w:val="0"/>
      <w:marBottom w:val="0"/>
      <w:divBdr>
        <w:top w:val="none" w:sz="0" w:space="0" w:color="auto"/>
        <w:left w:val="none" w:sz="0" w:space="0" w:color="auto"/>
        <w:bottom w:val="none" w:sz="0" w:space="0" w:color="auto"/>
        <w:right w:val="none" w:sz="0" w:space="0" w:color="auto"/>
      </w:divBdr>
    </w:div>
    <w:div w:id="1878816953">
      <w:bodyDiv w:val="1"/>
      <w:marLeft w:val="0"/>
      <w:marRight w:val="0"/>
      <w:marTop w:val="0"/>
      <w:marBottom w:val="0"/>
      <w:divBdr>
        <w:top w:val="none" w:sz="0" w:space="0" w:color="auto"/>
        <w:left w:val="none" w:sz="0" w:space="0" w:color="auto"/>
        <w:bottom w:val="none" w:sz="0" w:space="0" w:color="auto"/>
        <w:right w:val="none" w:sz="0" w:space="0" w:color="auto"/>
      </w:divBdr>
    </w:div>
    <w:div w:id="1892418418">
      <w:bodyDiv w:val="1"/>
      <w:marLeft w:val="0"/>
      <w:marRight w:val="0"/>
      <w:marTop w:val="0"/>
      <w:marBottom w:val="0"/>
      <w:divBdr>
        <w:top w:val="none" w:sz="0" w:space="0" w:color="auto"/>
        <w:left w:val="none" w:sz="0" w:space="0" w:color="auto"/>
        <w:bottom w:val="none" w:sz="0" w:space="0" w:color="auto"/>
        <w:right w:val="none" w:sz="0" w:space="0" w:color="auto"/>
      </w:divBdr>
      <w:divsChild>
        <w:div w:id="1085952372">
          <w:marLeft w:val="0"/>
          <w:marRight w:val="0"/>
          <w:marTop w:val="0"/>
          <w:marBottom w:val="0"/>
          <w:divBdr>
            <w:top w:val="none" w:sz="0" w:space="0" w:color="auto"/>
            <w:left w:val="none" w:sz="0" w:space="0" w:color="auto"/>
            <w:bottom w:val="none" w:sz="0" w:space="0" w:color="auto"/>
            <w:right w:val="none" w:sz="0" w:space="0" w:color="auto"/>
          </w:divBdr>
          <w:divsChild>
            <w:div w:id="935939399">
              <w:marLeft w:val="0"/>
              <w:marRight w:val="0"/>
              <w:marTop w:val="0"/>
              <w:marBottom w:val="0"/>
              <w:divBdr>
                <w:top w:val="none" w:sz="0" w:space="0" w:color="auto"/>
                <w:left w:val="none" w:sz="0" w:space="0" w:color="auto"/>
                <w:bottom w:val="none" w:sz="0" w:space="0" w:color="auto"/>
                <w:right w:val="none" w:sz="0" w:space="0" w:color="auto"/>
              </w:divBdr>
              <w:divsChild>
                <w:div w:id="136505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095820">
      <w:bodyDiv w:val="1"/>
      <w:marLeft w:val="0"/>
      <w:marRight w:val="0"/>
      <w:marTop w:val="0"/>
      <w:marBottom w:val="0"/>
      <w:divBdr>
        <w:top w:val="none" w:sz="0" w:space="0" w:color="auto"/>
        <w:left w:val="none" w:sz="0" w:space="0" w:color="auto"/>
        <w:bottom w:val="none" w:sz="0" w:space="0" w:color="auto"/>
        <w:right w:val="none" w:sz="0" w:space="0" w:color="auto"/>
      </w:divBdr>
      <w:divsChild>
        <w:div w:id="429667538">
          <w:marLeft w:val="0"/>
          <w:marRight w:val="0"/>
          <w:marTop w:val="0"/>
          <w:marBottom w:val="0"/>
          <w:divBdr>
            <w:top w:val="none" w:sz="0" w:space="0" w:color="auto"/>
            <w:left w:val="none" w:sz="0" w:space="0" w:color="auto"/>
            <w:bottom w:val="none" w:sz="0" w:space="0" w:color="auto"/>
            <w:right w:val="none" w:sz="0" w:space="0" w:color="auto"/>
          </w:divBdr>
          <w:divsChild>
            <w:div w:id="115391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614131">
      <w:bodyDiv w:val="1"/>
      <w:marLeft w:val="0"/>
      <w:marRight w:val="0"/>
      <w:marTop w:val="0"/>
      <w:marBottom w:val="0"/>
      <w:divBdr>
        <w:top w:val="none" w:sz="0" w:space="0" w:color="auto"/>
        <w:left w:val="none" w:sz="0" w:space="0" w:color="auto"/>
        <w:bottom w:val="none" w:sz="0" w:space="0" w:color="auto"/>
        <w:right w:val="none" w:sz="0" w:space="0" w:color="auto"/>
      </w:divBdr>
    </w:div>
    <w:div w:id="1918974582">
      <w:bodyDiv w:val="1"/>
      <w:marLeft w:val="0"/>
      <w:marRight w:val="0"/>
      <w:marTop w:val="0"/>
      <w:marBottom w:val="0"/>
      <w:divBdr>
        <w:top w:val="none" w:sz="0" w:space="0" w:color="auto"/>
        <w:left w:val="none" w:sz="0" w:space="0" w:color="auto"/>
        <w:bottom w:val="none" w:sz="0" w:space="0" w:color="auto"/>
        <w:right w:val="none" w:sz="0" w:space="0" w:color="auto"/>
      </w:divBdr>
    </w:div>
    <w:div w:id="1923097816">
      <w:bodyDiv w:val="1"/>
      <w:marLeft w:val="0"/>
      <w:marRight w:val="0"/>
      <w:marTop w:val="0"/>
      <w:marBottom w:val="0"/>
      <w:divBdr>
        <w:top w:val="none" w:sz="0" w:space="0" w:color="auto"/>
        <w:left w:val="none" w:sz="0" w:space="0" w:color="auto"/>
        <w:bottom w:val="none" w:sz="0" w:space="0" w:color="auto"/>
        <w:right w:val="none" w:sz="0" w:space="0" w:color="auto"/>
      </w:divBdr>
    </w:div>
    <w:div w:id="1924560810">
      <w:bodyDiv w:val="1"/>
      <w:marLeft w:val="0"/>
      <w:marRight w:val="0"/>
      <w:marTop w:val="0"/>
      <w:marBottom w:val="0"/>
      <w:divBdr>
        <w:top w:val="none" w:sz="0" w:space="0" w:color="auto"/>
        <w:left w:val="none" w:sz="0" w:space="0" w:color="auto"/>
        <w:bottom w:val="none" w:sz="0" w:space="0" w:color="auto"/>
        <w:right w:val="none" w:sz="0" w:space="0" w:color="auto"/>
      </w:divBdr>
      <w:divsChild>
        <w:div w:id="1379932018">
          <w:marLeft w:val="0"/>
          <w:marRight w:val="0"/>
          <w:marTop w:val="0"/>
          <w:marBottom w:val="0"/>
          <w:divBdr>
            <w:top w:val="none" w:sz="0" w:space="0" w:color="auto"/>
            <w:left w:val="none" w:sz="0" w:space="0" w:color="auto"/>
            <w:bottom w:val="none" w:sz="0" w:space="0" w:color="auto"/>
            <w:right w:val="none" w:sz="0" w:space="0" w:color="auto"/>
          </w:divBdr>
          <w:divsChild>
            <w:div w:id="1522085263">
              <w:marLeft w:val="0"/>
              <w:marRight w:val="0"/>
              <w:marTop w:val="0"/>
              <w:marBottom w:val="0"/>
              <w:divBdr>
                <w:top w:val="none" w:sz="0" w:space="0" w:color="auto"/>
                <w:left w:val="none" w:sz="0" w:space="0" w:color="auto"/>
                <w:bottom w:val="none" w:sz="0" w:space="0" w:color="auto"/>
                <w:right w:val="none" w:sz="0" w:space="0" w:color="auto"/>
              </w:divBdr>
              <w:divsChild>
                <w:div w:id="83866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042711">
      <w:bodyDiv w:val="1"/>
      <w:marLeft w:val="0"/>
      <w:marRight w:val="0"/>
      <w:marTop w:val="0"/>
      <w:marBottom w:val="0"/>
      <w:divBdr>
        <w:top w:val="none" w:sz="0" w:space="0" w:color="auto"/>
        <w:left w:val="none" w:sz="0" w:space="0" w:color="auto"/>
        <w:bottom w:val="none" w:sz="0" w:space="0" w:color="auto"/>
        <w:right w:val="none" w:sz="0" w:space="0" w:color="auto"/>
      </w:divBdr>
      <w:divsChild>
        <w:div w:id="1600136444">
          <w:marLeft w:val="0"/>
          <w:marRight w:val="0"/>
          <w:marTop w:val="0"/>
          <w:marBottom w:val="0"/>
          <w:divBdr>
            <w:top w:val="none" w:sz="0" w:space="0" w:color="auto"/>
            <w:left w:val="none" w:sz="0" w:space="0" w:color="auto"/>
            <w:bottom w:val="none" w:sz="0" w:space="0" w:color="auto"/>
            <w:right w:val="none" w:sz="0" w:space="0" w:color="auto"/>
          </w:divBdr>
          <w:divsChild>
            <w:div w:id="1476877704">
              <w:marLeft w:val="0"/>
              <w:marRight w:val="0"/>
              <w:marTop w:val="0"/>
              <w:marBottom w:val="0"/>
              <w:divBdr>
                <w:top w:val="none" w:sz="0" w:space="0" w:color="auto"/>
                <w:left w:val="none" w:sz="0" w:space="0" w:color="auto"/>
                <w:bottom w:val="none" w:sz="0" w:space="0" w:color="auto"/>
                <w:right w:val="none" w:sz="0" w:space="0" w:color="auto"/>
              </w:divBdr>
              <w:divsChild>
                <w:div w:id="123759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9094944">
      <w:bodyDiv w:val="1"/>
      <w:marLeft w:val="0"/>
      <w:marRight w:val="0"/>
      <w:marTop w:val="0"/>
      <w:marBottom w:val="0"/>
      <w:divBdr>
        <w:top w:val="none" w:sz="0" w:space="0" w:color="auto"/>
        <w:left w:val="none" w:sz="0" w:space="0" w:color="auto"/>
        <w:bottom w:val="none" w:sz="0" w:space="0" w:color="auto"/>
        <w:right w:val="none" w:sz="0" w:space="0" w:color="auto"/>
      </w:divBdr>
    </w:div>
    <w:div w:id="1977955478">
      <w:bodyDiv w:val="1"/>
      <w:marLeft w:val="0"/>
      <w:marRight w:val="0"/>
      <w:marTop w:val="0"/>
      <w:marBottom w:val="0"/>
      <w:divBdr>
        <w:top w:val="none" w:sz="0" w:space="0" w:color="auto"/>
        <w:left w:val="none" w:sz="0" w:space="0" w:color="auto"/>
        <w:bottom w:val="none" w:sz="0" w:space="0" w:color="auto"/>
        <w:right w:val="none" w:sz="0" w:space="0" w:color="auto"/>
      </w:divBdr>
    </w:div>
    <w:div w:id="1986549580">
      <w:bodyDiv w:val="1"/>
      <w:marLeft w:val="0"/>
      <w:marRight w:val="0"/>
      <w:marTop w:val="0"/>
      <w:marBottom w:val="0"/>
      <w:divBdr>
        <w:top w:val="none" w:sz="0" w:space="0" w:color="auto"/>
        <w:left w:val="none" w:sz="0" w:space="0" w:color="auto"/>
        <w:bottom w:val="none" w:sz="0" w:space="0" w:color="auto"/>
        <w:right w:val="none" w:sz="0" w:space="0" w:color="auto"/>
      </w:divBdr>
      <w:divsChild>
        <w:div w:id="664893628">
          <w:marLeft w:val="0"/>
          <w:marRight w:val="0"/>
          <w:marTop w:val="0"/>
          <w:marBottom w:val="0"/>
          <w:divBdr>
            <w:top w:val="none" w:sz="0" w:space="0" w:color="auto"/>
            <w:left w:val="none" w:sz="0" w:space="0" w:color="auto"/>
            <w:bottom w:val="none" w:sz="0" w:space="0" w:color="auto"/>
            <w:right w:val="none" w:sz="0" w:space="0" w:color="auto"/>
          </w:divBdr>
          <w:divsChild>
            <w:div w:id="2089841516">
              <w:marLeft w:val="0"/>
              <w:marRight w:val="0"/>
              <w:marTop w:val="0"/>
              <w:marBottom w:val="0"/>
              <w:divBdr>
                <w:top w:val="none" w:sz="0" w:space="0" w:color="auto"/>
                <w:left w:val="none" w:sz="0" w:space="0" w:color="auto"/>
                <w:bottom w:val="none" w:sz="0" w:space="0" w:color="auto"/>
                <w:right w:val="none" w:sz="0" w:space="0" w:color="auto"/>
              </w:divBdr>
              <w:divsChild>
                <w:div w:id="206204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057937">
      <w:bodyDiv w:val="1"/>
      <w:marLeft w:val="0"/>
      <w:marRight w:val="0"/>
      <w:marTop w:val="0"/>
      <w:marBottom w:val="0"/>
      <w:divBdr>
        <w:top w:val="none" w:sz="0" w:space="0" w:color="auto"/>
        <w:left w:val="none" w:sz="0" w:space="0" w:color="auto"/>
        <w:bottom w:val="none" w:sz="0" w:space="0" w:color="auto"/>
        <w:right w:val="none" w:sz="0" w:space="0" w:color="auto"/>
      </w:divBdr>
      <w:divsChild>
        <w:div w:id="910891710">
          <w:marLeft w:val="0"/>
          <w:marRight w:val="0"/>
          <w:marTop w:val="0"/>
          <w:marBottom w:val="0"/>
          <w:divBdr>
            <w:top w:val="none" w:sz="0" w:space="0" w:color="auto"/>
            <w:left w:val="none" w:sz="0" w:space="0" w:color="auto"/>
            <w:bottom w:val="none" w:sz="0" w:space="0" w:color="auto"/>
            <w:right w:val="none" w:sz="0" w:space="0" w:color="auto"/>
          </w:divBdr>
          <w:divsChild>
            <w:div w:id="1304432252">
              <w:marLeft w:val="0"/>
              <w:marRight w:val="0"/>
              <w:marTop w:val="0"/>
              <w:marBottom w:val="0"/>
              <w:divBdr>
                <w:top w:val="none" w:sz="0" w:space="0" w:color="auto"/>
                <w:left w:val="none" w:sz="0" w:space="0" w:color="auto"/>
                <w:bottom w:val="none" w:sz="0" w:space="0" w:color="auto"/>
                <w:right w:val="none" w:sz="0" w:space="0" w:color="auto"/>
              </w:divBdr>
              <w:divsChild>
                <w:div w:id="129448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025702">
      <w:bodyDiv w:val="1"/>
      <w:marLeft w:val="0"/>
      <w:marRight w:val="0"/>
      <w:marTop w:val="0"/>
      <w:marBottom w:val="0"/>
      <w:divBdr>
        <w:top w:val="none" w:sz="0" w:space="0" w:color="auto"/>
        <w:left w:val="none" w:sz="0" w:space="0" w:color="auto"/>
        <w:bottom w:val="none" w:sz="0" w:space="0" w:color="auto"/>
        <w:right w:val="none" w:sz="0" w:space="0" w:color="auto"/>
      </w:divBdr>
      <w:divsChild>
        <w:div w:id="1322081256">
          <w:marLeft w:val="0"/>
          <w:marRight w:val="0"/>
          <w:marTop w:val="0"/>
          <w:marBottom w:val="0"/>
          <w:divBdr>
            <w:top w:val="none" w:sz="0" w:space="0" w:color="auto"/>
            <w:left w:val="none" w:sz="0" w:space="0" w:color="auto"/>
            <w:bottom w:val="none" w:sz="0" w:space="0" w:color="auto"/>
            <w:right w:val="none" w:sz="0" w:space="0" w:color="auto"/>
          </w:divBdr>
          <w:divsChild>
            <w:div w:id="165933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08627273">
      <w:bodyDiv w:val="1"/>
      <w:marLeft w:val="0"/>
      <w:marRight w:val="0"/>
      <w:marTop w:val="0"/>
      <w:marBottom w:val="0"/>
      <w:divBdr>
        <w:top w:val="none" w:sz="0" w:space="0" w:color="auto"/>
        <w:left w:val="none" w:sz="0" w:space="0" w:color="auto"/>
        <w:bottom w:val="none" w:sz="0" w:space="0" w:color="auto"/>
        <w:right w:val="none" w:sz="0" w:space="0" w:color="auto"/>
      </w:divBdr>
      <w:divsChild>
        <w:div w:id="654451898">
          <w:marLeft w:val="0"/>
          <w:marRight w:val="0"/>
          <w:marTop w:val="0"/>
          <w:marBottom w:val="0"/>
          <w:divBdr>
            <w:top w:val="none" w:sz="0" w:space="0" w:color="auto"/>
            <w:left w:val="none" w:sz="0" w:space="0" w:color="auto"/>
            <w:bottom w:val="none" w:sz="0" w:space="0" w:color="auto"/>
            <w:right w:val="none" w:sz="0" w:space="0" w:color="auto"/>
          </w:divBdr>
          <w:divsChild>
            <w:div w:id="1143741323">
              <w:marLeft w:val="0"/>
              <w:marRight w:val="0"/>
              <w:marTop w:val="0"/>
              <w:marBottom w:val="0"/>
              <w:divBdr>
                <w:top w:val="none" w:sz="0" w:space="0" w:color="auto"/>
                <w:left w:val="none" w:sz="0" w:space="0" w:color="auto"/>
                <w:bottom w:val="none" w:sz="0" w:space="0" w:color="auto"/>
                <w:right w:val="none" w:sz="0" w:space="0" w:color="auto"/>
              </w:divBdr>
              <w:divsChild>
                <w:div w:id="156953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479138">
      <w:bodyDiv w:val="1"/>
      <w:marLeft w:val="0"/>
      <w:marRight w:val="0"/>
      <w:marTop w:val="0"/>
      <w:marBottom w:val="0"/>
      <w:divBdr>
        <w:top w:val="none" w:sz="0" w:space="0" w:color="auto"/>
        <w:left w:val="none" w:sz="0" w:space="0" w:color="auto"/>
        <w:bottom w:val="none" w:sz="0" w:space="0" w:color="auto"/>
        <w:right w:val="none" w:sz="0" w:space="0" w:color="auto"/>
      </w:divBdr>
      <w:divsChild>
        <w:div w:id="1190417470">
          <w:marLeft w:val="0"/>
          <w:marRight w:val="0"/>
          <w:marTop w:val="0"/>
          <w:marBottom w:val="0"/>
          <w:divBdr>
            <w:top w:val="none" w:sz="0" w:space="0" w:color="auto"/>
            <w:left w:val="none" w:sz="0" w:space="0" w:color="auto"/>
            <w:bottom w:val="none" w:sz="0" w:space="0" w:color="auto"/>
            <w:right w:val="none" w:sz="0" w:space="0" w:color="auto"/>
          </w:divBdr>
          <w:divsChild>
            <w:div w:id="77405301">
              <w:marLeft w:val="0"/>
              <w:marRight w:val="0"/>
              <w:marTop w:val="0"/>
              <w:marBottom w:val="0"/>
              <w:divBdr>
                <w:top w:val="none" w:sz="0" w:space="0" w:color="auto"/>
                <w:left w:val="none" w:sz="0" w:space="0" w:color="auto"/>
                <w:bottom w:val="none" w:sz="0" w:space="0" w:color="auto"/>
                <w:right w:val="none" w:sz="0" w:space="0" w:color="auto"/>
              </w:divBdr>
              <w:divsChild>
                <w:div w:id="110396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323160">
      <w:bodyDiv w:val="1"/>
      <w:marLeft w:val="0"/>
      <w:marRight w:val="0"/>
      <w:marTop w:val="0"/>
      <w:marBottom w:val="0"/>
      <w:divBdr>
        <w:top w:val="none" w:sz="0" w:space="0" w:color="auto"/>
        <w:left w:val="none" w:sz="0" w:space="0" w:color="auto"/>
        <w:bottom w:val="none" w:sz="0" w:space="0" w:color="auto"/>
        <w:right w:val="none" w:sz="0" w:space="0" w:color="auto"/>
      </w:divBdr>
    </w:div>
    <w:div w:id="2021740228">
      <w:bodyDiv w:val="1"/>
      <w:marLeft w:val="0"/>
      <w:marRight w:val="0"/>
      <w:marTop w:val="0"/>
      <w:marBottom w:val="0"/>
      <w:divBdr>
        <w:top w:val="none" w:sz="0" w:space="0" w:color="auto"/>
        <w:left w:val="none" w:sz="0" w:space="0" w:color="auto"/>
        <w:bottom w:val="none" w:sz="0" w:space="0" w:color="auto"/>
        <w:right w:val="none" w:sz="0" w:space="0" w:color="auto"/>
      </w:divBdr>
    </w:div>
    <w:div w:id="2040083654">
      <w:bodyDiv w:val="1"/>
      <w:marLeft w:val="0"/>
      <w:marRight w:val="0"/>
      <w:marTop w:val="0"/>
      <w:marBottom w:val="0"/>
      <w:divBdr>
        <w:top w:val="none" w:sz="0" w:space="0" w:color="auto"/>
        <w:left w:val="none" w:sz="0" w:space="0" w:color="auto"/>
        <w:bottom w:val="none" w:sz="0" w:space="0" w:color="auto"/>
        <w:right w:val="none" w:sz="0" w:space="0" w:color="auto"/>
      </w:divBdr>
      <w:divsChild>
        <w:div w:id="2069839346">
          <w:marLeft w:val="0"/>
          <w:marRight w:val="0"/>
          <w:marTop w:val="0"/>
          <w:marBottom w:val="0"/>
          <w:divBdr>
            <w:top w:val="none" w:sz="0" w:space="0" w:color="auto"/>
            <w:left w:val="none" w:sz="0" w:space="0" w:color="auto"/>
            <w:bottom w:val="none" w:sz="0" w:space="0" w:color="auto"/>
            <w:right w:val="none" w:sz="0" w:space="0" w:color="auto"/>
          </w:divBdr>
          <w:divsChild>
            <w:div w:id="338821727">
              <w:marLeft w:val="0"/>
              <w:marRight w:val="0"/>
              <w:marTop w:val="0"/>
              <w:marBottom w:val="0"/>
              <w:divBdr>
                <w:top w:val="none" w:sz="0" w:space="0" w:color="auto"/>
                <w:left w:val="none" w:sz="0" w:space="0" w:color="auto"/>
                <w:bottom w:val="none" w:sz="0" w:space="0" w:color="auto"/>
                <w:right w:val="none" w:sz="0" w:space="0" w:color="auto"/>
              </w:divBdr>
              <w:divsChild>
                <w:div w:id="1947300866">
                  <w:marLeft w:val="0"/>
                  <w:marRight w:val="0"/>
                  <w:marTop w:val="0"/>
                  <w:marBottom w:val="0"/>
                  <w:divBdr>
                    <w:top w:val="none" w:sz="0" w:space="0" w:color="auto"/>
                    <w:left w:val="none" w:sz="0" w:space="0" w:color="auto"/>
                    <w:bottom w:val="none" w:sz="0" w:space="0" w:color="auto"/>
                    <w:right w:val="none" w:sz="0" w:space="0" w:color="auto"/>
                  </w:divBdr>
                  <w:divsChild>
                    <w:div w:id="193829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362616">
      <w:bodyDiv w:val="1"/>
      <w:marLeft w:val="0"/>
      <w:marRight w:val="0"/>
      <w:marTop w:val="0"/>
      <w:marBottom w:val="0"/>
      <w:divBdr>
        <w:top w:val="none" w:sz="0" w:space="0" w:color="auto"/>
        <w:left w:val="none" w:sz="0" w:space="0" w:color="auto"/>
        <w:bottom w:val="none" w:sz="0" w:space="0" w:color="auto"/>
        <w:right w:val="none" w:sz="0" w:space="0" w:color="auto"/>
      </w:divBdr>
      <w:divsChild>
        <w:div w:id="2057074813">
          <w:marLeft w:val="0"/>
          <w:marRight w:val="0"/>
          <w:marTop w:val="0"/>
          <w:marBottom w:val="0"/>
          <w:divBdr>
            <w:top w:val="none" w:sz="0" w:space="0" w:color="auto"/>
            <w:left w:val="none" w:sz="0" w:space="0" w:color="auto"/>
            <w:bottom w:val="none" w:sz="0" w:space="0" w:color="auto"/>
            <w:right w:val="none" w:sz="0" w:space="0" w:color="auto"/>
          </w:divBdr>
          <w:divsChild>
            <w:div w:id="176818019">
              <w:marLeft w:val="0"/>
              <w:marRight w:val="0"/>
              <w:marTop w:val="0"/>
              <w:marBottom w:val="0"/>
              <w:divBdr>
                <w:top w:val="none" w:sz="0" w:space="0" w:color="auto"/>
                <w:left w:val="none" w:sz="0" w:space="0" w:color="auto"/>
                <w:bottom w:val="none" w:sz="0" w:space="0" w:color="auto"/>
                <w:right w:val="none" w:sz="0" w:space="0" w:color="auto"/>
              </w:divBdr>
              <w:divsChild>
                <w:div w:id="209612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 w:id="2071881295">
      <w:bodyDiv w:val="1"/>
      <w:marLeft w:val="0"/>
      <w:marRight w:val="0"/>
      <w:marTop w:val="0"/>
      <w:marBottom w:val="0"/>
      <w:divBdr>
        <w:top w:val="none" w:sz="0" w:space="0" w:color="auto"/>
        <w:left w:val="none" w:sz="0" w:space="0" w:color="auto"/>
        <w:bottom w:val="none" w:sz="0" w:space="0" w:color="auto"/>
        <w:right w:val="none" w:sz="0" w:space="0" w:color="auto"/>
      </w:divBdr>
    </w:div>
    <w:div w:id="2074041226">
      <w:bodyDiv w:val="1"/>
      <w:marLeft w:val="0"/>
      <w:marRight w:val="0"/>
      <w:marTop w:val="0"/>
      <w:marBottom w:val="0"/>
      <w:divBdr>
        <w:top w:val="none" w:sz="0" w:space="0" w:color="auto"/>
        <w:left w:val="none" w:sz="0" w:space="0" w:color="auto"/>
        <w:bottom w:val="none" w:sz="0" w:space="0" w:color="auto"/>
        <w:right w:val="none" w:sz="0" w:space="0" w:color="auto"/>
      </w:divBdr>
      <w:divsChild>
        <w:div w:id="26757352">
          <w:marLeft w:val="0"/>
          <w:marRight w:val="0"/>
          <w:marTop w:val="0"/>
          <w:marBottom w:val="0"/>
          <w:divBdr>
            <w:top w:val="none" w:sz="0" w:space="0" w:color="auto"/>
            <w:left w:val="none" w:sz="0" w:space="0" w:color="auto"/>
            <w:bottom w:val="none" w:sz="0" w:space="0" w:color="auto"/>
            <w:right w:val="none" w:sz="0" w:space="0" w:color="auto"/>
          </w:divBdr>
          <w:divsChild>
            <w:div w:id="569996049">
              <w:marLeft w:val="0"/>
              <w:marRight w:val="0"/>
              <w:marTop w:val="0"/>
              <w:marBottom w:val="0"/>
              <w:divBdr>
                <w:top w:val="none" w:sz="0" w:space="0" w:color="auto"/>
                <w:left w:val="none" w:sz="0" w:space="0" w:color="auto"/>
                <w:bottom w:val="none" w:sz="0" w:space="0" w:color="auto"/>
                <w:right w:val="none" w:sz="0" w:space="0" w:color="auto"/>
              </w:divBdr>
              <w:divsChild>
                <w:div w:id="92249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243516">
      <w:bodyDiv w:val="1"/>
      <w:marLeft w:val="0"/>
      <w:marRight w:val="0"/>
      <w:marTop w:val="0"/>
      <w:marBottom w:val="0"/>
      <w:divBdr>
        <w:top w:val="none" w:sz="0" w:space="0" w:color="auto"/>
        <w:left w:val="none" w:sz="0" w:space="0" w:color="auto"/>
        <w:bottom w:val="none" w:sz="0" w:space="0" w:color="auto"/>
        <w:right w:val="none" w:sz="0" w:space="0" w:color="auto"/>
      </w:divBdr>
      <w:divsChild>
        <w:div w:id="1077173278">
          <w:marLeft w:val="0"/>
          <w:marRight w:val="0"/>
          <w:marTop w:val="0"/>
          <w:marBottom w:val="0"/>
          <w:divBdr>
            <w:top w:val="none" w:sz="0" w:space="0" w:color="auto"/>
            <w:left w:val="none" w:sz="0" w:space="0" w:color="auto"/>
            <w:bottom w:val="none" w:sz="0" w:space="0" w:color="auto"/>
            <w:right w:val="none" w:sz="0" w:space="0" w:color="auto"/>
          </w:divBdr>
          <w:divsChild>
            <w:div w:id="1014116260">
              <w:marLeft w:val="0"/>
              <w:marRight w:val="0"/>
              <w:marTop w:val="0"/>
              <w:marBottom w:val="0"/>
              <w:divBdr>
                <w:top w:val="none" w:sz="0" w:space="0" w:color="auto"/>
                <w:left w:val="none" w:sz="0" w:space="0" w:color="auto"/>
                <w:bottom w:val="none" w:sz="0" w:space="0" w:color="auto"/>
                <w:right w:val="none" w:sz="0" w:space="0" w:color="auto"/>
              </w:divBdr>
              <w:divsChild>
                <w:div w:id="186918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130190">
      <w:bodyDiv w:val="1"/>
      <w:marLeft w:val="0"/>
      <w:marRight w:val="0"/>
      <w:marTop w:val="0"/>
      <w:marBottom w:val="0"/>
      <w:divBdr>
        <w:top w:val="none" w:sz="0" w:space="0" w:color="auto"/>
        <w:left w:val="none" w:sz="0" w:space="0" w:color="auto"/>
        <w:bottom w:val="none" w:sz="0" w:space="0" w:color="auto"/>
        <w:right w:val="none" w:sz="0" w:space="0" w:color="auto"/>
      </w:divBdr>
    </w:div>
    <w:div w:id="2143764559">
      <w:bodyDiv w:val="1"/>
      <w:marLeft w:val="0"/>
      <w:marRight w:val="0"/>
      <w:marTop w:val="0"/>
      <w:marBottom w:val="0"/>
      <w:divBdr>
        <w:top w:val="none" w:sz="0" w:space="0" w:color="auto"/>
        <w:left w:val="none" w:sz="0" w:space="0" w:color="auto"/>
        <w:bottom w:val="none" w:sz="0" w:space="0" w:color="auto"/>
        <w:right w:val="none" w:sz="0" w:space="0" w:color="auto"/>
      </w:divBdr>
      <w:divsChild>
        <w:div w:id="299499790">
          <w:marLeft w:val="0"/>
          <w:marRight w:val="0"/>
          <w:marTop w:val="0"/>
          <w:marBottom w:val="0"/>
          <w:divBdr>
            <w:top w:val="none" w:sz="0" w:space="0" w:color="auto"/>
            <w:left w:val="none" w:sz="0" w:space="0" w:color="auto"/>
            <w:bottom w:val="none" w:sz="0" w:space="0" w:color="auto"/>
            <w:right w:val="none" w:sz="0" w:space="0" w:color="auto"/>
          </w:divBdr>
          <w:divsChild>
            <w:div w:id="1763917959">
              <w:marLeft w:val="0"/>
              <w:marRight w:val="0"/>
              <w:marTop w:val="0"/>
              <w:marBottom w:val="0"/>
              <w:divBdr>
                <w:top w:val="none" w:sz="0" w:space="0" w:color="auto"/>
                <w:left w:val="none" w:sz="0" w:space="0" w:color="auto"/>
                <w:bottom w:val="none" w:sz="0" w:space="0" w:color="auto"/>
                <w:right w:val="none" w:sz="0" w:space="0" w:color="auto"/>
              </w:divBdr>
              <w:divsChild>
                <w:div w:id="945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chart" Target="charts/chart3.xml"/><Relationship Id="rId47" Type="http://schemas.openxmlformats.org/officeDocument/2006/relationships/chart" Target="charts/chart8.xml"/><Relationship Id="rId63" Type="http://schemas.openxmlformats.org/officeDocument/2006/relationships/chart" Target="charts/chart24.xml"/><Relationship Id="rId68" Type="http://schemas.openxmlformats.org/officeDocument/2006/relationships/hyperlink" Target="https://www.visualcapitalist.com/top-downloaded-apps-2022/" TargetMode="Externa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chart" Target="charts/chart14.xml"/><Relationship Id="rId58" Type="http://schemas.openxmlformats.org/officeDocument/2006/relationships/chart" Target="charts/chart19.xml"/><Relationship Id="rId74" Type="http://schemas.openxmlformats.org/officeDocument/2006/relationships/hyperlink" Target="https://lvivity.com/functional-and-non-functional-requirements"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chart" Target="charts/chart22.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chart" Target="charts/chart4.xml"/><Relationship Id="rId48" Type="http://schemas.openxmlformats.org/officeDocument/2006/relationships/chart" Target="charts/chart9.xml"/><Relationship Id="rId56" Type="http://schemas.openxmlformats.org/officeDocument/2006/relationships/chart" Target="charts/chart17.xml"/><Relationship Id="rId64" Type="http://schemas.openxmlformats.org/officeDocument/2006/relationships/chart" Target="charts/chart25.xml"/><Relationship Id="rId69" Type="http://schemas.openxmlformats.org/officeDocument/2006/relationships/hyperlink" Target="https://www.blog.udonis.co/mobile-marketing/mobile-apps/mobile-app-market-forecast" TargetMode="External"/><Relationship Id="rId77" Type="http://schemas.openxmlformats.org/officeDocument/2006/relationships/hyperlink" Target="https://help.apptim.com/en/articles/2965623-what-is-apptim" TargetMode="External"/><Relationship Id="rId8" Type="http://schemas.openxmlformats.org/officeDocument/2006/relationships/hyperlink" Target="https://unsplash.com/" TargetMode="External"/><Relationship Id="rId51" Type="http://schemas.openxmlformats.org/officeDocument/2006/relationships/chart" Target="charts/chart12.xml"/><Relationship Id="rId72" Type="http://schemas.openxmlformats.org/officeDocument/2006/relationships/hyperlink" Target="https://apps.apple.com/us/app/weather/id1069513131"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chart" Target="charts/chart7.xml"/><Relationship Id="rId59" Type="http://schemas.openxmlformats.org/officeDocument/2006/relationships/chart" Target="charts/chart20.xml"/><Relationship Id="rId67" Type="http://schemas.openxmlformats.org/officeDocument/2006/relationships/chart" Target="charts/chart28.xml"/><Relationship Id="rId20" Type="http://schemas.openxmlformats.org/officeDocument/2006/relationships/image" Target="media/image12.png"/><Relationship Id="rId41" Type="http://schemas.openxmlformats.org/officeDocument/2006/relationships/chart" Target="charts/chart2.xml"/><Relationship Id="rId54" Type="http://schemas.openxmlformats.org/officeDocument/2006/relationships/chart" Target="charts/chart15.xml"/><Relationship Id="rId62" Type="http://schemas.openxmlformats.org/officeDocument/2006/relationships/chart" Target="charts/chart23.xml"/><Relationship Id="rId70" Type="http://schemas.openxmlformats.org/officeDocument/2006/relationships/hyperlink" Target="https://play.google.com/store/apps/details?id=com.google.android.apps.adwords&amp;hl=en&amp;gl=US" TargetMode="External"/><Relationship Id="rId75" Type="http://schemas.openxmlformats.org/officeDocument/2006/relationships/hyperlink" Target="https://theappsolutions.com/blog/development/functional-vs-non-functional-requirement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chart" Target="charts/chart10.xml"/><Relationship Id="rId57" Type="http://schemas.openxmlformats.org/officeDocument/2006/relationships/chart" Target="charts/chart18.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chart" Target="charts/chart5.xml"/><Relationship Id="rId52" Type="http://schemas.openxmlformats.org/officeDocument/2006/relationships/chart" Target="charts/chart13.xml"/><Relationship Id="rId60" Type="http://schemas.openxmlformats.org/officeDocument/2006/relationships/chart" Target="charts/chart21.xml"/><Relationship Id="rId65" Type="http://schemas.openxmlformats.org/officeDocument/2006/relationships/chart" Target="charts/chart26.xml"/><Relationship Id="rId73" Type="http://schemas.openxmlformats.org/officeDocument/2006/relationships/hyperlink" Target="https://github.com/alfianlosari/CoronaVirusTrackerSwiftUI" TargetMode="External"/><Relationship Id="rId78" Type="http://schemas.openxmlformats.org/officeDocument/2006/relationships/header" Target="header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chart" Target="charts/chart11.xml"/><Relationship Id="rId55" Type="http://schemas.openxmlformats.org/officeDocument/2006/relationships/chart" Target="charts/chart16.xml"/><Relationship Id="rId76" Type="http://schemas.openxmlformats.org/officeDocument/2006/relationships/hyperlink" Target="https://clearbridgemobile.com/how-to-build-a-mobile-app-requirements-document/" TargetMode="External"/><Relationship Id="rId7" Type="http://schemas.openxmlformats.org/officeDocument/2006/relationships/endnotes" Target="endnotes.xml"/><Relationship Id="rId71" Type="http://schemas.openxmlformats.org/officeDocument/2006/relationships/hyperlink" Target="https://play.google.com/store/search?q=reflectly&amp;c=apps&amp;hl=en&amp;gl=US"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chart" Target="charts/chart1.xml"/><Relationship Id="rId45" Type="http://schemas.openxmlformats.org/officeDocument/2006/relationships/chart" Target="charts/chart6.xml"/><Relationship Id="rId66" Type="http://schemas.openxmlformats.org/officeDocument/2006/relationships/chart" Target="charts/chart27.xml"/></Relationships>
</file>

<file path=word/charts/_rels/chart1.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28.xml"/><Relationship Id="rId1" Type="http://schemas.microsoft.com/office/2011/relationships/chartStyle" Target="style28.xml"/></Relationships>
</file>

<file path=word/charts/_rels/chart3.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etfoshr-my.sharepoint.com/personal/istajcer_etfos_hr/Documents/Book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u="none" strike="noStrike" kern="1200" spc="0" baseline="0">
                <a:solidFill>
                  <a:sysClr val="windowText" lastClr="000000">
                    <a:lumMod val="65000"/>
                    <a:lumOff val="35000"/>
                  </a:sysClr>
                </a:solidFill>
                <a:effectLst/>
                <a:latin typeface="+mn-lt"/>
                <a:ea typeface="+mn-ea"/>
                <a:cs typeface="+mn-cs"/>
              </a:rPr>
              <a:t>Vrijeme odziva </a:t>
            </a:r>
            <a:r>
              <a:rPr lang="en-GB" sz="1800" b="0" i="0" baseline="0">
                <a:effectLst/>
              </a:rPr>
              <a:t>navigacije</a:t>
            </a:r>
            <a:endParaRPr lang="en-HR">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manualLayout>
          <c:layoutTarget val="inner"/>
          <c:xMode val="edge"/>
          <c:yMode val="edge"/>
          <c:x val="0.16648593714914034"/>
          <c:y val="0.20358814523184601"/>
          <c:w val="0.69108493584506248"/>
          <c:h val="0.60010024788568095"/>
        </c:manualLayout>
      </c:layout>
      <c:lineChart>
        <c:grouping val="standard"/>
        <c:varyColors val="0"/>
        <c:ser>
          <c:idx val="0"/>
          <c:order val="0"/>
          <c:tx>
            <c:v>flutter</c:v>
          </c:tx>
          <c:spPr>
            <a:ln w="28575" cap="rnd">
              <a:solidFill>
                <a:schemeClr val="accent1"/>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B$2:$B$6</c:f>
              <c:numCache>
                <c:formatCode>General</c:formatCode>
                <c:ptCount val="5"/>
                <c:pt idx="0">
                  <c:v>10</c:v>
                </c:pt>
                <c:pt idx="1">
                  <c:v>15</c:v>
                </c:pt>
                <c:pt idx="2">
                  <c:v>1</c:v>
                </c:pt>
                <c:pt idx="3">
                  <c:v>1</c:v>
                </c:pt>
                <c:pt idx="4">
                  <c:v>15</c:v>
                </c:pt>
              </c:numCache>
            </c:numRef>
          </c:val>
          <c:smooth val="0"/>
          <c:extLst>
            <c:ext xmlns:c16="http://schemas.microsoft.com/office/drawing/2014/chart" uri="{C3380CC4-5D6E-409C-BE32-E72D297353CC}">
              <c16:uniqueId val="{00000000-3651-D74E-B7E4-0E49FF136867}"/>
            </c:ext>
          </c:extLst>
        </c:ser>
        <c:ser>
          <c:idx val="1"/>
          <c:order val="1"/>
          <c:tx>
            <c:v>native</c:v>
          </c:tx>
          <c:spPr>
            <a:ln w="28575" cap="rnd">
              <a:solidFill>
                <a:schemeClr val="accent2"/>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C$2:$C$6</c:f>
              <c:numCache>
                <c:formatCode>General</c:formatCode>
                <c:ptCount val="5"/>
                <c:pt idx="0">
                  <c:v>80</c:v>
                </c:pt>
                <c:pt idx="1">
                  <c:v>41</c:v>
                </c:pt>
                <c:pt idx="2">
                  <c:v>61</c:v>
                </c:pt>
                <c:pt idx="3">
                  <c:v>68</c:v>
                </c:pt>
                <c:pt idx="4">
                  <c:v>72</c:v>
                </c:pt>
              </c:numCache>
            </c:numRef>
          </c:val>
          <c:smooth val="0"/>
          <c:extLst>
            <c:ext xmlns:c16="http://schemas.microsoft.com/office/drawing/2014/chart" uri="{C3380CC4-5D6E-409C-BE32-E72D297353CC}">
              <c16:uniqueId val="{00000001-3651-D74E-B7E4-0E49FF136867}"/>
            </c:ext>
          </c:extLst>
        </c:ser>
        <c:dLbls>
          <c:showLegendKey val="0"/>
          <c:showVal val="0"/>
          <c:showCatName val="0"/>
          <c:showSerName val="0"/>
          <c:showPercent val="0"/>
          <c:showBubbleSize val="0"/>
        </c:dLbls>
        <c:smooth val="0"/>
        <c:axId val="1262880208"/>
        <c:axId val="1262598944"/>
      </c:lineChart>
      <c:catAx>
        <c:axId val="1262880208"/>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eličina</a:t>
                </a:r>
                <a:r>
                  <a:rPr lang="en-GB" baseline="0"/>
                  <a:t> slike [kB]</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rije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r"/>
      <c:layout>
        <c:manualLayout>
          <c:xMode val="edge"/>
          <c:yMode val="edge"/>
          <c:x val="6.9578931499541337E-4"/>
          <c:y val="0.43339056576261303"/>
          <c:w val="0.14242912700579718"/>
          <c:h val="0.156251093613298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a:t>
            </a:r>
            <a:r>
              <a:rPr lang="en-GB" sz="1400" b="0" i="0" u="none" strike="noStrike" kern="1200" spc="0" baseline="0">
                <a:solidFill>
                  <a:sysClr val="windowText" lastClr="000000">
                    <a:lumMod val="65000"/>
                    <a:lumOff val="35000"/>
                  </a:sysClr>
                </a:solidFill>
                <a:latin typeface="+mn-lt"/>
                <a:ea typeface="+mn-ea"/>
                <a:cs typeface="+mn-cs"/>
              </a:rPr>
              <a:t>procesora -</a:t>
            </a:r>
            <a:r>
              <a:rPr lang="en-GB" baseline="0"/>
              <a:t> Navigacija</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7</c:f>
              <c:strCache>
                <c:ptCount val="1"/>
                <c:pt idx="0">
                  <c:v>CPU</c:v>
                </c:pt>
              </c:strCache>
            </c:strRef>
          </c:cat>
          <c:val>
            <c:numRef>
              <c:f>'13-res'!$T$57</c:f>
              <c:numCache>
                <c:formatCode>General</c:formatCode>
                <c:ptCount val="1"/>
                <c:pt idx="0">
                  <c:v>5.2</c:v>
                </c:pt>
              </c:numCache>
            </c:numRef>
          </c:val>
          <c:extLst>
            <c:ext xmlns:c16="http://schemas.microsoft.com/office/drawing/2014/chart" uri="{C3380CC4-5D6E-409C-BE32-E72D297353CC}">
              <c16:uniqueId val="{00000000-274C-2846-B607-B1B6836887DF}"/>
            </c:ext>
          </c:extLst>
        </c:ser>
        <c:ser>
          <c:idx val="1"/>
          <c:order val="1"/>
          <c:tx>
            <c:v>native</c:v>
          </c:tx>
          <c:spPr>
            <a:solidFill>
              <a:schemeClr val="accent2"/>
            </a:solidFill>
            <a:ln>
              <a:noFill/>
            </a:ln>
            <a:effectLst/>
          </c:spPr>
          <c:invertIfNegative val="0"/>
          <c:cat>
            <c:strRef>
              <c:f>'13-res'!$R$57</c:f>
              <c:strCache>
                <c:ptCount val="1"/>
                <c:pt idx="0">
                  <c:v>CPU</c:v>
                </c:pt>
              </c:strCache>
            </c:strRef>
          </c:cat>
          <c:val>
            <c:numRef>
              <c:f>'13-res'!$S$57</c:f>
              <c:numCache>
                <c:formatCode>0.00</c:formatCode>
                <c:ptCount val="1"/>
                <c:pt idx="0">
                  <c:v>1.7141999999999999</c:v>
                </c:pt>
              </c:numCache>
            </c:numRef>
          </c:val>
          <c:extLst>
            <c:ext xmlns:c16="http://schemas.microsoft.com/office/drawing/2014/chart" uri="{C3380CC4-5D6E-409C-BE32-E72D297353CC}">
              <c16:uniqueId val="{00000001-274C-2846-B607-B1B6836887DF}"/>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Postotak </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Navigacija</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8</c:f>
              <c:strCache>
                <c:ptCount val="1"/>
                <c:pt idx="0">
                  <c:v>Preuzimanje</c:v>
                </c:pt>
              </c:strCache>
            </c:strRef>
          </c:cat>
          <c:val>
            <c:numRef>
              <c:f>'12-res'!$T$58</c:f>
              <c:numCache>
                <c:formatCode>General</c:formatCode>
                <c:ptCount val="1"/>
                <c:pt idx="0">
                  <c:v>2540</c:v>
                </c:pt>
              </c:numCache>
            </c:numRef>
          </c:val>
          <c:extLst>
            <c:ext xmlns:c16="http://schemas.microsoft.com/office/drawing/2014/chart" uri="{C3380CC4-5D6E-409C-BE32-E72D297353CC}">
              <c16:uniqueId val="{00000000-F0F9-9C49-8EC0-08B2A833757A}"/>
            </c:ext>
          </c:extLst>
        </c:ser>
        <c:ser>
          <c:idx val="1"/>
          <c:order val="1"/>
          <c:tx>
            <c:v>native</c:v>
          </c:tx>
          <c:spPr>
            <a:solidFill>
              <a:schemeClr val="accent2"/>
            </a:solidFill>
            <a:ln>
              <a:noFill/>
            </a:ln>
            <a:effectLst/>
          </c:spPr>
          <c:invertIfNegative val="0"/>
          <c:cat>
            <c:strRef>
              <c:f>'12-res'!$R$58</c:f>
              <c:strCache>
                <c:ptCount val="1"/>
                <c:pt idx="0">
                  <c:v>Preuzimanje</c:v>
                </c:pt>
              </c:strCache>
            </c:strRef>
          </c:cat>
          <c:val>
            <c:numRef>
              <c:f>'12-res'!$S$58</c:f>
              <c:numCache>
                <c:formatCode>General</c:formatCode>
                <c:ptCount val="1"/>
                <c:pt idx="0">
                  <c:v>4860</c:v>
                </c:pt>
              </c:numCache>
            </c:numRef>
          </c:val>
          <c:extLst>
            <c:ext xmlns:c16="http://schemas.microsoft.com/office/drawing/2014/chart" uri="{C3380CC4-5D6E-409C-BE32-E72D297353CC}">
              <c16:uniqueId val="{00000001-F0F9-9C49-8EC0-08B2A833757A}"/>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oličina</a:t>
                </a:r>
                <a:r>
                  <a:rPr lang="en-GB" baseline="0"/>
                  <a:t> podataka [kB]</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Navigacija</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8</c:f>
              <c:strCache>
                <c:ptCount val="1"/>
                <c:pt idx="0">
                  <c:v>Preuzimanje</c:v>
                </c:pt>
              </c:strCache>
            </c:strRef>
          </c:cat>
          <c:val>
            <c:numRef>
              <c:f>'13-res'!$T$58</c:f>
              <c:numCache>
                <c:formatCode>General</c:formatCode>
                <c:ptCount val="1"/>
                <c:pt idx="0">
                  <c:v>2926.6</c:v>
                </c:pt>
              </c:numCache>
            </c:numRef>
          </c:val>
          <c:extLst>
            <c:ext xmlns:c16="http://schemas.microsoft.com/office/drawing/2014/chart" uri="{C3380CC4-5D6E-409C-BE32-E72D297353CC}">
              <c16:uniqueId val="{00000000-8902-DF46-850B-A1EBEEE20C20}"/>
            </c:ext>
          </c:extLst>
        </c:ser>
        <c:ser>
          <c:idx val="1"/>
          <c:order val="1"/>
          <c:tx>
            <c:v>native</c:v>
          </c:tx>
          <c:spPr>
            <a:solidFill>
              <a:schemeClr val="accent2"/>
            </a:solidFill>
            <a:ln>
              <a:noFill/>
            </a:ln>
            <a:effectLst/>
          </c:spPr>
          <c:invertIfNegative val="0"/>
          <c:cat>
            <c:strRef>
              <c:f>'13-res'!$R$58</c:f>
              <c:strCache>
                <c:ptCount val="1"/>
                <c:pt idx="0">
                  <c:v>Preuzimanje</c:v>
                </c:pt>
              </c:strCache>
            </c:strRef>
          </c:cat>
          <c:val>
            <c:numRef>
              <c:f>'13-res'!$S$58</c:f>
              <c:numCache>
                <c:formatCode>0.00</c:formatCode>
                <c:ptCount val="1"/>
                <c:pt idx="0">
                  <c:v>2322.86</c:v>
                </c:pt>
              </c:numCache>
            </c:numRef>
          </c:val>
          <c:extLst>
            <c:ext xmlns:c16="http://schemas.microsoft.com/office/drawing/2014/chart" uri="{C3380CC4-5D6E-409C-BE32-E72D297353CC}">
              <c16:uniqueId val="{00000001-8902-DF46-850B-A1EBEEE20C20}"/>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Količina podataka </a:t>
                </a:r>
                <a:r>
                  <a:rPr lang="en-GB" sz="1000" b="0" i="0" u="none" strike="noStrike" baseline="0">
                    <a:effectLst/>
                  </a:rPr>
                  <a:t>[kB]</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a:t>
            </a:r>
            <a:r>
              <a:rPr lang="en-GB" sz="1400" b="0" i="0" u="none" strike="noStrike" kern="1200" spc="0" baseline="0">
                <a:solidFill>
                  <a:sysClr val="windowText" lastClr="000000">
                    <a:lumMod val="65000"/>
                    <a:lumOff val="35000"/>
                  </a:sysClr>
                </a:solidFill>
                <a:latin typeface="+mn-lt"/>
                <a:ea typeface="+mn-ea"/>
                <a:cs typeface="+mn-cs"/>
              </a:rPr>
              <a:t>procesora -</a:t>
            </a:r>
            <a:r>
              <a:rPr lang="en-GB" baseline="0"/>
              <a:t> Fil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7</c:f>
              <c:strCache>
                <c:ptCount val="1"/>
                <c:pt idx="0">
                  <c:v>CPU</c:v>
                </c:pt>
              </c:strCache>
            </c:strRef>
          </c:cat>
          <c:val>
            <c:numRef>
              <c:f>'12-res'!$Z$57</c:f>
              <c:numCache>
                <c:formatCode>General</c:formatCode>
                <c:ptCount val="1"/>
                <c:pt idx="0">
                  <c:v>5.2</c:v>
                </c:pt>
              </c:numCache>
            </c:numRef>
          </c:val>
          <c:extLst>
            <c:ext xmlns:c16="http://schemas.microsoft.com/office/drawing/2014/chart" uri="{C3380CC4-5D6E-409C-BE32-E72D297353CC}">
              <c16:uniqueId val="{00000000-1F69-8146-A023-DA544C85177F}"/>
            </c:ext>
          </c:extLst>
        </c:ser>
        <c:ser>
          <c:idx val="1"/>
          <c:order val="1"/>
          <c:tx>
            <c:v>native</c:v>
          </c:tx>
          <c:spPr>
            <a:solidFill>
              <a:schemeClr val="accent2"/>
            </a:solidFill>
            <a:ln>
              <a:noFill/>
            </a:ln>
            <a:effectLst/>
          </c:spPr>
          <c:invertIfNegative val="0"/>
          <c:cat>
            <c:strRef>
              <c:f>'12-res'!$R$57</c:f>
              <c:strCache>
                <c:ptCount val="1"/>
                <c:pt idx="0">
                  <c:v>CPU</c:v>
                </c:pt>
              </c:strCache>
            </c:strRef>
          </c:cat>
          <c:val>
            <c:numRef>
              <c:f>'12-res'!$Y$57</c:f>
              <c:numCache>
                <c:formatCode>0.00</c:formatCode>
                <c:ptCount val="1"/>
                <c:pt idx="0">
                  <c:v>2.8</c:v>
                </c:pt>
              </c:numCache>
            </c:numRef>
          </c:val>
          <c:extLst>
            <c:ext xmlns:c16="http://schemas.microsoft.com/office/drawing/2014/chart" uri="{C3380CC4-5D6E-409C-BE32-E72D297353CC}">
              <c16:uniqueId val="{00000001-1F69-8146-A023-DA544C85177F}"/>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stota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a:t>
            </a:r>
            <a:r>
              <a:rPr lang="en-GB" sz="1400" b="0" i="0" u="none" strike="noStrike" kern="1200" spc="0" baseline="0">
                <a:solidFill>
                  <a:sysClr val="windowText" lastClr="000000">
                    <a:lumMod val="65000"/>
                    <a:lumOff val="35000"/>
                  </a:sysClr>
                </a:solidFill>
                <a:latin typeface="+mn-lt"/>
                <a:ea typeface="+mn-ea"/>
                <a:cs typeface="+mn-cs"/>
              </a:rPr>
              <a:t>procesora -</a:t>
            </a:r>
            <a:r>
              <a:rPr lang="en-GB" baseline="0"/>
              <a:t> Filte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7</c:f>
              <c:strCache>
                <c:ptCount val="1"/>
                <c:pt idx="0">
                  <c:v>CPU</c:v>
                </c:pt>
              </c:strCache>
            </c:strRef>
          </c:cat>
          <c:val>
            <c:numRef>
              <c:f>'13-res'!$Z$57</c:f>
              <c:numCache>
                <c:formatCode>General</c:formatCode>
                <c:ptCount val="1"/>
                <c:pt idx="0">
                  <c:v>4.5999999999999996</c:v>
                </c:pt>
              </c:numCache>
            </c:numRef>
          </c:val>
          <c:extLst>
            <c:ext xmlns:c16="http://schemas.microsoft.com/office/drawing/2014/chart" uri="{C3380CC4-5D6E-409C-BE32-E72D297353CC}">
              <c16:uniqueId val="{00000000-A7C9-2F44-86EB-A551F4435B73}"/>
            </c:ext>
          </c:extLst>
        </c:ser>
        <c:ser>
          <c:idx val="1"/>
          <c:order val="1"/>
          <c:tx>
            <c:v>native</c:v>
          </c:tx>
          <c:spPr>
            <a:solidFill>
              <a:schemeClr val="accent2"/>
            </a:solidFill>
            <a:ln>
              <a:noFill/>
            </a:ln>
            <a:effectLst/>
          </c:spPr>
          <c:invertIfNegative val="0"/>
          <c:cat>
            <c:strRef>
              <c:f>'13-res'!$R$57</c:f>
              <c:strCache>
                <c:ptCount val="1"/>
                <c:pt idx="0">
                  <c:v>CPU</c:v>
                </c:pt>
              </c:strCache>
            </c:strRef>
          </c:cat>
          <c:val>
            <c:numRef>
              <c:f>'13-res'!$Y$57</c:f>
              <c:numCache>
                <c:formatCode>0.00</c:formatCode>
                <c:ptCount val="1"/>
                <c:pt idx="0">
                  <c:v>2.85</c:v>
                </c:pt>
              </c:numCache>
            </c:numRef>
          </c:val>
          <c:extLst>
            <c:ext xmlns:c16="http://schemas.microsoft.com/office/drawing/2014/chart" uri="{C3380CC4-5D6E-409C-BE32-E72D297353CC}">
              <c16:uniqueId val="{00000001-A7C9-2F44-86EB-A551F4435B73}"/>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Postotak</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Filte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8</c:f>
              <c:strCache>
                <c:ptCount val="1"/>
                <c:pt idx="0">
                  <c:v>Preuzimanje</c:v>
                </c:pt>
              </c:strCache>
            </c:strRef>
          </c:cat>
          <c:val>
            <c:numRef>
              <c:f>'12-res'!$Z$58</c:f>
              <c:numCache>
                <c:formatCode>General</c:formatCode>
                <c:ptCount val="1"/>
                <c:pt idx="0">
                  <c:v>3943.8</c:v>
                </c:pt>
              </c:numCache>
            </c:numRef>
          </c:val>
          <c:extLst>
            <c:ext xmlns:c16="http://schemas.microsoft.com/office/drawing/2014/chart" uri="{C3380CC4-5D6E-409C-BE32-E72D297353CC}">
              <c16:uniqueId val="{00000000-0FC0-AB42-BCFD-F2230A7A36A2}"/>
            </c:ext>
          </c:extLst>
        </c:ser>
        <c:ser>
          <c:idx val="1"/>
          <c:order val="1"/>
          <c:tx>
            <c:v>native</c:v>
          </c:tx>
          <c:spPr>
            <a:solidFill>
              <a:schemeClr val="accent2"/>
            </a:solidFill>
            <a:ln>
              <a:noFill/>
            </a:ln>
            <a:effectLst/>
          </c:spPr>
          <c:invertIfNegative val="0"/>
          <c:cat>
            <c:strRef>
              <c:f>'12-res'!$R$58</c:f>
              <c:strCache>
                <c:ptCount val="1"/>
                <c:pt idx="0">
                  <c:v>Preuzimanje</c:v>
                </c:pt>
              </c:strCache>
            </c:strRef>
          </c:cat>
          <c:val>
            <c:numRef>
              <c:f>'12-res'!$Y$58</c:f>
              <c:numCache>
                <c:formatCode>General</c:formatCode>
                <c:ptCount val="1"/>
                <c:pt idx="0">
                  <c:v>5132.3999999999996</c:v>
                </c:pt>
              </c:numCache>
            </c:numRef>
          </c:val>
          <c:extLst>
            <c:ext xmlns:c16="http://schemas.microsoft.com/office/drawing/2014/chart" uri="{C3380CC4-5D6E-409C-BE32-E72D297353CC}">
              <c16:uniqueId val="{00000001-0FC0-AB42-BCFD-F2230A7A36A2}"/>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Količina podataka </a:t>
                </a:r>
                <a:r>
                  <a:rPr lang="en-GB" sz="1000" b="0" i="0" u="none" strike="noStrike" baseline="0">
                    <a:effectLst/>
                  </a:rPr>
                  <a:t>[kB]</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Filt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8</c:f>
              <c:strCache>
                <c:ptCount val="1"/>
                <c:pt idx="0">
                  <c:v>Preuzimanje</c:v>
                </c:pt>
              </c:strCache>
            </c:strRef>
          </c:cat>
          <c:val>
            <c:numRef>
              <c:f>'13-res'!$Z$58</c:f>
              <c:numCache>
                <c:formatCode>General</c:formatCode>
                <c:ptCount val="1"/>
                <c:pt idx="0">
                  <c:v>978.25800000000004</c:v>
                </c:pt>
              </c:numCache>
            </c:numRef>
          </c:val>
          <c:extLst>
            <c:ext xmlns:c16="http://schemas.microsoft.com/office/drawing/2014/chart" uri="{C3380CC4-5D6E-409C-BE32-E72D297353CC}">
              <c16:uniqueId val="{00000000-3950-094F-9EFC-4FECA1F1EEFC}"/>
            </c:ext>
          </c:extLst>
        </c:ser>
        <c:ser>
          <c:idx val="1"/>
          <c:order val="1"/>
          <c:tx>
            <c:v>native</c:v>
          </c:tx>
          <c:spPr>
            <a:solidFill>
              <a:schemeClr val="accent2"/>
            </a:solidFill>
            <a:ln>
              <a:noFill/>
            </a:ln>
            <a:effectLst/>
          </c:spPr>
          <c:invertIfNegative val="0"/>
          <c:cat>
            <c:strRef>
              <c:f>'13-res'!$R$58</c:f>
              <c:strCache>
                <c:ptCount val="1"/>
                <c:pt idx="0">
                  <c:v>Preuzimanje</c:v>
                </c:pt>
              </c:strCache>
            </c:strRef>
          </c:cat>
          <c:val>
            <c:numRef>
              <c:f>'13-res'!$Y$58</c:f>
              <c:numCache>
                <c:formatCode>General</c:formatCode>
                <c:ptCount val="1"/>
                <c:pt idx="0">
                  <c:v>4233.57</c:v>
                </c:pt>
              </c:numCache>
            </c:numRef>
          </c:val>
          <c:extLst>
            <c:ext xmlns:c16="http://schemas.microsoft.com/office/drawing/2014/chart" uri="{C3380CC4-5D6E-409C-BE32-E72D297353CC}">
              <c16:uniqueId val="{00000001-3950-094F-9EFC-4FECA1F1EEFC}"/>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Količina podataka </a:t>
                </a:r>
                <a:r>
                  <a:rPr lang="en-GB" sz="1000" b="0" i="0" u="none" strike="noStrike" baseline="0">
                    <a:effectLst/>
                  </a:rPr>
                  <a:t>[kB]</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a:t>
            </a:r>
            <a:r>
              <a:rPr lang="en-GB" sz="1400" b="0" i="0" u="none" strike="noStrike" kern="1200" spc="0" baseline="0">
                <a:solidFill>
                  <a:sysClr val="windowText" lastClr="000000">
                    <a:lumMod val="65000"/>
                    <a:lumOff val="35000"/>
                  </a:sysClr>
                </a:solidFill>
                <a:latin typeface="+mn-lt"/>
                <a:ea typeface="+mn-ea"/>
                <a:cs typeface="+mn-cs"/>
              </a:rPr>
              <a:t>procesora -</a:t>
            </a:r>
            <a:r>
              <a:rPr lang="en-GB" baseline="0"/>
              <a:t> Spremanje slik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7</c:f>
              <c:strCache>
                <c:ptCount val="1"/>
                <c:pt idx="0">
                  <c:v>CPU</c:v>
                </c:pt>
              </c:strCache>
            </c:strRef>
          </c:cat>
          <c:val>
            <c:numRef>
              <c:f>'12-res'!$AF$57</c:f>
              <c:numCache>
                <c:formatCode>General</c:formatCode>
                <c:ptCount val="1"/>
                <c:pt idx="0">
                  <c:v>9.8000000000000007</c:v>
                </c:pt>
              </c:numCache>
            </c:numRef>
          </c:val>
          <c:extLst>
            <c:ext xmlns:c16="http://schemas.microsoft.com/office/drawing/2014/chart" uri="{C3380CC4-5D6E-409C-BE32-E72D297353CC}">
              <c16:uniqueId val="{00000000-89B7-6A4A-AFED-B5D2AAD6BD47}"/>
            </c:ext>
          </c:extLst>
        </c:ser>
        <c:ser>
          <c:idx val="1"/>
          <c:order val="1"/>
          <c:tx>
            <c:v>native</c:v>
          </c:tx>
          <c:spPr>
            <a:solidFill>
              <a:schemeClr val="accent2"/>
            </a:solidFill>
            <a:ln>
              <a:noFill/>
            </a:ln>
            <a:effectLst/>
          </c:spPr>
          <c:invertIfNegative val="0"/>
          <c:cat>
            <c:strRef>
              <c:f>'12-res'!$R$57</c:f>
              <c:strCache>
                <c:ptCount val="1"/>
                <c:pt idx="0">
                  <c:v>CPU</c:v>
                </c:pt>
              </c:strCache>
            </c:strRef>
          </c:cat>
          <c:val>
            <c:numRef>
              <c:f>'12-res'!$AE$57</c:f>
              <c:numCache>
                <c:formatCode>0.00</c:formatCode>
                <c:ptCount val="1"/>
                <c:pt idx="0">
                  <c:v>3.8</c:v>
                </c:pt>
              </c:numCache>
            </c:numRef>
          </c:val>
          <c:extLst>
            <c:ext xmlns:c16="http://schemas.microsoft.com/office/drawing/2014/chart" uri="{C3380CC4-5D6E-409C-BE32-E72D297353CC}">
              <c16:uniqueId val="{00000001-89B7-6A4A-AFED-B5D2AAD6BD47}"/>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Postotak</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a:t>
            </a:r>
            <a:r>
              <a:rPr lang="en-GB" sz="1400" b="0" i="0" u="none" strike="noStrike" kern="1200" spc="0" baseline="0">
                <a:solidFill>
                  <a:sysClr val="windowText" lastClr="000000">
                    <a:lumMod val="65000"/>
                    <a:lumOff val="35000"/>
                  </a:sysClr>
                </a:solidFill>
                <a:latin typeface="+mn-lt"/>
                <a:ea typeface="+mn-ea"/>
                <a:cs typeface="+mn-cs"/>
              </a:rPr>
              <a:t>procesora -</a:t>
            </a:r>
            <a:r>
              <a:rPr lang="en-GB" baseline="0"/>
              <a:t> Spremanje slik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7</c:f>
              <c:strCache>
                <c:ptCount val="1"/>
                <c:pt idx="0">
                  <c:v>CPU</c:v>
                </c:pt>
              </c:strCache>
            </c:strRef>
          </c:cat>
          <c:val>
            <c:numRef>
              <c:f>'13-res'!$AH$57</c:f>
              <c:numCache>
                <c:formatCode>General</c:formatCode>
                <c:ptCount val="1"/>
                <c:pt idx="0">
                  <c:v>6.2</c:v>
                </c:pt>
              </c:numCache>
            </c:numRef>
          </c:val>
          <c:extLst>
            <c:ext xmlns:c16="http://schemas.microsoft.com/office/drawing/2014/chart" uri="{C3380CC4-5D6E-409C-BE32-E72D297353CC}">
              <c16:uniqueId val="{00000000-87B4-CC47-9771-C08466536263}"/>
            </c:ext>
          </c:extLst>
        </c:ser>
        <c:ser>
          <c:idx val="1"/>
          <c:order val="1"/>
          <c:tx>
            <c:v>native</c:v>
          </c:tx>
          <c:spPr>
            <a:solidFill>
              <a:schemeClr val="accent2"/>
            </a:solidFill>
            <a:ln>
              <a:noFill/>
            </a:ln>
            <a:effectLst/>
          </c:spPr>
          <c:invertIfNegative val="0"/>
          <c:cat>
            <c:strRef>
              <c:f>'13-res'!$R$57</c:f>
              <c:strCache>
                <c:ptCount val="1"/>
                <c:pt idx="0">
                  <c:v>CPU</c:v>
                </c:pt>
              </c:strCache>
            </c:strRef>
          </c:cat>
          <c:val>
            <c:numRef>
              <c:f>'13-res'!$AG$57</c:f>
              <c:numCache>
                <c:formatCode>0.00</c:formatCode>
                <c:ptCount val="1"/>
                <c:pt idx="0">
                  <c:v>2.86</c:v>
                </c:pt>
              </c:numCache>
            </c:numRef>
          </c:val>
          <c:extLst>
            <c:ext xmlns:c16="http://schemas.microsoft.com/office/drawing/2014/chart" uri="{C3380CC4-5D6E-409C-BE32-E72D297353CC}">
              <c16:uniqueId val="{00000001-87B4-CC47-9771-C08466536263}"/>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Postotak</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Spremanje slik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8</c:f>
              <c:strCache>
                <c:ptCount val="1"/>
                <c:pt idx="0">
                  <c:v>Preuzimanje</c:v>
                </c:pt>
              </c:strCache>
            </c:strRef>
          </c:cat>
          <c:val>
            <c:numRef>
              <c:f>'12-res'!$AF$58</c:f>
              <c:numCache>
                <c:formatCode>General</c:formatCode>
                <c:ptCount val="1"/>
                <c:pt idx="0">
                  <c:v>3126.6</c:v>
                </c:pt>
              </c:numCache>
            </c:numRef>
          </c:val>
          <c:extLst>
            <c:ext xmlns:c16="http://schemas.microsoft.com/office/drawing/2014/chart" uri="{C3380CC4-5D6E-409C-BE32-E72D297353CC}">
              <c16:uniqueId val="{00000000-1D0C-0E49-A698-211A9F74C1E8}"/>
            </c:ext>
          </c:extLst>
        </c:ser>
        <c:ser>
          <c:idx val="1"/>
          <c:order val="1"/>
          <c:tx>
            <c:v>native</c:v>
          </c:tx>
          <c:spPr>
            <a:solidFill>
              <a:schemeClr val="accent2"/>
            </a:solidFill>
            <a:ln>
              <a:noFill/>
            </a:ln>
            <a:effectLst/>
          </c:spPr>
          <c:invertIfNegative val="0"/>
          <c:cat>
            <c:strRef>
              <c:f>'12-res'!$R$58</c:f>
              <c:strCache>
                <c:ptCount val="1"/>
                <c:pt idx="0">
                  <c:v>Preuzimanje</c:v>
                </c:pt>
              </c:strCache>
            </c:strRef>
          </c:cat>
          <c:val>
            <c:numRef>
              <c:f>'12-res'!$AE$58</c:f>
              <c:numCache>
                <c:formatCode>General</c:formatCode>
                <c:ptCount val="1"/>
                <c:pt idx="0">
                  <c:v>2482.1999999999998</c:v>
                </c:pt>
              </c:numCache>
            </c:numRef>
          </c:val>
          <c:extLst>
            <c:ext xmlns:c16="http://schemas.microsoft.com/office/drawing/2014/chart" uri="{C3380CC4-5D6E-409C-BE32-E72D297353CC}">
              <c16:uniqueId val="{00000001-1D0C-0E49-A698-211A9F74C1E8}"/>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oličina podataka</a:t>
                </a:r>
                <a:r>
                  <a:rPr lang="en-GB" baseline="0"/>
                  <a:t> </a:t>
                </a:r>
                <a:r>
                  <a:rPr lang="en-GB" sz="1000" b="0" i="0" u="none" strike="noStrike" baseline="0">
                    <a:effectLst/>
                  </a:rPr>
                  <a:t>[kB]</a:t>
                </a:r>
                <a:r>
                  <a:rPr lang="en-GB" sz="1000" b="0" i="0" u="none" strike="noStrike"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Vrijeme odziva navigacije</a:t>
            </a:r>
            <a:endParaRPr lang="en-HR">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manualLayout>
          <c:layoutTarget val="inner"/>
          <c:xMode val="edge"/>
          <c:yMode val="edge"/>
          <c:x val="0.18929005452652725"/>
          <c:y val="0.20446982152581161"/>
          <c:w val="0.63774804066789259"/>
          <c:h val="0.51542743281172576"/>
        </c:manualLayout>
      </c:layout>
      <c:lineChart>
        <c:grouping val="standard"/>
        <c:varyColors val="0"/>
        <c:ser>
          <c:idx val="0"/>
          <c:order val="0"/>
          <c:tx>
            <c:v>flutter</c:v>
          </c:tx>
          <c:spPr>
            <a:ln w="28575" cap="rnd">
              <a:solidFill>
                <a:schemeClr val="accent1"/>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B$2:$B$8</c:f>
              <c:numCache>
                <c:formatCode>0.00</c:formatCode>
                <c:ptCount val="7"/>
                <c:pt idx="0">
                  <c:v>9</c:v>
                </c:pt>
                <c:pt idx="1">
                  <c:v>9</c:v>
                </c:pt>
                <c:pt idx="2">
                  <c:v>16</c:v>
                </c:pt>
                <c:pt idx="3">
                  <c:v>8</c:v>
                </c:pt>
                <c:pt idx="4">
                  <c:v>8</c:v>
                </c:pt>
                <c:pt idx="5">
                  <c:v>8</c:v>
                </c:pt>
                <c:pt idx="6">
                  <c:v>8</c:v>
                </c:pt>
              </c:numCache>
            </c:numRef>
          </c:val>
          <c:smooth val="0"/>
          <c:extLst>
            <c:ext xmlns:c16="http://schemas.microsoft.com/office/drawing/2014/chart" uri="{C3380CC4-5D6E-409C-BE32-E72D297353CC}">
              <c16:uniqueId val="{00000000-9218-914A-9A8E-ECADBD4E08D1}"/>
            </c:ext>
          </c:extLst>
        </c:ser>
        <c:ser>
          <c:idx val="1"/>
          <c:order val="1"/>
          <c:tx>
            <c:v>native</c:v>
          </c:tx>
          <c:spPr>
            <a:ln w="28575" cap="rnd">
              <a:solidFill>
                <a:schemeClr val="accent2"/>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C$2:$C$8</c:f>
              <c:numCache>
                <c:formatCode>0.00</c:formatCode>
                <c:ptCount val="7"/>
                <c:pt idx="0">
                  <c:v>46</c:v>
                </c:pt>
                <c:pt idx="1">
                  <c:v>11</c:v>
                </c:pt>
                <c:pt idx="2">
                  <c:v>46</c:v>
                </c:pt>
                <c:pt idx="3">
                  <c:v>149</c:v>
                </c:pt>
                <c:pt idx="4">
                  <c:v>137</c:v>
                </c:pt>
                <c:pt idx="5">
                  <c:v>41</c:v>
                </c:pt>
                <c:pt idx="6">
                  <c:v>70</c:v>
                </c:pt>
              </c:numCache>
            </c:numRef>
          </c:val>
          <c:smooth val="0"/>
          <c:extLst>
            <c:ext xmlns:c16="http://schemas.microsoft.com/office/drawing/2014/chart" uri="{C3380CC4-5D6E-409C-BE32-E72D297353CC}">
              <c16:uniqueId val="{00000001-9218-914A-9A8E-ECADBD4E08D1}"/>
            </c:ext>
          </c:extLst>
        </c:ser>
        <c:dLbls>
          <c:showLegendKey val="0"/>
          <c:showVal val="0"/>
          <c:showCatName val="0"/>
          <c:showSerName val="0"/>
          <c:showPercent val="0"/>
          <c:showBubbleSize val="0"/>
        </c:dLbls>
        <c:smooth val="0"/>
        <c:axId val="1262880208"/>
        <c:axId val="1262598944"/>
      </c:lineChart>
      <c:catAx>
        <c:axId val="1262880208"/>
        <c:scaling>
          <c:orientation val="maxMin"/>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eličina slike [kB]</a:t>
                </a:r>
              </a:p>
            </c:rich>
          </c:tx>
          <c:layout>
            <c:manualLayout>
              <c:xMode val="edge"/>
              <c:yMode val="edge"/>
              <c:x val="0.37865715242205089"/>
              <c:y val="0.89661734244526969"/>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rijeme </a:t>
                </a:r>
                <a:r>
                  <a:rPr lang="en-GB" sz="1000" b="0" i="0" u="none" strike="noStrike" baseline="0">
                    <a:effectLst/>
                  </a:rPr>
                  <a:t>[ms]</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r"/>
      <c:layout>
        <c:manualLayout>
          <c:xMode val="edge"/>
          <c:yMode val="edge"/>
          <c:x val="6.1107314992727368E-4"/>
          <c:y val="0.48493396297444141"/>
          <c:w val="0.16071682434570461"/>
          <c:h val="0.1456537078962527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euzimanje</a:t>
            </a:r>
            <a:r>
              <a:rPr lang="en-GB" baseline="0"/>
              <a:t> podataka mreže - Spremanje slik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3-res'!$R$58</c:f>
              <c:strCache>
                <c:ptCount val="1"/>
                <c:pt idx="0">
                  <c:v>Preuzimanje</c:v>
                </c:pt>
              </c:strCache>
            </c:strRef>
          </c:cat>
          <c:val>
            <c:numRef>
              <c:f>'13-res'!$AH$58</c:f>
              <c:numCache>
                <c:formatCode>General</c:formatCode>
                <c:ptCount val="1"/>
                <c:pt idx="0">
                  <c:v>1186.4000000000001</c:v>
                </c:pt>
              </c:numCache>
            </c:numRef>
          </c:val>
          <c:extLst>
            <c:ext xmlns:c16="http://schemas.microsoft.com/office/drawing/2014/chart" uri="{C3380CC4-5D6E-409C-BE32-E72D297353CC}">
              <c16:uniqueId val="{00000000-532E-0340-BD7E-98CDB91B198F}"/>
            </c:ext>
          </c:extLst>
        </c:ser>
        <c:ser>
          <c:idx val="1"/>
          <c:order val="1"/>
          <c:tx>
            <c:v>native</c:v>
          </c:tx>
          <c:spPr>
            <a:solidFill>
              <a:schemeClr val="accent2"/>
            </a:solidFill>
            <a:ln>
              <a:noFill/>
            </a:ln>
            <a:effectLst/>
          </c:spPr>
          <c:invertIfNegative val="0"/>
          <c:cat>
            <c:strRef>
              <c:f>'13-res'!$R$58</c:f>
              <c:strCache>
                <c:ptCount val="1"/>
                <c:pt idx="0">
                  <c:v>Preuzimanje</c:v>
                </c:pt>
              </c:strCache>
            </c:strRef>
          </c:cat>
          <c:val>
            <c:numRef>
              <c:f>'13-res'!$AG$58</c:f>
              <c:numCache>
                <c:formatCode>General</c:formatCode>
                <c:ptCount val="1"/>
                <c:pt idx="0">
                  <c:v>3059.71</c:v>
                </c:pt>
              </c:numCache>
            </c:numRef>
          </c:val>
          <c:extLst>
            <c:ext xmlns:c16="http://schemas.microsoft.com/office/drawing/2014/chart" uri="{C3380CC4-5D6E-409C-BE32-E72D297353CC}">
              <c16:uniqueId val="{00000001-532E-0340-BD7E-98CDB91B198F}"/>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Količina podataka </a:t>
                </a:r>
                <a:r>
                  <a:rPr lang="en-GB" sz="1000" b="0" i="0" u="none" strike="noStrike" baseline="0">
                    <a:effectLst/>
                  </a:rPr>
                  <a:t>[kB]</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aksimalno zauzeće procesora pri </a:t>
            </a:r>
            <a:r>
              <a:rPr lang="en-GB" baseline="0"/>
              <a:t>listanju</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app!$T$8</c:f>
              <c:strCache>
                <c:ptCount val="1"/>
                <c:pt idx="0">
                  <c:v>max cpu</c:v>
                </c:pt>
              </c:strCache>
            </c:strRef>
          </c:cat>
          <c:val>
            <c:numRef>
              <c:f>app!$V$8</c:f>
              <c:numCache>
                <c:formatCode>General</c:formatCode>
                <c:ptCount val="1"/>
                <c:pt idx="0">
                  <c:v>12</c:v>
                </c:pt>
              </c:numCache>
            </c:numRef>
          </c:val>
          <c:extLst>
            <c:ext xmlns:c16="http://schemas.microsoft.com/office/drawing/2014/chart" uri="{C3380CC4-5D6E-409C-BE32-E72D297353CC}">
              <c16:uniqueId val="{00000000-D610-534C-8391-ABB2050C676D}"/>
            </c:ext>
          </c:extLst>
        </c:ser>
        <c:ser>
          <c:idx val="1"/>
          <c:order val="1"/>
          <c:tx>
            <c:v>native</c:v>
          </c:tx>
          <c:spPr>
            <a:solidFill>
              <a:schemeClr val="accent2"/>
            </a:solidFill>
            <a:ln>
              <a:noFill/>
            </a:ln>
            <a:effectLst/>
          </c:spPr>
          <c:invertIfNegative val="0"/>
          <c:cat>
            <c:strRef>
              <c:f>app!$T$8</c:f>
              <c:strCache>
                <c:ptCount val="1"/>
                <c:pt idx="0">
                  <c:v>max cpu</c:v>
                </c:pt>
              </c:strCache>
            </c:strRef>
          </c:cat>
          <c:val>
            <c:numRef>
              <c:f>app!$U$8</c:f>
              <c:numCache>
                <c:formatCode>General</c:formatCode>
                <c:ptCount val="1"/>
                <c:pt idx="0">
                  <c:v>6</c:v>
                </c:pt>
              </c:numCache>
            </c:numRef>
          </c:val>
          <c:extLst>
            <c:ext xmlns:c16="http://schemas.microsoft.com/office/drawing/2014/chart" uri="{C3380CC4-5D6E-409C-BE32-E72D297353CC}">
              <c16:uniqueId val="{00000001-D610-534C-8391-ABB2050C676D}"/>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Postotak</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400" b="0" i="0" kern="1200" spc="0" baseline="0">
                <a:solidFill>
                  <a:srgbClr val="595959"/>
                </a:solidFill>
                <a:effectLst/>
              </a:rPr>
              <a:t>Maksimalno zauzeće procesora pri listanju</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app!$T$8</c:f>
              <c:strCache>
                <c:ptCount val="1"/>
                <c:pt idx="0">
                  <c:v>max cpu</c:v>
                </c:pt>
              </c:strCache>
            </c:strRef>
          </c:cat>
          <c:val>
            <c:numRef>
              <c:f>app!$Y$8</c:f>
              <c:numCache>
                <c:formatCode>General</c:formatCode>
                <c:ptCount val="1"/>
                <c:pt idx="0">
                  <c:v>10</c:v>
                </c:pt>
              </c:numCache>
            </c:numRef>
          </c:val>
          <c:extLst>
            <c:ext xmlns:c16="http://schemas.microsoft.com/office/drawing/2014/chart" uri="{C3380CC4-5D6E-409C-BE32-E72D297353CC}">
              <c16:uniqueId val="{00000000-5DC1-DF4C-BE31-94A0FC08305F}"/>
            </c:ext>
          </c:extLst>
        </c:ser>
        <c:ser>
          <c:idx val="1"/>
          <c:order val="1"/>
          <c:tx>
            <c:v>native</c:v>
          </c:tx>
          <c:spPr>
            <a:solidFill>
              <a:schemeClr val="accent2"/>
            </a:solidFill>
            <a:ln>
              <a:noFill/>
            </a:ln>
            <a:effectLst/>
          </c:spPr>
          <c:invertIfNegative val="0"/>
          <c:cat>
            <c:strRef>
              <c:f>app!$T$8</c:f>
              <c:strCache>
                <c:ptCount val="1"/>
                <c:pt idx="0">
                  <c:v>max cpu</c:v>
                </c:pt>
              </c:strCache>
            </c:strRef>
          </c:cat>
          <c:val>
            <c:numRef>
              <c:f>app!$X$8</c:f>
              <c:numCache>
                <c:formatCode>General</c:formatCode>
                <c:ptCount val="1"/>
                <c:pt idx="0">
                  <c:v>5</c:v>
                </c:pt>
              </c:numCache>
            </c:numRef>
          </c:val>
          <c:extLst>
            <c:ext xmlns:c16="http://schemas.microsoft.com/office/drawing/2014/chart" uri="{C3380CC4-5D6E-409C-BE32-E72D297353CC}">
              <c16:uniqueId val="{00000001-5DC1-DF4C-BE31-94A0FC08305F}"/>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Postotak</a:t>
                </a: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očetno zauzeće memorij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N$3</c:f>
              <c:strCache>
                <c:ptCount val="1"/>
                <c:pt idx="0">
                  <c:v>start</c:v>
                </c:pt>
              </c:strCache>
            </c:strRef>
          </c:cat>
          <c:val>
            <c:numRef>
              <c:f>'12-res'!$P$3</c:f>
              <c:numCache>
                <c:formatCode>0.00</c:formatCode>
                <c:ptCount val="1"/>
                <c:pt idx="0">
                  <c:v>6.53</c:v>
                </c:pt>
              </c:numCache>
            </c:numRef>
          </c:val>
          <c:extLst>
            <c:ext xmlns:c16="http://schemas.microsoft.com/office/drawing/2014/chart" uri="{C3380CC4-5D6E-409C-BE32-E72D297353CC}">
              <c16:uniqueId val="{00000000-2BAB-DA4C-A1B4-B2822F5FDE17}"/>
            </c:ext>
          </c:extLst>
        </c:ser>
        <c:ser>
          <c:idx val="1"/>
          <c:order val="1"/>
          <c:tx>
            <c:v>native</c:v>
          </c:tx>
          <c:spPr>
            <a:solidFill>
              <a:schemeClr val="accent2"/>
            </a:solidFill>
            <a:ln>
              <a:noFill/>
            </a:ln>
            <a:effectLst/>
          </c:spPr>
          <c:invertIfNegative val="0"/>
          <c:cat>
            <c:strRef>
              <c:f>'12-res'!$N$3</c:f>
              <c:strCache>
                <c:ptCount val="1"/>
                <c:pt idx="0">
                  <c:v>start</c:v>
                </c:pt>
              </c:strCache>
            </c:strRef>
          </c:cat>
          <c:val>
            <c:numRef>
              <c:f>'12-res'!$O$3</c:f>
              <c:numCache>
                <c:formatCode>General</c:formatCode>
                <c:ptCount val="1"/>
                <c:pt idx="0">
                  <c:v>2.4750000000000001</c:v>
                </c:pt>
              </c:numCache>
            </c:numRef>
          </c:val>
          <c:extLst>
            <c:ext xmlns:c16="http://schemas.microsoft.com/office/drawing/2014/chart" uri="{C3380CC4-5D6E-409C-BE32-E72D297353CC}">
              <c16:uniqueId val="{00000001-2BAB-DA4C-A1B4-B2822F5FDE17}"/>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oličina</a:t>
                </a:r>
                <a:r>
                  <a:rPr lang="en-GB" baseline="0"/>
                  <a:t> memorije </a:t>
                </a:r>
                <a:r>
                  <a:rPr lang="en-GB" sz="1000" b="0" i="0" u="none" strike="noStrike" baseline="0">
                    <a:effectLst/>
                  </a:rPr>
                  <a:t>[kB]</a:t>
                </a:r>
                <a:r>
                  <a:rPr lang="en-GB" sz="1000" b="0" i="0" u="none" strike="noStrike" baseline="0"/>
                  <a:t>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Kranje zauzeće memorij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N$4</c:f>
              <c:strCache>
                <c:ptCount val="1"/>
                <c:pt idx="0">
                  <c:v>end</c:v>
                </c:pt>
              </c:strCache>
            </c:strRef>
          </c:cat>
          <c:val>
            <c:numRef>
              <c:f>'12-res'!$P$4</c:f>
              <c:numCache>
                <c:formatCode>General</c:formatCode>
                <c:ptCount val="1"/>
                <c:pt idx="0">
                  <c:v>1723.5</c:v>
                </c:pt>
              </c:numCache>
            </c:numRef>
          </c:val>
          <c:extLst>
            <c:ext xmlns:c16="http://schemas.microsoft.com/office/drawing/2014/chart" uri="{C3380CC4-5D6E-409C-BE32-E72D297353CC}">
              <c16:uniqueId val="{00000000-7DD3-8141-929B-6B06BA64EB6E}"/>
            </c:ext>
          </c:extLst>
        </c:ser>
        <c:ser>
          <c:idx val="1"/>
          <c:order val="1"/>
          <c:tx>
            <c:v>native</c:v>
          </c:tx>
          <c:spPr>
            <a:solidFill>
              <a:schemeClr val="accent2"/>
            </a:solidFill>
            <a:ln>
              <a:noFill/>
            </a:ln>
            <a:effectLst/>
          </c:spPr>
          <c:invertIfNegative val="0"/>
          <c:cat>
            <c:strRef>
              <c:f>'12-res'!$N$4</c:f>
              <c:strCache>
                <c:ptCount val="1"/>
                <c:pt idx="0">
                  <c:v>end</c:v>
                </c:pt>
              </c:strCache>
            </c:strRef>
          </c:cat>
          <c:val>
            <c:numRef>
              <c:f>'12-res'!$O$4</c:f>
              <c:numCache>
                <c:formatCode>General</c:formatCode>
                <c:ptCount val="1"/>
                <c:pt idx="0">
                  <c:v>1357.4</c:v>
                </c:pt>
              </c:numCache>
            </c:numRef>
          </c:val>
          <c:extLst>
            <c:ext xmlns:c16="http://schemas.microsoft.com/office/drawing/2014/chart" uri="{C3380CC4-5D6E-409C-BE32-E72D297353CC}">
              <c16:uniqueId val="{00000001-7DD3-8141-929B-6B06BA64EB6E}"/>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spc="0" baseline="0">
                    <a:solidFill>
                      <a:srgbClr val="595959"/>
                    </a:solidFill>
                    <a:effectLst/>
                  </a:rPr>
                  <a:t>Količina memorije </a:t>
                </a:r>
                <a:r>
                  <a:rPr lang="en-GB" sz="1000" b="0" i="0" u="none" strike="noStrike" baseline="0">
                    <a:effectLst/>
                  </a:rPr>
                  <a:t>[kB]</a:t>
                </a:r>
                <a:r>
                  <a:rPr lang="en-GB" sz="1000" b="0" i="0" u="none" strike="noStrike" baseline="0"/>
                  <a:t> </a:t>
                </a:r>
                <a:endParaRPr lang="en-GB" sz="1000" b="0" i="0" kern="1200" spc="0" baseline="0">
                  <a:solidFill>
                    <a:srgbClr val="595959"/>
                  </a:solidFill>
                  <a:effectLst/>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eličina skidanja aplikacije - uređaj iPhone1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AG$29</c:f>
              <c:strCache>
                <c:ptCount val="1"/>
                <c:pt idx="0">
                  <c:v>start up</c:v>
                </c:pt>
              </c:strCache>
            </c:strRef>
          </c:cat>
          <c:val>
            <c:numRef>
              <c:f>app!$B$3</c:f>
              <c:numCache>
                <c:formatCode>0.00</c:formatCode>
                <c:ptCount val="1"/>
                <c:pt idx="0">
                  <c:v>7.28</c:v>
                </c:pt>
              </c:numCache>
            </c:numRef>
          </c:val>
          <c:extLst>
            <c:ext xmlns:c16="http://schemas.microsoft.com/office/drawing/2014/chart" uri="{C3380CC4-5D6E-409C-BE32-E72D297353CC}">
              <c16:uniqueId val="{00000000-06F2-1C4A-A825-EEE247B57513}"/>
            </c:ext>
          </c:extLst>
        </c:ser>
        <c:ser>
          <c:idx val="1"/>
          <c:order val="1"/>
          <c:tx>
            <c:v>native</c:v>
          </c:tx>
          <c:spPr>
            <a:solidFill>
              <a:schemeClr val="accent2"/>
            </a:solidFill>
            <a:ln>
              <a:noFill/>
            </a:ln>
            <a:effectLst/>
          </c:spPr>
          <c:invertIfNegative val="0"/>
          <c:cat>
            <c:strRef>
              <c:f>'12-res'!$AG$29</c:f>
              <c:strCache>
                <c:ptCount val="1"/>
                <c:pt idx="0">
                  <c:v>start up</c:v>
                </c:pt>
              </c:strCache>
            </c:strRef>
          </c:cat>
          <c:val>
            <c:numRef>
              <c:f>app!$H$3</c:f>
              <c:numCache>
                <c:formatCode>0.00</c:formatCode>
                <c:ptCount val="1"/>
                <c:pt idx="0">
                  <c:v>0.63200000000000001</c:v>
                </c:pt>
              </c:numCache>
            </c:numRef>
          </c:val>
          <c:extLst>
            <c:ext xmlns:c16="http://schemas.microsoft.com/office/drawing/2014/chart" uri="{C3380CC4-5D6E-409C-BE32-E72D297353CC}">
              <c16:uniqueId val="{00000001-06F2-1C4A-A825-EEE247B57513}"/>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elićina aplikacije</a:t>
                </a:r>
                <a:r>
                  <a:rPr lang="en-GB" baseline="0"/>
                  <a:t> [MB]</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eličina instalacije aplikacije - uređaj iPhone1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app!$I$2</c:f>
              <c:strCache>
                <c:ptCount val="1"/>
                <c:pt idx="0">
                  <c:v>install size</c:v>
                </c:pt>
              </c:strCache>
            </c:strRef>
          </c:cat>
          <c:val>
            <c:numRef>
              <c:f>app!$C$3</c:f>
              <c:numCache>
                <c:formatCode>0.00</c:formatCode>
                <c:ptCount val="1"/>
                <c:pt idx="0">
                  <c:v>18.3</c:v>
                </c:pt>
              </c:numCache>
            </c:numRef>
          </c:val>
          <c:extLst>
            <c:ext xmlns:c16="http://schemas.microsoft.com/office/drawing/2014/chart" uri="{C3380CC4-5D6E-409C-BE32-E72D297353CC}">
              <c16:uniqueId val="{00000000-C873-7548-99EF-09CFDBEAB9E1}"/>
            </c:ext>
          </c:extLst>
        </c:ser>
        <c:ser>
          <c:idx val="1"/>
          <c:order val="1"/>
          <c:tx>
            <c:v>native</c:v>
          </c:tx>
          <c:spPr>
            <a:solidFill>
              <a:schemeClr val="accent2"/>
            </a:solidFill>
            <a:ln>
              <a:noFill/>
            </a:ln>
            <a:effectLst/>
          </c:spPr>
          <c:invertIfNegative val="0"/>
          <c:cat>
            <c:strRef>
              <c:f>app!$I$2</c:f>
              <c:strCache>
                <c:ptCount val="1"/>
                <c:pt idx="0">
                  <c:v>install size</c:v>
                </c:pt>
              </c:strCache>
            </c:strRef>
          </c:cat>
          <c:val>
            <c:numRef>
              <c:f>app!$I$3</c:f>
              <c:numCache>
                <c:formatCode>0.00</c:formatCode>
                <c:ptCount val="1"/>
                <c:pt idx="0">
                  <c:v>1.81</c:v>
                </c:pt>
              </c:numCache>
            </c:numRef>
          </c:val>
          <c:extLst>
            <c:ext xmlns:c16="http://schemas.microsoft.com/office/drawing/2014/chart" uri="{C3380CC4-5D6E-409C-BE32-E72D297353CC}">
              <c16:uniqueId val="{00000001-C873-7548-99EF-09CFDBEAB9E1}"/>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elićina aplikacije</a:t>
                </a:r>
                <a:r>
                  <a:rPr lang="en-GB" baseline="0"/>
                  <a:t> [</a:t>
                </a:r>
                <a:r>
                  <a:rPr lang="en-GB" sz="1000" b="0" i="0" u="none" strike="noStrike" baseline="0">
                    <a:effectLst/>
                  </a:rPr>
                  <a:t>MB</a:t>
                </a:r>
                <a:r>
                  <a:rPr lang="en-GB" baseline="0"/>
                  <a:t>]</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i</a:t>
            </a:r>
            <a:r>
              <a:rPr lang="en-GB" baseline="0"/>
              <a:t> FPS pri listanju</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app!$T$10:$T$11</c:f>
              <c:strCache>
                <c:ptCount val="1"/>
                <c:pt idx="0">
                  <c:v>avg fps</c:v>
                </c:pt>
              </c:strCache>
            </c:strRef>
          </c:cat>
          <c:val>
            <c:numRef>
              <c:f>app!$V$10</c:f>
              <c:numCache>
                <c:formatCode>General</c:formatCode>
                <c:ptCount val="1"/>
                <c:pt idx="0">
                  <c:v>52</c:v>
                </c:pt>
              </c:numCache>
            </c:numRef>
          </c:val>
          <c:extLst>
            <c:ext xmlns:c16="http://schemas.microsoft.com/office/drawing/2014/chart" uri="{C3380CC4-5D6E-409C-BE32-E72D297353CC}">
              <c16:uniqueId val="{00000000-227D-624C-B940-49B938E946D4}"/>
            </c:ext>
          </c:extLst>
        </c:ser>
        <c:ser>
          <c:idx val="1"/>
          <c:order val="1"/>
          <c:tx>
            <c:v>native</c:v>
          </c:tx>
          <c:spPr>
            <a:solidFill>
              <a:schemeClr val="accent2"/>
            </a:solidFill>
            <a:ln>
              <a:noFill/>
            </a:ln>
            <a:effectLst/>
          </c:spPr>
          <c:invertIfNegative val="0"/>
          <c:cat>
            <c:strRef>
              <c:f>app!$T$10:$T$11</c:f>
              <c:strCache>
                <c:ptCount val="1"/>
                <c:pt idx="0">
                  <c:v>avg fps</c:v>
                </c:pt>
              </c:strCache>
            </c:strRef>
          </c:cat>
          <c:val>
            <c:numRef>
              <c:f>app!$U$10</c:f>
              <c:numCache>
                <c:formatCode>General</c:formatCode>
                <c:ptCount val="1"/>
                <c:pt idx="0">
                  <c:v>53</c:v>
                </c:pt>
              </c:numCache>
            </c:numRef>
          </c:val>
          <c:extLst>
            <c:ext xmlns:c16="http://schemas.microsoft.com/office/drawing/2014/chart" uri="{C3380CC4-5D6E-409C-BE32-E72D297353CC}">
              <c16:uniqueId val="{00000001-227D-624C-B940-49B938E946D4}"/>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javljivaje slika [</a:t>
                </a:r>
                <a:r>
                  <a:rPr lang="en-GB" sz="1000" b="0" i="0" u="none" strike="noStrike" baseline="0">
                    <a:effectLst/>
                  </a:rPr>
                  <a:t>FPS</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i</a:t>
            </a:r>
            <a:r>
              <a:rPr lang="en-GB" baseline="0"/>
              <a:t> FPS pri listanju</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app!$T$10</c:f>
              <c:strCache>
                <c:ptCount val="1"/>
                <c:pt idx="0">
                  <c:v>avg fps</c:v>
                </c:pt>
              </c:strCache>
            </c:strRef>
          </c:cat>
          <c:val>
            <c:numRef>
              <c:f>app!$Y$10</c:f>
              <c:numCache>
                <c:formatCode>General</c:formatCode>
                <c:ptCount val="1"/>
                <c:pt idx="0">
                  <c:v>54</c:v>
                </c:pt>
              </c:numCache>
            </c:numRef>
          </c:val>
          <c:extLst>
            <c:ext xmlns:c16="http://schemas.microsoft.com/office/drawing/2014/chart" uri="{C3380CC4-5D6E-409C-BE32-E72D297353CC}">
              <c16:uniqueId val="{00000000-C1F9-5C40-A870-9930B89AFD92}"/>
            </c:ext>
          </c:extLst>
        </c:ser>
        <c:ser>
          <c:idx val="1"/>
          <c:order val="1"/>
          <c:tx>
            <c:v>native</c:v>
          </c:tx>
          <c:spPr>
            <a:solidFill>
              <a:schemeClr val="accent2"/>
            </a:solidFill>
            <a:ln>
              <a:noFill/>
            </a:ln>
            <a:effectLst/>
          </c:spPr>
          <c:invertIfNegative val="0"/>
          <c:cat>
            <c:strRef>
              <c:f>app!$T$10</c:f>
              <c:strCache>
                <c:ptCount val="1"/>
                <c:pt idx="0">
                  <c:v>avg fps</c:v>
                </c:pt>
              </c:strCache>
            </c:strRef>
          </c:cat>
          <c:val>
            <c:numRef>
              <c:f>app!$X$10</c:f>
              <c:numCache>
                <c:formatCode>General</c:formatCode>
                <c:ptCount val="1"/>
                <c:pt idx="0">
                  <c:v>55</c:v>
                </c:pt>
              </c:numCache>
            </c:numRef>
          </c:val>
          <c:extLst>
            <c:ext xmlns:c16="http://schemas.microsoft.com/office/drawing/2014/chart" uri="{C3380CC4-5D6E-409C-BE32-E72D297353CC}">
              <c16:uniqueId val="{00000001-C1F9-5C40-A870-9930B89AFD92}"/>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rPr>
                  <a:t>Pojavljivaje slika [FPS ]</a:t>
                </a: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400" b="0" i="0" u="none" strike="noStrike" kern="1200" spc="0" baseline="0">
                <a:solidFill>
                  <a:srgbClr val="595959"/>
                </a:solidFill>
                <a:effectLst/>
                <a:latin typeface="+mn-lt"/>
                <a:ea typeface="+mn-ea"/>
                <a:cs typeface="+mn-cs"/>
              </a:rPr>
              <a:t>Vrijeme odziva </a:t>
            </a:r>
            <a:r>
              <a:rPr lang="en-GB" sz="1400" b="0" i="0" kern="1200" spc="0" baseline="0">
                <a:solidFill>
                  <a:srgbClr val="595959"/>
                </a:solidFill>
                <a:effectLst/>
              </a:rPr>
              <a:t>filtera slike</a:t>
            </a:r>
            <a:endParaRPr lang="en-HR">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HR"/>
        </a:p>
      </c:txPr>
    </c:title>
    <c:autoTitleDeleted val="0"/>
    <c:plotArea>
      <c:layout>
        <c:manualLayout>
          <c:layoutTarget val="inner"/>
          <c:xMode val="edge"/>
          <c:yMode val="edge"/>
          <c:x val="0.16875339540597414"/>
          <c:y val="0.18250316055625793"/>
          <c:w val="0.69044119766639989"/>
          <c:h val="0.62835242939765268"/>
        </c:manualLayout>
      </c:layout>
      <c:lineChart>
        <c:grouping val="standard"/>
        <c:varyColors val="0"/>
        <c:ser>
          <c:idx val="0"/>
          <c:order val="0"/>
          <c:tx>
            <c:v>flutter</c:v>
          </c:tx>
          <c:spPr>
            <a:ln w="28575" cap="rnd">
              <a:solidFill>
                <a:schemeClr val="accent1"/>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B$22:$B$26</c:f>
              <c:numCache>
                <c:formatCode>General</c:formatCode>
                <c:ptCount val="5"/>
                <c:pt idx="0">
                  <c:v>269</c:v>
                </c:pt>
                <c:pt idx="1">
                  <c:v>300</c:v>
                </c:pt>
                <c:pt idx="2">
                  <c:v>309</c:v>
                </c:pt>
                <c:pt idx="3">
                  <c:v>538</c:v>
                </c:pt>
                <c:pt idx="4">
                  <c:v>186</c:v>
                </c:pt>
              </c:numCache>
            </c:numRef>
          </c:val>
          <c:smooth val="0"/>
          <c:extLst>
            <c:ext xmlns:c16="http://schemas.microsoft.com/office/drawing/2014/chart" uri="{C3380CC4-5D6E-409C-BE32-E72D297353CC}">
              <c16:uniqueId val="{00000000-F881-5B45-9639-B851F4274D5F}"/>
            </c:ext>
          </c:extLst>
        </c:ser>
        <c:ser>
          <c:idx val="1"/>
          <c:order val="1"/>
          <c:tx>
            <c:v>native</c:v>
          </c:tx>
          <c:spPr>
            <a:ln w="28575" cap="rnd">
              <a:solidFill>
                <a:schemeClr val="accent2"/>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C$22:$C$26</c:f>
              <c:numCache>
                <c:formatCode>General</c:formatCode>
                <c:ptCount val="5"/>
                <c:pt idx="0">
                  <c:v>9</c:v>
                </c:pt>
                <c:pt idx="1">
                  <c:v>5</c:v>
                </c:pt>
                <c:pt idx="2">
                  <c:v>12</c:v>
                </c:pt>
                <c:pt idx="3">
                  <c:v>1</c:v>
                </c:pt>
                <c:pt idx="4">
                  <c:v>108</c:v>
                </c:pt>
              </c:numCache>
            </c:numRef>
          </c:val>
          <c:smooth val="0"/>
          <c:extLst>
            <c:ext xmlns:c16="http://schemas.microsoft.com/office/drawing/2014/chart" uri="{C3380CC4-5D6E-409C-BE32-E72D297353CC}">
              <c16:uniqueId val="{00000001-F881-5B45-9639-B851F4274D5F}"/>
            </c:ext>
          </c:extLst>
        </c:ser>
        <c:dLbls>
          <c:showLegendKey val="0"/>
          <c:showVal val="0"/>
          <c:showCatName val="0"/>
          <c:showSerName val="0"/>
          <c:showPercent val="0"/>
          <c:showBubbleSize val="0"/>
        </c:dLbls>
        <c:smooth val="0"/>
        <c:axId val="1262880208"/>
        <c:axId val="1262598944"/>
      </c:lineChart>
      <c:catAx>
        <c:axId val="1262880208"/>
        <c:scaling>
          <c:orientation val="maxMin"/>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eličina slike [kB]</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rijeme </a:t>
                </a:r>
                <a:r>
                  <a:rPr lang="en-GB" sz="1000" b="0" i="0" u="none" strike="noStrike" baseline="0">
                    <a:effectLst/>
                  </a:rPr>
                  <a:t>[ms]</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u="none" strike="noStrike" kern="1200" spc="0" baseline="0">
                <a:solidFill>
                  <a:sysClr val="windowText" lastClr="000000">
                    <a:lumMod val="65000"/>
                    <a:lumOff val="35000"/>
                  </a:sysClr>
                </a:solidFill>
                <a:effectLst/>
                <a:latin typeface="+mn-lt"/>
                <a:ea typeface="+mn-ea"/>
                <a:cs typeface="+mn-cs"/>
              </a:rPr>
              <a:t>Vrijeme odziva </a:t>
            </a:r>
            <a:r>
              <a:rPr lang="en-GB" sz="1800" b="0" i="0" baseline="0">
                <a:effectLst/>
              </a:rPr>
              <a:t>filter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manualLayout>
          <c:layoutTarget val="inner"/>
          <c:xMode val="edge"/>
          <c:yMode val="edge"/>
          <c:x val="0.15990923009623798"/>
          <c:y val="0.16601110107138248"/>
          <c:w val="0.65873140857392831"/>
          <c:h val="0.58926276838346026"/>
        </c:manualLayout>
      </c:layout>
      <c:lineChart>
        <c:grouping val="standard"/>
        <c:varyColors val="0"/>
        <c:ser>
          <c:idx val="0"/>
          <c:order val="0"/>
          <c:tx>
            <c:v>flutter</c:v>
          </c:tx>
          <c:spPr>
            <a:ln w="28575" cap="rnd">
              <a:solidFill>
                <a:schemeClr val="accent1"/>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B$22:$B$28</c:f>
              <c:numCache>
                <c:formatCode>0.00</c:formatCode>
                <c:ptCount val="7"/>
                <c:pt idx="0">
                  <c:v>558</c:v>
                </c:pt>
                <c:pt idx="1">
                  <c:v>371</c:v>
                </c:pt>
                <c:pt idx="2">
                  <c:v>415</c:v>
                </c:pt>
                <c:pt idx="3">
                  <c:v>294</c:v>
                </c:pt>
                <c:pt idx="4">
                  <c:v>265</c:v>
                </c:pt>
                <c:pt idx="5">
                  <c:v>156</c:v>
                </c:pt>
                <c:pt idx="6">
                  <c:v>123</c:v>
                </c:pt>
              </c:numCache>
            </c:numRef>
          </c:val>
          <c:smooth val="0"/>
          <c:extLst>
            <c:ext xmlns:c16="http://schemas.microsoft.com/office/drawing/2014/chart" uri="{C3380CC4-5D6E-409C-BE32-E72D297353CC}">
              <c16:uniqueId val="{00000000-1079-394A-823B-EAB4663352CA}"/>
            </c:ext>
          </c:extLst>
        </c:ser>
        <c:ser>
          <c:idx val="1"/>
          <c:order val="1"/>
          <c:tx>
            <c:v>native</c:v>
          </c:tx>
          <c:spPr>
            <a:ln w="28575" cap="rnd">
              <a:solidFill>
                <a:schemeClr val="accent2"/>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C$22:$C$28</c:f>
              <c:numCache>
                <c:formatCode>0.00</c:formatCode>
                <c:ptCount val="7"/>
                <c:pt idx="0">
                  <c:v>15</c:v>
                </c:pt>
                <c:pt idx="1">
                  <c:v>95</c:v>
                </c:pt>
                <c:pt idx="2">
                  <c:v>69</c:v>
                </c:pt>
                <c:pt idx="3">
                  <c:v>15</c:v>
                </c:pt>
                <c:pt idx="4">
                  <c:v>34</c:v>
                </c:pt>
                <c:pt idx="5">
                  <c:v>31</c:v>
                </c:pt>
                <c:pt idx="6">
                  <c:v>12</c:v>
                </c:pt>
              </c:numCache>
            </c:numRef>
          </c:val>
          <c:smooth val="0"/>
          <c:extLst>
            <c:ext xmlns:c16="http://schemas.microsoft.com/office/drawing/2014/chart" uri="{C3380CC4-5D6E-409C-BE32-E72D297353CC}">
              <c16:uniqueId val="{00000001-1079-394A-823B-EAB4663352CA}"/>
            </c:ext>
          </c:extLst>
        </c:ser>
        <c:dLbls>
          <c:showLegendKey val="0"/>
          <c:showVal val="0"/>
          <c:showCatName val="0"/>
          <c:showSerName val="0"/>
          <c:showPercent val="0"/>
          <c:showBubbleSize val="0"/>
        </c:dLbls>
        <c:smooth val="0"/>
        <c:axId val="1262880208"/>
        <c:axId val="1262598944"/>
      </c:lineChart>
      <c:catAx>
        <c:axId val="1262880208"/>
        <c:scaling>
          <c:orientation val="maxMin"/>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eličina slike [kB]</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rijeme </a:t>
                </a:r>
                <a:r>
                  <a:rPr lang="en-GB" sz="1000" b="0" i="0" u="none" strike="noStrike" baseline="0">
                    <a:effectLst/>
                  </a:rPr>
                  <a:t>[ms]</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kern="1200" spc="0" baseline="0">
                <a:solidFill>
                  <a:sysClr val="windowText" lastClr="000000">
                    <a:lumMod val="65000"/>
                    <a:lumOff val="35000"/>
                  </a:sysClr>
                </a:solidFill>
                <a:latin typeface="+mn-lt"/>
                <a:ea typeface="+mn-ea"/>
                <a:cs typeface="+mn-cs"/>
              </a:rPr>
              <a:t>Vrijeme odziva </a:t>
            </a:r>
            <a:r>
              <a:rPr lang="en-GB"/>
              <a:t>spremanja slik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manualLayout>
          <c:layoutTarget val="inner"/>
          <c:xMode val="edge"/>
          <c:yMode val="edge"/>
          <c:x val="0.17320751282638899"/>
          <c:y val="0.16363636363636366"/>
          <c:w val="0.67836142401152644"/>
          <c:h val="0.64863610479884759"/>
        </c:manualLayout>
      </c:layout>
      <c:lineChart>
        <c:grouping val="standard"/>
        <c:varyColors val="0"/>
        <c:ser>
          <c:idx val="0"/>
          <c:order val="0"/>
          <c:tx>
            <c:v>flutter</c:v>
          </c:tx>
          <c:spPr>
            <a:ln w="28575" cap="rnd">
              <a:solidFill>
                <a:schemeClr val="accent1"/>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B$40:$B$44</c:f>
              <c:numCache>
                <c:formatCode>General</c:formatCode>
                <c:ptCount val="5"/>
                <c:pt idx="0">
                  <c:v>2670</c:v>
                </c:pt>
                <c:pt idx="1">
                  <c:v>1447</c:v>
                </c:pt>
                <c:pt idx="2">
                  <c:v>727</c:v>
                </c:pt>
                <c:pt idx="3">
                  <c:v>597</c:v>
                </c:pt>
                <c:pt idx="4">
                  <c:v>696</c:v>
                </c:pt>
              </c:numCache>
            </c:numRef>
          </c:val>
          <c:smooth val="0"/>
          <c:extLst>
            <c:ext xmlns:c16="http://schemas.microsoft.com/office/drawing/2014/chart" uri="{C3380CC4-5D6E-409C-BE32-E72D297353CC}">
              <c16:uniqueId val="{00000000-6438-F74A-AA17-DE595C2C30C7}"/>
            </c:ext>
          </c:extLst>
        </c:ser>
        <c:ser>
          <c:idx val="1"/>
          <c:order val="1"/>
          <c:tx>
            <c:v>native</c:v>
          </c:tx>
          <c:spPr>
            <a:ln w="28575" cap="rnd">
              <a:solidFill>
                <a:schemeClr val="accent2"/>
              </a:solidFill>
              <a:round/>
            </a:ln>
            <a:effectLst/>
          </c:spPr>
          <c:marker>
            <c:symbol val="none"/>
          </c:marker>
          <c:cat>
            <c:numRef>
              <c:f>'12-res'!$A$2:$A$6</c:f>
              <c:numCache>
                <c:formatCode>General</c:formatCode>
                <c:ptCount val="5"/>
                <c:pt idx="0">
                  <c:v>25958400</c:v>
                </c:pt>
                <c:pt idx="1">
                  <c:v>20668416</c:v>
                </c:pt>
                <c:pt idx="2">
                  <c:v>18662400</c:v>
                </c:pt>
                <c:pt idx="3">
                  <c:v>14328298</c:v>
                </c:pt>
                <c:pt idx="4">
                  <c:v>8928144</c:v>
                </c:pt>
              </c:numCache>
            </c:numRef>
          </c:cat>
          <c:val>
            <c:numRef>
              <c:f>'12-res'!$C$40:$C$44</c:f>
              <c:numCache>
                <c:formatCode>General</c:formatCode>
                <c:ptCount val="5"/>
                <c:pt idx="0">
                  <c:v>1951</c:v>
                </c:pt>
                <c:pt idx="1">
                  <c:v>317</c:v>
                </c:pt>
                <c:pt idx="2">
                  <c:v>213</c:v>
                </c:pt>
                <c:pt idx="3">
                  <c:v>274</c:v>
                </c:pt>
                <c:pt idx="4">
                  <c:v>132</c:v>
                </c:pt>
              </c:numCache>
            </c:numRef>
          </c:val>
          <c:smooth val="0"/>
          <c:extLst>
            <c:ext xmlns:c16="http://schemas.microsoft.com/office/drawing/2014/chart" uri="{C3380CC4-5D6E-409C-BE32-E72D297353CC}">
              <c16:uniqueId val="{00000001-6438-F74A-AA17-DE595C2C30C7}"/>
            </c:ext>
          </c:extLst>
        </c:ser>
        <c:dLbls>
          <c:showLegendKey val="0"/>
          <c:showVal val="0"/>
          <c:showCatName val="0"/>
          <c:showSerName val="0"/>
          <c:showPercent val="0"/>
          <c:showBubbleSize val="0"/>
        </c:dLbls>
        <c:smooth val="0"/>
        <c:axId val="1262880208"/>
        <c:axId val="1262598944"/>
      </c:lineChart>
      <c:catAx>
        <c:axId val="1262880208"/>
        <c:scaling>
          <c:orientation val="maxMin"/>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eličina slike [kB]</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rijeme </a:t>
                </a:r>
                <a:r>
                  <a:rPr lang="en-GB" sz="1000" b="0" i="0" u="none" strike="noStrike" baseline="0">
                    <a:effectLst/>
                  </a:rPr>
                  <a:t>[ms]</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l"/>
      <c:layout>
        <c:manualLayout>
          <c:xMode val="edge"/>
          <c:yMode val="edge"/>
          <c:x val="1.6710764517476676E-2"/>
          <c:y val="0.46903143001479836"/>
          <c:w val="0.14814136605017397"/>
          <c:h val="0.153027595649387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u="none" strike="noStrike" kern="1200" spc="0" baseline="0">
                <a:solidFill>
                  <a:sysClr val="windowText" lastClr="000000">
                    <a:lumMod val="65000"/>
                    <a:lumOff val="35000"/>
                  </a:sysClr>
                </a:solidFill>
                <a:effectLst/>
                <a:latin typeface="+mn-lt"/>
                <a:ea typeface="+mn-ea"/>
                <a:cs typeface="+mn-cs"/>
              </a:rPr>
              <a:t>Vrijeme odziva </a:t>
            </a:r>
            <a:r>
              <a:rPr lang="en-GB" sz="1800" b="0" i="0" baseline="0">
                <a:effectLst/>
              </a:rPr>
              <a:t>spremanja slike</a:t>
            </a:r>
            <a:endParaRPr lang="en-HR">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manualLayout>
          <c:layoutTarget val="inner"/>
          <c:xMode val="edge"/>
          <c:yMode val="edge"/>
          <c:x val="0.19602034120734907"/>
          <c:y val="0.14415317757411472"/>
          <c:w val="0.57662029746281718"/>
          <c:h val="0.63735020007744936"/>
        </c:manualLayout>
      </c:layout>
      <c:lineChart>
        <c:grouping val="standard"/>
        <c:varyColors val="0"/>
        <c:ser>
          <c:idx val="0"/>
          <c:order val="0"/>
          <c:tx>
            <c:v>flutter</c:v>
          </c:tx>
          <c:spPr>
            <a:ln w="28575" cap="rnd">
              <a:solidFill>
                <a:schemeClr val="accent1"/>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B$40:$B$46</c:f>
              <c:numCache>
                <c:formatCode>0.00</c:formatCode>
                <c:ptCount val="7"/>
                <c:pt idx="0">
                  <c:v>1901</c:v>
                </c:pt>
                <c:pt idx="1">
                  <c:v>1323</c:v>
                </c:pt>
                <c:pt idx="2">
                  <c:v>1584</c:v>
                </c:pt>
                <c:pt idx="3">
                  <c:v>1153</c:v>
                </c:pt>
                <c:pt idx="4">
                  <c:v>1003</c:v>
                </c:pt>
                <c:pt idx="5">
                  <c:v>598</c:v>
                </c:pt>
                <c:pt idx="6">
                  <c:v>331</c:v>
                </c:pt>
              </c:numCache>
            </c:numRef>
          </c:val>
          <c:smooth val="0"/>
          <c:extLst>
            <c:ext xmlns:c16="http://schemas.microsoft.com/office/drawing/2014/chart" uri="{C3380CC4-5D6E-409C-BE32-E72D297353CC}">
              <c16:uniqueId val="{00000000-727F-E445-AFB0-86C261D85C5F}"/>
            </c:ext>
          </c:extLst>
        </c:ser>
        <c:ser>
          <c:idx val="1"/>
          <c:order val="1"/>
          <c:tx>
            <c:v>native</c:v>
          </c:tx>
          <c:spPr>
            <a:ln w="28575" cap="rnd">
              <a:solidFill>
                <a:schemeClr val="accent2"/>
              </a:solidFill>
              <a:round/>
            </a:ln>
            <a:effectLst/>
          </c:spPr>
          <c:marker>
            <c:symbol val="none"/>
          </c:marker>
          <c:cat>
            <c:numRef>
              <c:f>'13-res'!$A$2:$A$8</c:f>
              <c:numCache>
                <c:formatCode>General</c:formatCode>
                <c:ptCount val="7"/>
                <c:pt idx="0">
                  <c:v>50181120</c:v>
                </c:pt>
                <c:pt idx="1">
                  <c:v>30706592</c:v>
                </c:pt>
                <c:pt idx="2">
                  <c:v>30105600</c:v>
                </c:pt>
                <c:pt idx="3">
                  <c:v>27599040</c:v>
                </c:pt>
                <c:pt idx="4">
                  <c:v>20668416</c:v>
                </c:pt>
                <c:pt idx="5">
                  <c:v>14921082</c:v>
                </c:pt>
                <c:pt idx="6">
                  <c:v>10290051</c:v>
                </c:pt>
              </c:numCache>
            </c:numRef>
          </c:cat>
          <c:val>
            <c:numRef>
              <c:f>'13-res'!$C$40:$C$46</c:f>
              <c:numCache>
                <c:formatCode>0.00</c:formatCode>
                <c:ptCount val="7"/>
                <c:pt idx="0">
                  <c:v>829</c:v>
                </c:pt>
                <c:pt idx="1">
                  <c:v>433</c:v>
                </c:pt>
                <c:pt idx="2">
                  <c:v>456</c:v>
                </c:pt>
                <c:pt idx="3">
                  <c:v>601</c:v>
                </c:pt>
                <c:pt idx="4">
                  <c:v>211</c:v>
                </c:pt>
                <c:pt idx="5">
                  <c:v>185</c:v>
                </c:pt>
                <c:pt idx="6">
                  <c:v>125</c:v>
                </c:pt>
              </c:numCache>
            </c:numRef>
          </c:val>
          <c:smooth val="0"/>
          <c:extLst>
            <c:ext xmlns:c16="http://schemas.microsoft.com/office/drawing/2014/chart" uri="{C3380CC4-5D6E-409C-BE32-E72D297353CC}">
              <c16:uniqueId val="{00000001-727F-E445-AFB0-86C261D85C5F}"/>
            </c:ext>
          </c:extLst>
        </c:ser>
        <c:dLbls>
          <c:showLegendKey val="0"/>
          <c:showVal val="0"/>
          <c:showCatName val="0"/>
          <c:showSerName val="0"/>
          <c:showPercent val="0"/>
          <c:showBubbleSize val="0"/>
        </c:dLbls>
        <c:smooth val="0"/>
        <c:axId val="1262880208"/>
        <c:axId val="1262598944"/>
      </c:lineChart>
      <c:catAx>
        <c:axId val="1262880208"/>
        <c:scaling>
          <c:orientation val="maxMin"/>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eličina slike [kB]</a:t>
                </a: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598944"/>
        <c:crosses val="autoZero"/>
        <c:auto val="1"/>
        <c:lblAlgn val="ctr"/>
        <c:lblOffset val="100"/>
        <c:noMultiLvlLbl val="0"/>
      </c:catAx>
      <c:valAx>
        <c:axId val="1262598944"/>
        <c:scaling>
          <c:orientation val="minMax"/>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rijeme </a:t>
                </a:r>
                <a:r>
                  <a:rPr lang="en-GB" sz="1000" b="0" i="0" u="none" strike="noStrike" baseline="0">
                    <a:effectLst/>
                  </a:rPr>
                  <a:t>[ms]</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1262880208"/>
        <c:crosses val="autoZero"/>
        <c:crossBetween val="between"/>
      </c:valAx>
      <c:spPr>
        <a:noFill/>
        <a:ln>
          <a:noFill/>
        </a:ln>
        <a:effectLst/>
      </c:spPr>
    </c:plotArea>
    <c:legend>
      <c:legendPos val="l"/>
      <c:layout>
        <c:manualLayout>
          <c:xMode val="edge"/>
          <c:yMode val="edge"/>
          <c:x val="2.5000000000000001E-2"/>
          <c:y val="0.40650230196635251"/>
          <c:w val="0.14775043744531932"/>
          <c:h val="0.147542016264360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rijeme pokretanja</a:t>
            </a:r>
            <a:r>
              <a:rPr lang="en-GB" baseline="0"/>
              <a:t> aplikacij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AG$29</c:f>
              <c:strCache>
                <c:ptCount val="1"/>
                <c:pt idx="0">
                  <c:v>start up</c:v>
                </c:pt>
              </c:strCache>
            </c:strRef>
          </c:cat>
          <c:val>
            <c:numRef>
              <c:f>'12-res'!$AK$29</c:f>
              <c:numCache>
                <c:formatCode>General</c:formatCode>
                <c:ptCount val="1"/>
                <c:pt idx="0">
                  <c:v>324</c:v>
                </c:pt>
              </c:numCache>
            </c:numRef>
          </c:val>
          <c:extLst>
            <c:ext xmlns:c16="http://schemas.microsoft.com/office/drawing/2014/chart" uri="{C3380CC4-5D6E-409C-BE32-E72D297353CC}">
              <c16:uniqueId val="{00000000-3897-3C4C-9B5B-013EC0EED2DA}"/>
            </c:ext>
          </c:extLst>
        </c:ser>
        <c:ser>
          <c:idx val="1"/>
          <c:order val="1"/>
          <c:tx>
            <c:v>native</c:v>
          </c:tx>
          <c:spPr>
            <a:solidFill>
              <a:schemeClr val="accent2"/>
            </a:solidFill>
            <a:ln>
              <a:noFill/>
            </a:ln>
            <a:effectLst/>
          </c:spPr>
          <c:invertIfNegative val="0"/>
          <c:cat>
            <c:strRef>
              <c:f>'12-res'!$AG$29</c:f>
              <c:strCache>
                <c:ptCount val="1"/>
                <c:pt idx="0">
                  <c:v>start up</c:v>
                </c:pt>
              </c:strCache>
            </c:strRef>
          </c:cat>
          <c:val>
            <c:numRef>
              <c:f>'12-res'!$AH$29</c:f>
              <c:numCache>
                <c:formatCode>General</c:formatCode>
                <c:ptCount val="1"/>
                <c:pt idx="0">
                  <c:v>185.666</c:v>
                </c:pt>
              </c:numCache>
            </c:numRef>
          </c:val>
          <c:extLst>
            <c:ext xmlns:c16="http://schemas.microsoft.com/office/drawing/2014/chart" uri="{C3380CC4-5D6E-409C-BE32-E72D297353CC}">
              <c16:uniqueId val="{00000001-3897-3C4C-9B5B-013EC0EED2DA}"/>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rijeme </a:t>
                </a:r>
                <a:r>
                  <a:rPr lang="en-GB" sz="1000" b="0" i="0" u="none" strike="noStrike" baseline="0">
                    <a:effectLst/>
                  </a:rPr>
                  <a:t>[ms]</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rijeme pokretanja</a:t>
            </a:r>
            <a:r>
              <a:rPr lang="en-GB" baseline="0"/>
              <a:t> aplikacij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AG$29</c:f>
              <c:strCache>
                <c:ptCount val="1"/>
                <c:pt idx="0">
                  <c:v>start up</c:v>
                </c:pt>
              </c:strCache>
            </c:strRef>
          </c:cat>
          <c:val>
            <c:numRef>
              <c:f>app!$O$62</c:f>
              <c:numCache>
                <c:formatCode>General</c:formatCode>
                <c:ptCount val="1"/>
                <c:pt idx="0">
                  <c:v>253</c:v>
                </c:pt>
              </c:numCache>
            </c:numRef>
          </c:val>
          <c:extLst>
            <c:ext xmlns:c16="http://schemas.microsoft.com/office/drawing/2014/chart" uri="{C3380CC4-5D6E-409C-BE32-E72D297353CC}">
              <c16:uniqueId val="{00000000-6703-9247-940F-0FE9D66545B5}"/>
            </c:ext>
          </c:extLst>
        </c:ser>
        <c:ser>
          <c:idx val="1"/>
          <c:order val="1"/>
          <c:tx>
            <c:v>native</c:v>
          </c:tx>
          <c:spPr>
            <a:solidFill>
              <a:schemeClr val="accent2"/>
            </a:solidFill>
            <a:ln>
              <a:noFill/>
            </a:ln>
            <a:effectLst/>
          </c:spPr>
          <c:invertIfNegative val="0"/>
          <c:cat>
            <c:strRef>
              <c:f>'12-res'!$AG$29</c:f>
              <c:strCache>
                <c:ptCount val="1"/>
                <c:pt idx="0">
                  <c:v>start up</c:v>
                </c:pt>
              </c:strCache>
            </c:strRef>
          </c:cat>
          <c:val>
            <c:numRef>
              <c:f>app!$L$62</c:f>
              <c:numCache>
                <c:formatCode>General</c:formatCode>
                <c:ptCount val="1"/>
                <c:pt idx="0">
                  <c:v>180</c:v>
                </c:pt>
              </c:numCache>
            </c:numRef>
          </c:val>
          <c:extLst>
            <c:ext xmlns:c16="http://schemas.microsoft.com/office/drawing/2014/chart" uri="{C3380CC4-5D6E-409C-BE32-E72D297353CC}">
              <c16:uniqueId val="{00000001-6703-9247-940F-0FE9D66545B5}"/>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GB" sz="1000" b="0" i="0" kern="1200" baseline="0">
                    <a:solidFill>
                      <a:srgbClr val="595959"/>
                    </a:solidFill>
                    <a:effectLst/>
                    <a:latin typeface="Calibri" panose="020F0502020204030204" pitchFamily="34" charset="0"/>
                  </a:rPr>
                  <a:t>Vrijeme </a:t>
                </a:r>
                <a:r>
                  <a:rPr lang="en-GB" sz="1000" b="0" i="0" u="none" strike="noStrike" baseline="0">
                    <a:effectLst/>
                  </a:rPr>
                  <a:t>[ms]</a:t>
                </a:r>
                <a:r>
                  <a:rPr lang="en-GB" sz="1000" b="0" i="0" u="none" strike="noStrike" baseline="0"/>
                  <a:t> </a:t>
                </a:r>
                <a:endParaRPr lang="en-GB" sz="1000" b="0" i="0" kern="1200" baseline="0">
                  <a:solidFill>
                    <a:srgbClr val="595959"/>
                  </a:solidFill>
                  <a:effectLst/>
                  <a:latin typeface="Calibri" panose="020F0502020204030204" pitchFamily="34" charset="0"/>
                </a:endParaRPr>
              </a:p>
            </c:rich>
          </c:tx>
          <c:overlay val="0"/>
          <c:spPr>
            <a:noFill/>
            <a:ln>
              <a:noFill/>
            </a:ln>
            <a:effectLst/>
          </c:spPr>
          <c:txPr>
            <a:bodyPr rot="-540000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H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rosječno</a:t>
            </a:r>
            <a:r>
              <a:rPr lang="en-GB" baseline="0"/>
              <a:t> opterećenje </a:t>
            </a:r>
            <a:r>
              <a:rPr lang="en-GB" sz="1400" b="0" i="0" u="none" strike="noStrike" kern="1200" spc="0" baseline="0">
                <a:solidFill>
                  <a:sysClr val="windowText" lastClr="000000">
                    <a:lumMod val="65000"/>
                    <a:lumOff val="35000"/>
                  </a:sysClr>
                </a:solidFill>
                <a:latin typeface="+mn-lt"/>
                <a:ea typeface="+mn-ea"/>
                <a:cs typeface="+mn-cs"/>
              </a:rPr>
              <a:t>procesora - </a:t>
            </a:r>
            <a:r>
              <a:rPr lang="en-GB" baseline="0"/>
              <a:t>Navigacija</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HR"/>
        </a:p>
      </c:txPr>
    </c:title>
    <c:autoTitleDeleted val="0"/>
    <c:plotArea>
      <c:layout/>
      <c:barChart>
        <c:barDir val="col"/>
        <c:grouping val="clustered"/>
        <c:varyColors val="0"/>
        <c:ser>
          <c:idx val="0"/>
          <c:order val="0"/>
          <c:tx>
            <c:v>flutter</c:v>
          </c:tx>
          <c:spPr>
            <a:solidFill>
              <a:schemeClr val="accent1"/>
            </a:solidFill>
            <a:ln>
              <a:noFill/>
            </a:ln>
            <a:effectLst/>
          </c:spPr>
          <c:invertIfNegative val="0"/>
          <c:cat>
            <c:strRef>
              <c:f>'12-res'!$R$57</c:f>
              <c:strCache>
                <c:ptCount val="1"/>
                <c:pt idx="0">
                  <c:v>CPU</c:v>
                </c:pt>
              </c:strCache>
            </c:strRef>
          </c:cat>
          <c:val>
            <c:numRef>
              <c:f>'12-res'!$T$57</c:f>
              <c:numCache>
                <c:formatCode>General</c:formatCode>
                <c:ptCount val="1"/>
                <c:pt idx="0">
                  <c:v>3</c:v>
                </c:pt>
              </c:numCache>
            </c:numRef>
          </c:val>
          <c:extLst>
            <c:ext xmlns:c16="http://schemas.microsoft.com/office/drawing/2014/chart" uri="{C3380CC4-5D6E-409C-BE32-E72D297353CC}">
              <c16:uniqueId val="{00000000-7433-5B4D-B794-CE7D79432C21}"/>
            </c:ext>
          </c:extLst>
        </c:ser>
        <c:ser>
          <c:idx val="1"/>
          <c:order val="1"/>
          <c:tx>
            <c:v>native</c:v>
          </c:tx>
          <c:spPr>
            <a:solidFill>
              <a:schemeClr val="accent2"/>
            </a:solidFill>
            <a:ln>
              <a:noFill/>
            </a:ln>
            <a:effectLst/>
          </c:spPr>
          <c:invertIfNegative val="0"/>
          <c:cat>
            <c:strRef>
              <c:f>'12-res'!$R$57</c:f>
              <c:strCache>
                <c:ptCount val="1"/>
                <c:pt idx="0">
                  <c:v>CPU</c:v>
                </c:pt>
              </c:strCache>
            </c:strRef>
          </c:cat>
          <c:val>
            <c:numRef>
              <c:f>'12-res'!$S$57</c:f>
              <c:numCache>
                <c:formatCode>0.00</c:formatCode>
                <c:ptCount val="1"/>
                <c:pt idx="0">
                  <c:v>2.2000000000000002</c:v>
                </c:pt>
              </c:numCache>
            </c:numRef>
          </c:val>
          <c:extLst>
            <c:ext xmlns:c16="http://schemas.microsoft.com/office/drawing/2014/chart" uri="{C3380CC4-5D6E-409C-BE32-E72D297353CC}">
              <c16:uniqueId val="{00000001-7433-5B4D-B794-CE7D79432C21}"/>
            </c:ext>
          </c:extLst>
        </c:ser>
        <c:dLbls>
          <c:showLegendKey val="0"/>
          <c:showVal val="0"/>
          <c:showCatName val="0"/>
          <c:showSerName val="0"/>
          <c:showPercent val="0"/>
          <c:showBubbleSize val="0"/>
        </c:dLbls>
        <c:gapWidth val="219"/>
        <c:overlap val="-27"/>
        <c:axId val="891405631"/>
        <c:axId val="1458118176"/>
      </c:barChart>
      <c:catAx>
        <c:axId val="891405631"/>
        <c:scaling>
          <c:orientation val="minMax"/>
        </c:scaling>
        <c:delete val="1"/>
        <c:axPos val="b"/>
        <c:numFmt formatCode="General" sourceLinked="1"/>
        <c:majorTickMark val="none"/>
        <c:minorTickMark val="none"/>
        <c:tickLblPos val="nextTo"/>
        <c:crossAx val="1458118176"/>
        <c:crosses val="autoZero"/>
        <c:auto val="1"/>
        <c:lblAlgn val="ctr"/>
        <c:lblOffset val="100"/>
        <c:noMultiLvlLbl val="0"/>
      </c:catAx>
      <c:valAx>
        <c:axId val="145811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ostotak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H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crossAx val="8914056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H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H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769D3EDC-088C-4844-AFAE-D357FA91D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3</Pages>
  <Words>11465</Words>
  <Characters>6535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Ivan Štajcer</cp:lastModifiedBy>
  <cp:revision>2</cp:revision>
  <cp:lastPrinted>2022-09-05T08:56:00Z</cp:lastPrinted>
  <dcterms:created xsi:type="dcterms:W3CDTF">2022-09-17T09:09:00Z</dcterms:created>
  <dcterms:modified xsi:type="dcterms:W3CDTF">2022-09-17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